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E5F23E0" w:rsidR="006E4797" w:rsidRDefault="00551D82" w:rsidP="00ED2D59">
      <w:pPr>
        <w:pBdr>
          <w:top w:val="nil"/>
          <w:left w:val="nil"/>
          <w:bottom w:val="nil"/>
          <w:right w:val="nil"/>
          <w:between w:val="nil"/>
        </w:pBdr>
        <w:rPr>
          <w:color w:val="000000"/>
        </w:rPr>
      </w:pPr>
      <w:r>
        <w:rPr>
          <w:b/>
          <w:color w:val="000000"/>
        </w:rPr>
        <w:t>TITLE:</w:t>
      </w:r>
    </w:p>
    <w:p w14:paraId="345265DE" w14:textId="5093DE8C" w:rsidR="00C10E66" w:rsidRDefault="00D963FC" w:rsidP="00ED2D59">
      <w:r>
        <w:t>The Use of</w:t>
      </w:r>
      <w:r w:rsidR="00C10E66" w:rsidRPr="00920CC1">
        <w:t xml:space="preserve"> </w:t>
      </w:r>
      <w:r w:rsidR="00C25FD5">
        <w:t xml:space="preserve">the </w:t>
      </w:r>
      <w:r w:rsidR="00C10E66">
        <w:t>P</w:t>
      </w:r>
      <w:r w:rsidR="00C10E66" w:rsidRPr="00920CC1">
        <w:t>atch-</w:t>
      </w:r>
      <w:r w:rsidR="00D663BF">
        <w:t>C</w:t>
      </w:r>
      <w:r w:rsidR="00C10E66" w:rsidRPr="00920CC1">
        <w:t xml:space="preserve">lamp </w:t>
      </w:r>
      <w:r w:rsidR="00C10E66">
        <w:t>T</w:t>
      </w:r>
      <w:r w:rsidR="00C10E66" w:rsidRPr="00920CC1">
        <w:t xml:space="preserve">echnique to </w:t>
      </w:r>
      <w:r w:rsidR="00C10E66">
        <w:t xml:space="preserve">Study </w:t>
      </w:r>
      <w:r w:rsidR="00C10E66" w:rsidRPr="00920CC1">
        <w:t xml:space="preserve">the </w:t>
      </w:r>
      <w:r w:rsidR="00C10E66">
        <w:t>T</w:t>
      </w:r>
      <w:r w:rsidR="00C10E66" w:rsidRPr="00920CC1">
        <w:t>hermogen</w:t>
      </w:r>
      <w:r w:rsidR="00C10E66">
        <w:t>ic</w:t>
      </w:r>
      <w:r w:rsidR="00C10E66" w:rsidRPr="00920CC1">
        <w:t xml:space="preserve"> </w:t>
      </w:r>
      <w:r w:rsidR="00C10E66">
        <w:t>C</w:t>
      </w:r>
      <w:r w:rsidR="00C10E66" w:rsidRPr="00920CC1">
        <w:t xml:space="preserve">apacity of </w:t>
      </w:r>
      <w:r w:rsidR="00C10E66">
        <w:t>M</w:t>
      </w:r>
      <w:r w:rsidR="00C10E66" w:rsidRPr="00920CC1">
        <w:t>itochondria</w:t>
      </w:r>
    </w:p>
    <w:p w14:paraId="06C0C87E" w14:textId="77777777" w:rsidR="006E4797" w:rsidRDefault="006E4797" w:rsidP="00ED2D59">
      <w:pPr>
        <w:rPr>
          <w:b/>
        </w:rPr>
      </w:pPr>
    </w:p>
    <w:p w14:paraId="2CD8481E" w14:textId="7B6CCE10" w:rsidR="006E4797" w:rsidRDefault="00551D82" w:rsidP="00ED2D59">
      <w:pPr>
        <w:rPr>
          <w:color w:val="808080"/>
        </w:rPr>
      </w:pPr>
      <w:r>
        <w:rPr>
          <w:b/>
        </w:rPr>
        <w:t>AUTHORS AND AFFILIATIONS:</w:t>
      </w:r>
    </w:p>
    <w:p w14:paraId="630B0A17" w14:textId="094DA37A" w:rsidR="00C10E66" w:rsidRPr="005A446F" w:rsidRDefault="00C10E66" w:rsidP="00ED2D59">
      <w:r>
        <w:t>Ambre M. Bertholet</w:t>
      </w:r>
      <w:r w:rsidR="009E40D9" w:rsidRPr="009E40D9">
        <w:rPr>
          <w:vertAlign w:val="superscript"/>
        </w:rPr>
        <w:t>1</w:t>
      </w:r>
    </w:p>
    <w:p w14:paraId="1F6C1A82" w14:textId="77777777" w:rsidR="007778AA" w:rsidRDefault="007778AA" w:rsidP="00ED2D59"/>
    <w:p w14:paraId="44E95713" w14:textId="351C5CE4" w:rsidR="009E40D9" w:rsidRDefault="009E40D9" w:rsidP="00ED2D59">
      <w:r w:rsidRPr="009E40D9">
        <w:rPr>
          <w:vertAlign w:val="superscript"/>
        </w:rPr>
        <w:t>1</w:t>
      </w:r>
      <w:r>
        <w:t xml:space="preserve">Department of Physiology, </w:t>
      </w:r>
      <w:r w:rsidRPr="009E40D9">
        <w:t>David Geffen School of Medicine</w:t>
      </w:r>
      <w:r>
        <w:t>, University of California Los Angeles</w:t>
      </w:r>
    </w:p>
    <w:p w14:paraId="1C245971" w14:textId="370A1977" w:rsidR="007778AA" w:rsidRDefault="007778AA" w:rsidP="00ED2D59"/>
    <w:p w14:paraId="197FAEB8" w14:textId="182A34F9" w:rsidR="007778AA" w:rsidRDefault="007778AA" w:rsidP="00ED2D59">
      <w:r>
        <w:t>Email Address of the Author:</w:t>
      </w:r>
    </w:p>
    <w:p w14:paraId="141ABDE5" w14:textId="263F035C" w:rsidR="006E4797" w:rsidRPr="005A446F" w:rsidRDefault="00BD5708" w:rsidP="00BD5708">
      <w:r>
        <w:t xml:space="preserve">Ambre M. </w:t>
      </w:r>
      <w:proofErr w:type="spellStart"/>
      <w:r>
        <w:t>Bertholet</w:t>
      </w:r>
      <w:proofErr w:type="spellEnd"/>
      <w:r>
        <w:tab/>
      </w:r>
      <w:r w:rsidR="007778AA">
        <w:t>(</w:t>
      </w:r>
      <w:r w:rsidR="005349E0" w:rsidRPr="005349E0">
        <w:t>abertholet@mednet.ucla.edu</w:t>
      </w:r>
      <w:r>
        <w:t>)</w:t>
      </w:r>
    </w:p>
    <w:p w14:paraId="3890DF0E" w14:textId="77777777" w:rsidR="005349E0" w:rsidRDefault="005349E0" w:rsidP="00ED2D59">
      <w:pPr>
        <w:pBdr>
          <w:top w:val="nil"/>
          <w:left w:val="nil"/>
          <w:bottom w:val="nil"/>
          <w:right w:val="nil"/>
          <w:between w:val="nil"/>
        </w:pBdr>
        <w:rPr>
          <w:color w:val="000000"/>
        </w:rPr>
      </w:pPr>
    </w:p>
    <w:p w14:paraId="60F3B8D4" w14:textId="5A709E29" w:rsidR="006E4797" w:rsidRDefault="00551D82" w:rsidP="00ED2D59">
      <w:r>
        <w:rPr>
          <w:b/>
        </w:rPr>
        <w:t>SUMMARY:</w:t>
      </w:r>
    </w:p>
    <w:p w14:paraId="74EFC8D7" w14:textId="3E25EDFF" w:rsidR="006E4797" w:rsidRDefault="00D06A94" w:rsidP="00ED2D59">
      <w:r w:rsidRPr="00D06A94">
        <w:t>This method article details the main steps in measuring H</w:t>
      </w:r>
      <w:r w:rsidRPr="00D06A94">
        <w:rPr>
          <w:vertAlign w:val="superscript"/>
        </w:rPr>
        <w:t>+</w:t>
      </w:r>
      <w:r w:rsidRPr="00D06A94">
        <w:t xml:space="preserve"> leak across the inner mitochondrial membrane with the patch-clamp technique, a new approach to study the thermogenic capacity of mitochondria.</w:t>
      </w:r>
    </w:p>
    <w:p w14:paraId="7B8A1AB0" w14:textId="77777777" w:rsidR="00D06A94" w:rsidRDefault="00D06A94" w:rsidP="00ED2D59"/>
    <w:p w14:paraId="2DF8E628" w14:textId="2D707E83" w:rsidR="006E4797" w:rsidRDefault="00551D82" w:rsidP="00ED2D59">
      <w:pPr>
        <w:rPr>
          <w:color w:val="808080"/>
        </w:rPr>
      </w:pPr>
      <w:r>
        <w:rPr>
          <w:b/>
        </w:rPr>
        <w:t>ABSTRACT:</w:t>
      </w:r>
    </w:p>
    <w:p w14:paraId="4D5A8D14" w14:textId="3A749DDE" w:rsidR="00C10E66" w:rsidRDefault="00C10E66" w:rsidP="00ED2D59">
      <w:r w:rsidRPr="00DA14BB">
        <w:t xml:space="preserve">Mitochondrial thermogenesis (also known as mitochondrial </w:t>
      </w:r>
      <w:r>
        <w:t>un</w:t>
      </w:r>
      <w:r w:rsidRPr="00DA14BB">
        <w:t>coupling)</w:t>
      </w:r>
      <w:r w:rsidRPr="00EA6A76">
        <w:t xml:space="preserve"> </w:t>
      </w:r>
      <w:r>
        <w:t>is</w:t>
      </w:r>
      <w:r w:rsidRPr="00DA14BB">
        <w:t xml:space="preserve"> one of the most promising targets for increasin</w:t>
      </w:r>
      <w:r w:rsidR="00A12B1E">
        <w:t>g</w:t>
      </w:r>
      <w:r w:rsidR="00012DAA">
        <w:t xml:space="preserve"> </w:t>
      </w:r>
      <w:r w:rsidRPr="00DA14BB">
        <w:t>energy expenditure to combat metabolic syndrome.</w:t>
      </w:r>
      <w:r>
        <w:t xml:space="preserve"> </w:t>
      </w:r>
      <w:r w:rsidRPr="000544FF">
        <w:t>Thermogenic tissues such as brown and beige fats develop highly speciali</w:t>
      </w:r>
      <w:r>
        <w:t>z</w:t>
      </w:r>
      <w:r w:rsidRPr="000544FF">
        <w:t xml:space="preserve">ed mitochondria for heat production. </w:t>
      </w:r>
      <w:r>
        <w:t>M</w:t>
      </w:r>
      <w:r w:rsidRPr="000544FF">
        <w:t xml:space="preserve">itochondria of other tissues, which primarily produce ATP, </w:t>
      </w:r>
      <w:r>
        <w:t xml:space="preserve">also </w:t>
      </w:r>
      <w:r w:rsidRPr="000544FF">
        <w:t>convert up to 25% of the total mitochondrial energy production into heat and can</w:t>
      </w:r>
      <w:r w:rsidR="005825A5">
        <w:t>,</w:t>
      </w:r>
      <w:r w:rsidRPr="000544FF">
        <w:t xml:space="preserve"> therefore</w:t>
      </w:r>
      <w:r w:rsidR="005825A5">
        <w:t>,</w:t>
      </w:r>
      <w:r w:rsidRPr="000544FF">
        <w:t xml:space="preserve"> have a considerable impact on the physiology of the whole body.</w:t>
      </w:r>
      <w:r w:rsidRPr="00C149A6">
        <w:t xml:space="preserve"> </w:t>
      </w:r>
      <w:r w:rsidRPr="00417F24">
        <w:t xml:space="preserve">Mitochondrial thermogenesis is not only essential for maintaining </w:t>
      </w:r>
      <w:r w:rsidR="00012DAA">
        <w:t xml:space="preserve">the </w:t>
      </w:r>
      <w:r w:rsidRPr="00417F24">
        <w:t>body temperature, but also prevents diet-induced obesity and reduces the production of reactive oxygen species (ROS) to protect cells from oxidative damage</w:t>
      </w:r>
      <w:r>
        <w:t>.</w:t>
      </w:r>
      <w:r w:rsidRPr="000544FF">
        <w:t xml:space="preserve"> </w:t>
      </w:r>
      <w:r w:rsidR="00A12B1E">
        <w:t>Since</w:t>
      </w:r>
      <w:r w:rsidRPr="00AF60EC">
        <w:t xml:space="preserve"> mitochondrial thermogenesis is a</w:t>
      </w:r>
      <w:r>
        <w:t xml:space="preserve"> key</w:t>
      </w:r>
      <w:r w:rsidRPr="00AF60EC">
        <w:t xml:space="preserve"> regulator of cellular metabolism, a mechanistic understanding of this fundamental process will help in the development of therapeutic strategies to combat many pathologies associated with mitochondrial dysfunction</w:t>
      </w:r>
      <w:r>
        <w:t xml:space="preserve">. </w:t>
      </w:r>
      <w:r w:rsidRPr="00551E95">
        <w:t xml:space="preserve">Importantly, the precise molecular mechanisms that control acute activation of thermogenesis in mitochondria are poorly defined. This lack of information is largely due to a dearth of methods for </w:t>
      </w:r>
      <w:r w:rsidR="005825A5">
        <w:t xml:space="preserve">the </w:t>
      </w:r>
      <w:r w:rsidRPr="00551E95">
        <w:t xml:space="preserve">direct measurement of </w:t>
      </w:r>
      <w:r>
        <w:t>uncoupling</w:t>
      </w:r>
      <w:r w:rsidRPr="00551E95">
        <w:t xml:space="preserve"> proteins.</w:t>
      </w:r>
      <w:r w:rsidR="005825A5">
        <w:t xml:space="preserve"> </w:t>
      </w:r>
      <w:r w:rsidRPr="00AF60EC">
        <w:t xml:space="preserve">The </w:t>
      </w:r>
      <w:r>
        <w:t xml:space="preserve">recent </w:t>
      </w:r>
      <w:r w:rsidRPr="00AF60EC">
        <w:t xml:space="preserve">development of </w:t>
      </w:r>
      <w:r w:rsidRPr="003C5486">
        <w:t>patch-clamp methodology applied to mitochondria</w:t>
      </w:r>
      <w:r>
        <w:t xml:space="preserve"> enabled</w:t>
      </w:r>
      <w:r w:rsidR="005825A5">
        <w:t>, for</w:t>
      </w:r>
      <w:r w:rsidRPr="00AF60EC">
        <w:t xml:space="preserve"> the first time</w:t>
      </w:r>
      <w:r w:rsidR="005825A5">
        <w:t>,</w:t>
      </w:r>
      <w:r w:rsidRPr="00AF60EC">
        <w:t xml:space="preserve"> the direct study of </w:t>
      </w:r>
      <w:r w:rsidR="00B91215">
        <w:t xml:space="preserve">the phenomenon at the origin of mitochondrial thermogenesis, </w:t>
      </w:r>
      <w:r w:rsidRPr="00AF60EC">
        <w:t>H</w:t>
      </w:r>
      <w:r w:rsidRPr="00AF60EC">
        <w:rPr>
          <w:vertAlign w:val="superscript"/>
        </w:rPr>
        <w:t>+</w:t>
      </w:r>
      <w:r w:rsidRPr="00AF60EC">
        <w:t xml:space="preserve"> leak through the IMM</w:t>
      </w:r>
      <w:r w:rsidR="00B91215">
        <w:t>,</w:t>
      </w:r>
      <w:r w:rsidRPr="00AF60EC">
        <w:t xml:space="preserve"> and the first biophysical characterization of mitochondrial transporters</w:t>
      </w:r>
      <w:r w:rsidR="00BE6694">
        <w:t xml:space="preserve"> responsible for it</w:t>
      </w:r>
      <w:r w:rsidRPr="00AF60EC">
        <w:t>,</w:t>
      </w:r>
      <w:r>
        <w:t xml:space="preserve"> </w:t>
      </w:r>
      <w:r w:rsidR="000234AB">
        <w:t>the</w:t>
      </w:r>
      <w:r w:rsidRPr="00551E95">
        <w:t xml:space="preserve"> </w:t>
      </w:r>
      <w:r>
        <w:t>un</w:t>
      </w:r>
      <w:r w:rsidRPr="00551E95">
        <w:t>coupling protein 1 (UCP1)</w:t>
      </w:r>
      <w:r w:rsidR="005825A5">
        <w:t>,</w:t>
      </w:r>
      <w:r w:rsidRPr="00551E95">
        <w:t xml:space="preserve"> </w:t>
      </w:r>
      <w:r>
        <w:t>specific of brown and beige fats</w:t>
      </w:r>
      <w:r w:rsidR="005825A5">
        <w:t>,</w:t>
      </w:r>
      <w:r w:rsidRPr="00551E95">
        <w:t xml:space="preserve"> and the ADP/ATP transporter (AAC) for all other tissues. </w:t>
      </w:r>
      <w:r w:rsidRPr="003C5486">
        <w:t xml:space="preserve">This unique approach will provide new insights into the mechanisms that control </w:t>
      </w:r>
      <w:r w:rsidR="00BE6694">
        <w:t>H</w:t>
      </w:r>
      <w:r w:rsidR="00BE6694" w:rsidRPr="00BE6694">
        <w:rPr>
          <w:vertAlign w:val="superscript"/>
        </w:rPr>
        <w:t>+</w:t>
      </w:r>
      <w:r w:rsidR="00BE6694">
        <w:t xml:space="preserve"> leak and </w:t>
      </w:r>
      <w:r w:rsidRPr="003C5486">
        <w:t>mitochondria</w:t>
      </w:r>
      <w:r w:rsidR="00BE6694">
        <w:t>l thermogenesis</w:t>
      </w:r>
      <w:r w:rsidRPr="003C5486">
        <w:t xml:space="preserve"> and how they can be targeted to combat metabolic syndrome. This paper describes the patch-clamp methodology applied to mitochondria to </w:t>
      </w:r>
      <w:r>
        <w:t>study</w:t>
      </w:r>
      <w:r w:rsidRPr="003C5486">
        <w:t xml:space="preserve"> their thermogenic capacity by directly measuring H</w:t>
      </w:r>
      <w:r w:rsidRPr="003C5486">
        <w:rPr>
          <w:vertAlign w:val="superscript"/>
        </w:rPr>
        <w:t>+</w:t>
      </w:r>
      <w:r w:rsidRPr="003C5486">
        <w:t xml:space="preserve"> currents through the </w:t>
      </w:r>
      <w:r>
        <w:t>IMM</w:t>
      </w:r>
      <w:r w:rsidRPr="003C5486">
        <w:t>.</w:t>
      </w:r>
    </w:p>
    <w:p w14:paraId="2CF9CD54" w14:textId="77777777" w:rsidR="006E4797" w:rsidRDefault="006E4797" w:rsidP="00ED2D59"/>
    <w:p w14:paraId="0646E204" w14:textId="4FB2257B" w:rsidR="006E4797" w:rsidRDefault="00551D82" w:rsidP="00ED2D59">
      <w:pPr>
        <w:rPr>
          <w:color w:val="808080"/>
        </w:rPr>
      </w:pPr>
      <w:r>
        <w:rPr>
          <w:b/>
        </w:rPr>
        <w:t>INTRODUCTION:</w:t>
      </w:r>
    </w:p>
    <w:p w14:paraId="72A31EEC" w14:textId="0DA705D3" w:rsidR="00294C06" w:rsidRDefault="00286399" w:rsidP="00ED2D59">
      <w:r w:rsidRPr="00286399">
        <w:t xml:space="preserve">Mitochondria are famous for being the powerhouse of the cell. Indeed, they are the major source of chemical energy, ATP. What is less known is that mitochondria also generate heat. In fact, every mitochondrion constantly generates the two types of energies </w:t>
      </w:r>
      <w:r w:rsidR="00267A0B">
        <w:t>(</w:t>
      </w:r>
      <w:r w:rsidRPr="00286399">
        <w:t>ATP and heat</w:t>
      </w:r>
      <w:r w:rsidR="00267A0B">
        <w:t>)</w:t>
      </w:r>
      <w:r w:rsidRPr="00286399">
        <w:t xml:space="preserve"> and a fine </w:t>
      </w:r>
      <w:r w:rsidRPr="00286399">
        <w:lastRenderedPageBreak/>
        <w:t>balance between the two energy forms defines metabolic cell homeostasis</w:t>
      </w:r>
      <w:r w:rsidR="00F511B6">
        <w:t xml:space="preserve"> (</w:t>
      </w:r>
      <w:r w:rsidR="00F511B6" w:rsidRPr="000C1F3B">
        <w:rPr>
          <w:b/>
          <w:bCs/>
        </w:rPr>
        <w:t>Figure 1</w:t>
      </w:r>
      <w:r w:rsidR="00F511B6">
        <w:t>)</w:t>
      </w:r>
      <w:r w:rsidRPr="00286399">
        <w:t xml:space="preserve">. How mitochondria distribute energy between ATP and heat is certainly the most fundamental question in the field of bioenergetics, although it is still largely unknown. </w:t>
      </w:r>
      <w:r w:rsidR="00294C06">
        <w:t>We do know that increasing mitochondrial heat production (called mitochondrial thermogenesis), and consequently reducing ATP production increases energy expenditure</w:t>
      </w:r>
      <w:r w:rsidR="00A12B1E">
        <w:t xml:space="preserve"> and this</w:t>
      </w:r>
      <w:r w:rsidR="00294C06">
        <w:t xml:space="preserve"> is one of the best ways to combat metabolic syndrome</w:t>
      </w:r>
      <w:r w:rsidR="003A3021">
        <w:fldChar w:fldCharType="begin"/>
      </w:r>
      <w:r w:rsidR="003A3021">
        <w:instrText xml:space="preserve"> ADDIN EN.CITE &lt;EndNote&gt;&lt;Cite&gt;&lt;Author&gt;Divakaruni&lt;/Author&gt;&lt;Year&gt;2011&lt;/Year&gt;&lt;RecNum&gt;80&lt;/RecNum&gt;&lt;DisplayText&gt;&lt;style face="superscript"&gt;1&lt;/style&gt;&lt;/DisplayText&gt;&lt;record&gt;&lt;rec-number&gt;80&lt;/rec-number&gt;&lt;foreign-keys&gt;&lt;key app="EN" db-id="02pe59vavve9fkezfa7v25dpdwxtzeet2xft" timestamp="1330058482"&gt;80&lt;/key&gt;&lt;/foreign-keys&gt;&lt;ref-type name="Journal Article"&gt;17&lt;/ref-type&gt;&lt;contributors&gt;&lt;authors&gt;&lt;author&gt;Divakaruni, A. S.&lt;/author&gt;&lt;author&gt;Brand, M. D.&lt;/author&gt;&lt;/authors&gt;&lt;/contributors&gt;&lt;auth-address&gt;Medical Research Council Mitochondrial Biology Unit, Wellcome Trust/MRC Building, Cambridge, United Kingdom.&lt;/auth-address&gt;&lt;titles&gt;&lt;title&gt;The regulation and physiology of mitochondrial proton leak&lt;/title&gt;&lt;secondary-title&gt;Physiology (Bethesda)&lt;/secondary-title&gt;&lt;/titles&gt;&lt;periodical&gt;&lt;full-title&gt;Physiology (Bethesda)&lt;/full-title&gt;&lt;/periodical&gt;&lt;pages&gt;192-205&lt;/pages&gt;&lt;volume&gt;26&lt;/volume&gt;&lt;number&gt;3&lt;/number&gt;&lt;edition&gt;2011/06/15&lt;/edition&gt;&lt;keywords&gt;&lt;keyword&gt;Adenosine Triphosphate/metabolism&lt;/keyword&gt;&lt;keyword&gt;Aging/metabolism&lt;/keyword&gt;&lt;keyword&gt;Animals&lt;/keyword&gt;&lt;keyword&gt;Anti-Obesity Agents/pharmacology&lt;/keyword&gt;&lt;keyword&gt;Energy Metabolism&lt;/keyword&gt;&lt;keyword&gt;Humans&lt;/keyword&gt;&lt;keyword&gt;Hypoglycemic Agents/pharmacology&lt;/keyword&gt;&lt;keyword&gt;Ion Channels/metabolism&lt;/keyword&gt;&lt;keyword&gt;*Membrane Potential, Mitochondrial/drug effects&lt;/keyword&gt;&lt;keyword&gt;Mitochondria/drug effects/*metabolism&lt;/keyword&gt;&lt;keyword&gt;Mitochondrial Membranes/drug effects/*metabolism&lt;/keyword&gt;&lt;keyword&gt;Mitochondrial Proteins/metabolism&lt;/keyword&gt;&lt;keyword&gt;Proton-Motive Force&lt;/keyword&gt;&lt;keyword&gt;Uncoupling Protein 1&lt;/keyword&gt;&lt;keyword&gt;Uncoupling Protein 2&lt;/keyword&gt;&lt;keyword&gt;Uncoupling Protein 3&lt;/keyword&gt;&lt;/keywords&gt;&lt;dates&gt;&lt;year&gt;2011&lt;/year&gt;&lt;pub-dates&gt;&lt;date&gt;Jun&lt;/date&gt;&lt;/pub-dates&gt;&lt;/dates&gt;&lt;isbn&gt;1548-9221 (Electronic)&amp;#xD;1548-9221 (Linking)&lt;/isbn&gt;&lt;accession-num&gt;21670165&lt;/accession-num&gt;&lt;urls&gt;&lt;related-urls&gt;&lt;url&gt;https://www.ncbi.nlm.nih.gov/pubmed/21670165&lt;/url&gt;&lt;/related-urls&gt;&lt;/urls&gt;&lt;electronic-resource-num&gt;10.1152/physiol.00046.2010&lt;/electronic-resource-num&gt;&lt;language&gt;eng&lt;/language&gt;&lt;/record&gt;&lt;/Cite&gt;&lt;/EndNote&gt;</w:instrText>
      </w:r>
      <w:r w:rsidR="003A3021">
        <w:fldChar w:fldCharType="separate"/>
      </w:r>
      <w:r w:rsidR="003A3021" w:rsidRPr="003A3021">
        <w:rPr>
          <w:noProof/>
          <w:vertAlign w:val="superscript"/>
        </w:rPr>
        <w:t>1</w:t>
      </w:r>
      <w:r w:rsidR="003A3021">
        <w:fldChar w:fldCharType="end"/>
      </w:r>
      <w:r w:rsidR="00294C06">
        <w:t>.</w:t>
      </w:r>
    </w:p>
    <w:p w14:paraId="1BE00E13" w14:textId="77777777" w:rsidR="005825A5" w:rsidRDefault="005825A5" w:rsidP="00ED2D59"/>
    <w:p w14:paraId="0447C59A" w14:textId="0DCD6616" w:rsidR="0053469F" w:rsidRDefault="00294C06" w:rsidP="00ED2D59">
      <w:r>
        <w:t xml:space="preserve">Mitochondrial thermogenesis </w:t>
      </w:r>
      <w:r w:rsidR="00253FDD">
        <w:t>originates from</w:t>
      </w:r>
      <w:r>
        <w:t xml:space="preserve"> H</w:t>
      </w:r>
      <w:r w:rsidRPr="00294C06">
        <w:rPr>
          <w:vertAlign w:val="superscript"/>
        </w:rPr>
        <w:t>+</w:t>
      </w:r>
      <w:r>
        <w:t xml:space="preserve"> leak across the inner mitochondrial membrane (IMM), leading to uncoupling of substrate oxidation and ATP synthesis with consequent production of heat, hence the name “mitochondrial uncoupling”</w:t>
      </w:r>
      <w:r w:rsidR="00F511B6">
        <w:fldChar w:fldCharType="begin"/>
      </w:r>
      <w:r w:rsidR="00ED2B07">
        <w:instrText xml:space="preserve"> ADDIN EN.CITE &lt;EndNote&gt;&lt;Cite&gt;&lt;Author&gt;Divakaruni&lt;/Author&gt;&lt;Year&gt;2011&lt;/Year&gt;&lt;RecNum&gt;80&lt;/RecNum&gt;&lt;DisplayText&gt;&lt;style face="superscript"&gt;1&lt;/style&gt;&lt;/DisplayText&gt;&lt;record&gt;&lt;rec-number&gt;80&lt;/rec-number&gt;&lt;foreign-keys&gt;&lt;key app="EN" db-id="02pe59vavve9fkezfa7v25dpdwxtzeet2xft" timestamp="1330058482"&gt;80&lt;/key&gt;&lt;/foreign-keys&gt;&lt;ref-type name="Journal Article"&gt;17&lt;/ref-type&gt;&lt;contributors&gt;&lt;authors&gt;&lt;author&gt;Divakaruni, A. S.&lt;/author&gt;&lt;author&gt;Brand, M. D.&lt;/author&gt;&lt;/authors&gt;&lt;/contributors&gt;&lt;auth-address&gt;Medical Research Council Mitochondrial Biology Unit, Wellcome Trust/MRC Building, Cambridge, United Kingdom.&lt;/auth-address&gt;&lt;titles&gt;&lt;title&gt;The regulation and physiology of mitochondrial proton leak&lt;/title&gt;&lt;secondary-title&gt;Physiology (Bethesda)&lt;/secondary-title&gt;&lt;/titles&gt;&lt;periodical&gt;&lt;full-title&gt;Physiology (Bethesda)&lt;/full-title&gt;&lt;/periodical&gt;&lt;pages&gt;192-205&lt;/pages&gt;&lt;volume&gt;26&lt;/volume&gt;&lt;number&gt;3&lt;/number&gt;&lt;edition&gt;2011/06/15&lt;/edition&gt;&lt;keywords&gt;&lt;keyword&gt;Adenosine Triphosphate/metabolism&lt;/keyword&gt;&lt;keyword&gt;Aging/metabolism&lt;/keyword&gt;&lt;keyword&gt;Animals&lt;/keyword&gt;&lt;keyword&gt;Anti-Obesity Agents/pharmacology&lt;/keyword&gt;&lt;keyword&gt;Energy Metabolism&lt;/keyword&gt;&lt;keyword&gt;Humans&lt;/keyword&gt;&lt;keyword&gt;Hypoglycemic Agents/pharmacology&lt;/keyword&gt;&lt;keyword&gt;Ion Channels/metabolism&lt;/keyword&gt;&lt;keyword&gt;*Membrane Potential, Mitochondrial/drug effects&lt;/keyword&gt;&lt;keyword&gt;Mitochondria/drug effects/*metabolism&lt;/keyword&gt;&lt;keyword&gt;Mitochondrial Membranes/drug effects/*metabolism&lt;/keyword&gt;&lt;keyword&gt;Mitochondrial Proteins/metabolism&lt;/keyword&gt;&lt;keyword&gt;Proton-Motive Force&lt;/keyword&gt;&lt;keyword&gt;Uncoupling Protein 1&lt;/keyword&gt;&lt;keyword&gt;Uncoupling Protein 2&lt;/keyword&gt;&lt;keyword&gt;Uncoupling Protein 3&lt;/keyword&gt;&lt;/keywords&gt;&lt;dates&gt;&lt;year&gt;2011&lt;/year&gt;&lt;pub-dates&gt;&lt;date&gt;Jun&lt;/date&gt;&lt;/pub-dates&gt;&lt;/dates&gt;&lt;isbn&gt;1548-9221 (Electronic)&amp;#xD;1548-9221 (Linking)&lt;/isbn&gt;&lt;accession-num&gt;21670165&lt;/accession-num&gt;&lt;urls&gt;&lt;related-urls&gt;&lt;url&gt;https://www.ncbi.nlm.nih.gov/pubmed/21670165&lt;/url&gt;&lt;/related-urls&gt;&lt;/urls&gt;&lt;electronic-resource-num&gt;10.1152/physiol.00046.2010&lt;/electronic-resource-num&gt;&lt;language&gt;eng&lt;/language&gt;&lt;/record&gt;&lt;/Cite&gt;&lt;/EndNote&gt;</w:instrText>
      </w:r>
      <w:r w:rsidR="00F511B6">
        <w:fldChar w:fldCharType="separate"/>
      </w:r>
      <w:r w:rsidR="00ED2B07" w:rsidRPr="00ED2B07">
        <w:rPr>
          <w:noProof/>
          <w:vertAlign w:val="superscript"/>
        </w:rPr>
        <w:t>1</w:t>
      </w:r>
      <w:r w:rsidR="00F511B6">
        <w:fldChar w:fldCharType="end"/>
      </w:r>
      <w:r w:rsidR="00C215FA" w:rsidRPr="00C215FA">
        <w:t xml:space="preserve"> (</w:t>
      </w:r>
      <w:r w:rsidR="00C215FA" w:rsidRPr="000C1F3B">
        <w:rPr>
          <w:b/>
          <w:bCs/>
        </w:rPr>
        <w:t>Figure 1</w:t>
      </w:r>
      <w:r w:rsidR="00C215FA" w:rsidRPr="00C215FA">
        <w:t>)</w:t>
      </w:r>
      <w:r>
        <w:t>. This H</w:t>
      </w:r>
      <w:r w:rsidRPr="00294C06">
        <w:rPr>
          <w:vertAlign w:val="superscript"/>
        </w:rPr>
        <w:t>+</w:t>
      </w:r>
      <w:r>
        <w:t xml:space="preserve"> leak </w:t>
      </w:r>
      <w:r w:rsidR="00253FDD">
        <w:t>depends on</w:t>
      </w:r>
      <w:r>
        <w:t xml:space="preserve"> mitochondrial transporters called uncoupling proteins (UCPs).</w:t>
      </w:r>
      <w:r w:rsidR="0053469F">
        <w:t xml:space="preserve"> </w:t>
      </w:r>
      <w:r w:rsidR="004B5B4C">
        <w:t>UCP1</w:t>
      </w:r>
      <w:r w:rsidR="001A3D8C">
        <w:t xml:space="preserve"> </w:t>
      </w:r>
      <w:r w:rsidR="00220BAF">
        <w:t xml:space="preserve">was </w:t>
      </w:r>
      <w:r w:rsidR="00987ABF">
        <w:t xml:space="preserve">the first UCP identified. </w:t>
      </w:r>
      <w:r w:rsidR="00C215FA">
        <w:t>It</w:t>
      </w:r>
      <w:r w:rsidR="00987ABF">
        <w:t xml:space="preserve"> </w:t>
      </w:r>
      <w:r w:rsidR="0095392B">
        <w:t xml:space="preserve">is </w:t>
      </w:r>
      <w:r w:rsidR="00253FDD">
        <w:t xml:space="preserve">only expressed in </w:t>
      </w:r>
      <w:r w:rsidR="00342766">
        <w:t>thermogenic tissue</w:t>
      </w:r>
      <w:r w:rsidR="006B0447">
        <w:t>s</w:t>
      </w:r>
      <w:r w:rsidR="00342766">
        <w:t>, brown fat</w:t>
      </w:r>
      <w:r w:rsidR="00C40E96">
        <w:t>,</w:t>
      </w:r>
      <w:r w:rsidR="00342766">
        <w:t xml:space="preserve"> and beige fat</w:t>
      </w:r>
      <w:r w:rsidR="00253FDD">
        <w:t xml:space="preserve"> in which mitochondria </w:t>
      </w:r>
      <w:r w:rsidR="00E25640">
        <w:t>are specialized for</w:t>
      </w:r>
      <w:r w:rsidR="00253FDD">
        <w:t xml:space="preserve"> heat</w:t>
      </w:r>
      <w:r w:rsidR="00E25640">
        <w:t xml:space="preserve"> production</w:t>
      </w:r>
      <w:r w:rsidR="00F511B6">
        <w:fldChar w:fldCharType="begin">
          <w:fldData xml:space="preserve">PEVuZE5vdGU+PENpdGU+PEF1dGhvcj5DaG91Y2hhbmk8L0F1dGhvcj48WWVhcj4yMDE5PC9ZZWFy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</w:fldData>
        </w:fldChar>
      </w:r>
      <w:r w:rsidR="00ED2B07">
        <w:instrText xml:space="preserve"> ADDIN EN.CITE </w:instrText>
      </w:r>
      <w:r w:rsidR="00ED2B07">
        <w:fldChar w:fldCharType="begin">
          <w:fldData xml:space="preserve">PEVuZE5vdGU+PENpdGU+PEF1dGhvcj5DaG91Y2hhbmk8L0F1dGhvcj48WWVhcj4yMDE5PC9ZZWFy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</w:fldData>
        </w:fldChar>
      </w:r>
      <w:r w:rsidR="00ED2B07">
        <w:instrText xml:space="preserve"> ADDIN EN.CITE.DATA </w:instrText>
      </w:r>
      <w:r w:rsidR="00ED2B07">
        <w:fldChar w:fldCharType="end"/>
      </w:r>
      <w:r w:rsidR="00F511B6">
        <w:fldChar w:fldCharType="separate"/>
      </w:r>
      <w:r w:rsidR="00ED2B07" w:rsidRPr="00ED2B07">
        <w:rPr>
          <w:noProof/>
          <w:vertAlign w:val="superscript"/>
        </w:rPr>
        <w:t>2</w:t>
      </w:r>
      <w:r w:rsidR="00C40E96">
        <w:rPr>
          <w:noProof/>
          <w:vertAlign w:val="superscript"/>
        </w:rPr>
        <w:t>–</w:t>
      </w:r>
      <w:r w:rsidR="00ED2B07" w:rsidRPr="00ED2B07">
        <w:rPr>
          <w:noProof/>
          <w:vertAlign w:val="superscript"/>
        </w:rPr>
        <w:t>4</w:t>
      </w:r>
      <w:r w:rsidR="00F511B6">
        <w:fldChar w:fldCharType="end"/>
      </w:r>
      <w:r w:rsidR="00253FDD">
        <w:t xml:space="preserve">. </w:t>
      </w:r>
      <w:r w:rsidR="002F00BB">
        <w:t xml:space="preserve">The identity of UCP </w:t>
      </w:r>
      <w:r w:rsidR="00220BAF">
        <w:t>in</w:t>
      </w:r>
      <w:r w:rsidR="002F00BB">
        <w:t xml:space="preserve"> non-adipose tissues such as skeletal muscle, heart, and liver, </w:t>
      </w:r>
      <w:r w:rsidR="00220BAF">
        <w:t xml:space="preserve">has </w:t>
      </w:r>
      <w:r w:rsidR="002F00BB">
        <w:t>remained controversial.</w:t>
      </w:r>
      <w:r w:rsidR="00C215FA" w:rsidRPr="00C215FA">
        <w:t xml:space="preserve"> </w:t>
      </w:r>
      <w:r w:rsidR="00A12B1E">
        <w:t>M</w:t>
      </w:r>
      <w:r w:rsidR="00C215FA" w:rsidRPr="00C215FA">
        <w:t xml:space="preserve">itochondria </w:t>
      </w:r>
      <w:r w:rsidR="00A12B1E">
        <w:t>in</w:t>
      </w:r>
      <w:r w:rsidR="00C215FA" w:rsidRPr="00C215FA">
        <w:t xml:space="preserve"> these tissues </w:t>
      </w:r>
      <w:r w:rsidR="00A12B1E">
        <w:t>can have</w:t>
      </w:r>
      <w:r w:rsidR="00C215FA" w:rsidRPr="00C215FA">
        <w:t xml:space="preserve"> about 25% of the total mitochondrial energy converted into heat, which can significant</w:t>
      </w:r>
      <w:r w:rsidR="00A12B1E">
        <w:t>ly</w:t>
      </w:r>
      <w:r w:rsidR="00C215FA" w:rsidRPr="00C215FA">
        <w:t xml:space="preserve"> impact the physiology of the whole body</w:t>
      </w:r>
      <w:r w:rsidR="00F511B6">
        <w:fldChar w:fldCharType="begin"/>
      </w:r>
      <w:r w:rsidR="00ED2B07">
        <w:instrText xml:space="preserve"> ADDIN EN.CITE &lt;EndNote&gt;&lt;Cite&gt;&lt;Author&gt;Divakaruni&lt;/Author&gt;&lt;Year&gt;2011&lt;/Year&gt;&lt;RecNum&gt;80&lt;/RecNum&gt;&lt;DisplayText&gt;&lt;style face="superscript"&gt;1&lt;/style&gt;&lt;/DisplayText&gt;&lt;record&gt;&lt;rec-number&gt;80&lt;/rec-number&gt;&lt;foreign-keys&gt;&lt;key app="EN" db-id="02pe59vavve9fkezfa7v25dpdwxtzeet2xft" timestamp="1330058482"&gt;80&lt;/key&gt;&lt;/foreign-keys&gt;&lt;ref-type name="Journal Article"&gt;17&lt;/ref-type&gt;&lt;contributors&gt;&lt;authors&gt;&lt;author&gt;Divakaruni, A. S.&lt;/author&gt;&lt;author&gt;Brand, M. D.&lt;/author&gt;&lt;/authors&gt;&lt;/contributors&gt;&lt;auth-address&gt;Medical Research Council Mitochondrial Biology Unit, Wellcome Trust/MRC Building, Cambridge, United Kingdom.&lt;/auth-address&gt;&lt;titles&gt;&lt;title&gt;The regulation and physiology of mitochondrial proton leak&lt;/title&gt;&lt;secondary-title&gt;Physiology (Bethesda)&lt;/secondary-title&gt;&lt;/titles&gt;&lt;periodical&gt;&lt;full-title&gt;Physiology (Bethesda)&lt;/full-title&gt;&lt;/periodical&gt;&lt;pages&gt;192-205&lt;/pages&gt;&lt;volume&gt;26&lt;/volume&gt;&lt;number&gt;3&lt;/number&gt;&lt;edition&gt;2011/06/15&lt;/edition&gt;&lt;keywords&gt;&lt;keyword&gt;Adenosine Triphosphate/metabolism&lt;/keyword&gt;&lt;keyword&gt;Aging/metabolism&lt;/keyword&gt;&lt;keyword&gt;Animals&lt;/keyword&gt;&lt;keyword&gt;Anti-Obesity Agents/pharmacology&lt;/keyword&gt;&lt;keyword&gt;Energy Metabolism&lt;/keyword&gt;&lt;keyword&gt;Humans&lt;/keyword&gt;&lt;keyword&gt;Hypoglycemic Agents/pharmacology&lt;/keyword&gt;&lt;keyword&gt;Ion Channels/metabolism&lt;/keyword&gt;&lt;keyword&gt;*Membrane Potential, Mitochondrial/drug effects&lt;/keyword&gt;&lt;keyword&gt;Mitochondria/drug effects/*metabolism&lt;/keyword&gt;&lt;keyword&gt;Mitochondrial Membranes/drug effects/*metabolism&lt;/keyword&gt;&lt;keyword&gt;Mitochondrial Proteins/metabolism&lt;/keyword&gt;&lt;keyword&gt;Proton-Motive Force&lt;/keyword&gt;&lt;keyword&gt;Uncoupling Protein 1&lt;/keyword&gt;&lt;keyword&gt;Uncoupling Protein 2&lt;/keyword&gt;&lt;keyword&gt;Uncoupling Protein 3&lt;/keyword&gt;&lt;/keywords&gt;&lt;dates&gt;&lt;year&gt;2011&lt;/year&gt;&lt;pub-dates&gt;&lt;date&gt;Jun&lt;/date&gt;&lt;/pub-dates&gt;&lt;/dates&gt;&lt;isbn&gt;1548-9221 (Electronic)&amp;#xD;1548-9221 (Linking)&lt;/isbn&gt;&lt;accession-num&gt;21670165&lt;/accession-num&gt;&lt;urls&gt;&lt;related-urls&gt;&lt;url&gt;https://www.ncbi.nlm.nih.gov/pubmed/21670165&lt;/url&gt;&lt;/related-urls&gt;&lt;/urls&gt;&lt;electronic-resource-num&gt;10.1152/physiol.00046.2010&lt;/electronic-resource-num&gt;&lt;language&gt;eng&lt;/language&gt;&lt;/record&gt;&lt;/Cite&gt;&lt;/EndNote&gt;</w:instrText>
      </w:r>
      <w:r w:rsidR="00F511B6">
        <w:fldChar w:fldCharType="separate"/>
      </w:r>
      <w:r w:rsidR="00ED2B07" w:rsidRPr="00ED2B07">
        <w:rPr>
          <w:noProof/>
          <w:vertAlign w:val="superscript"/>
        </w:rPr>
        <w:t>1</w:t>
      </w:r>
      <w:r w:rsidR="00F511B6">
        <w:fldChar w:fldCharType="end"/>
      </w:r>
      <w:r w:rsidR="006B0447" w:rsidRPr="006B0447">
        <w:t xml:space="preserve">. </w:t>
      </w:r>
      <w:r w:rsidR="00303345">
        <w:t>Besides maintaining core body temperature, m</w:t>
      </w:r>
      <w:r w:rsidR="0053469F">
        <w:t xml:space="preserve">itochondrial thermogenesis </w:t>
      </w:r>
      <w:r w:rsidR="006B0447">
        <w:t xml:space="preserve">also </w:t>
      </w:r>
      <w:r w:rsidR="0053469F">
        <w:t>prevent</w:t>
      </w:r>
      <w:r w:rsidR="006B0447">
        <w:t>s</w:t>
      </w:r>
      <w:r w:rsidR="0053469F">
        <w:t xml:space="preserve"> diet-induced obesity</w:t>
      </w:r>
      <w:r w:rsidR="00303345">
        <w:t xml:space="preserve"> by reducing calories</w:t>
      </w:r>
      <w:r w:rsidR="0053469F">
        <w:t>. In addition, it reduces the production of reactive oxygen species (ROS) by mitochondria to protect cells from oxidative damage</w:t>
      </w:r>
      <w:r w:rsidR="00F511B6">
        <w:fldChar w:fldCharType="begin"/>
      </w:r>
      <w:r w:rsidR="00ED2B07">
        <w:instrText xml:space="preserve"> ADDIN EN.CITE &lt;EndNote&gt;&lt;Cite&gt;&lt;Author&gt;Divakaruni&lt;/Author&gt;&lt;Year&gt;2011&lt;/Year&gt;&lt;RecNum&gt;80&lt;/RecNum&gt;&lt;DisplayText&gt;&lt;style face="superscript"&gt;1&lt;/style&gt;&lt;/DisplayText&gt;&lt;record&gt;&lt;rec-number&gt;80&lt;/rec-number&gt;&lt;foreign-keys&gt;&lt;key app="EN" db-id="02pe59vavve9fkezfa7v25dpdwxtzeet2xft" timestamp="1330058482"&gt;80&lt;/key&gt;&lt;/foreign-keys&gt;&lt;ref-type name="Journal Article"&gt;17&lt;/ref-type&gt;&lt;contributors&gt;&lt;authors&gt;&lt;author&gt;Divakaruni, A. S.&lt;/author&gt;&lt;author&gt;Brand, M. D.&lt;/author&gt;&lt;/authors&gt;&lt;/contributors&gt;&lt;auth-address&gt;Medical Research Council Mitochondrial Biology Unit, Wellcome Trust/MRC Building, Cambridge, United Kingdom.&lt;/auth-address&gt;&lt;titles&gt;&lt;title&gt;The regulation and physiology of mitochondrial proton leak&lt;/title&gt;&lt;secondary-title&gt;Physiology (Bethesda)&lt;/secondary-title&gt;&lt;/titles&gt;&lt;periodical&gt;&lt;full-title&gt;Physiology (Bethesda)&lt;/full-title&gt;&lt;/periodical&gt;&lt;pages&gt;192-205&lt;/pages&gt;&lt;volume&gt;26&lt;/volume&gt;&lt;number&gt;3&lt;/number&gt;&lt;edition&gt;2011/06/15&lt;/edition&gt;&lt;keywords&gt;&lt;keyword&gt;Adenosine Triphosphate/metabolism&lt;/keyword&gt;&lt;keyword&gt;Aging/metabolism&lt;/keyword&gt;&lt;keyword&gt;Animals&lt;/keyword&gt;&lt;keyword&gt;Anti-Obesity Agents/pharmacology&lt;/keyword&gt;&lt;keyword&gt;Energy Metabolism&lt;/keyword&gt;&lt;keyword&gt;Humans&lt;/keyword&gt;&lt;keyword&gt;Hypoglycemic Agents/pharmacology&lt;/keyword&gt;&lt;keyword&gt;Ion Channels/metabolism&lt;/keyword&gt;&lt;keyword&gt;*Membrane Potential, Mitochondrial/drug effects&lt;/keyword&gt;&lt;keyword&gt;Mitochondria/drug effects/*metabolism&lt;/keyword&gt;&lt;keyword&gt;Mitochondrial Membranes/drug effects/*metabolism&lt;/keyword&gt;&lt;keyword&gt;Mitochondrial Proteins/metabolism&lt;/keyword&gt;&lt;keyword&gt;Proton-Motive Force&lt;/keyword&gt;&lt;keyword&gt;Uncoupling Protein 1&lt;/keyword&gt;&lt;keyword&gt;Uncoupling Protein 2&lt;/keyword&gt;&lt;keyword&gt;Uncoupling Protein 3&lt;/keyword&gt;&lt;/keywords&gt;&lt;dates&gt;&lt;year&gt;2011&lt;/year&gt;&lt;pub-dates&gt;&lt;date&gt;Jun&lt;/date&gt;&lt;/pub-dates&gt;&lt;/dates&gt;&lt;isbn&gt;1548-9221 (Electronic)&amp;#xD;1548-9221 (Linking)&lt;/isbn&gt;&lt;accession-num&gt;21670165&lt;/accession-num&gt;&lt;urls&gt;&lt;related-urls&gt;&lt;url&gt;https://www.ncbi.nlm.nih.gov/pubmed/21670165&lt;/url&gt;&lt;/related-urls&gt;&lt;/urls&gt;&lt;electronic-resource-num&gt;10.1152/physiol.00046.2010&lt;/electronic-resource-num&gt;&lt;language&gt;eng&lt;/language&gt;&lt;/record&gt;&lt;/Cite&gt;&lt;/EndNote&gt;</w:instrText>
      </w:r>
      <w:r w:rsidR="00F511B6">
        <w:fldChar w:fldCharType="separate"/>
      </w:r>
      <w:r w:rsidR="00ED2B07" w:rsidRPr="00ED2B07">
        <w:rPr>
          <w:noProof/>
          <w:vertAlign w:val="superscript"/>
        </w:rPr>
        <w:t>1</w:t>
      </w:r>
      <w:r w:rsidR="00F511B6">
        <w:fldChar w:fldCharType="end"/>
      </w:r>
      <w:r w:rsidR="0053469F">
        <w:t xml:space="preserve">. Thus, mitochondrial thermogenesis is </w:t>
      </w:r>
      <w:r w:rsidR="008B0354">
        <w:t>involved</w:t>
      </w:r>
      <w:r w:rsidR="0053469F">
        <w:t xml:space="preserve"> in normal aging, age-related degenerative disorders, and other conditions involving oxidative stress, such as ischemia-reperfusion.</w:t>
      </w:r>
      <w:r w:rsidR="00287AF4" w:rsidRPr="00287AF4">
        <w:t xml:space="preserve"> Therefore, mitochondrial thermogenesis is a powerful regulator of cellular metabolism, and a mechanistic understanding of this fundamental process will promote the development of therapeutic strategies to combat many pathologies associated with mitochondrial dysfunction</w:t>
      </w:r>
      <w:r w:rsidR="00287AF4">
        <w:t>.</w:t>
      </w:r>
    </w:p>
    <w:p w14:paraId="1A4EADFA" w14:textId="77777777" w:rsidR="00BB0BA5" w:rsidRDefault="00BB0BA5" w:rsidP="00ED2D59"/>
    <w:p w14:paraId="33E2317B" w14:textId="7AC24712" w:rsidR="006C6F2C" w:rsidRDefault="00F04FDB" w:rsidP="00ED2D59">
      <w:r w:rsidRPr="00F04FDB">
        <w:t xml:space="preserve">Mitochondrial respiration </w:t>
      </w:r>
      <w:r w:rsidR="000234AB">
        <w:t>wa</w:t>
      </w:r>
      <w:r w:rsidRPr="00F04FDB">
        <w:t xml:space="preserve">s the first technique to reveal the </w:t>
      </w:r>
      <w:r w:rsidR="00265EB5">
        <w:t>crucial</w:t>
      </w:r>
      <w:r w:rsidRPr="00F04FDB">
        <w:t xml:space="preserve"> role of mitochondrial thermogenesis in cellular metabolism and is still the most popular in the community</w:t>
      </w:r>
      <w:r w:rsidR="000123D4">
        <w:fldChar w:fldCharType="begin"/>
      </w:r>
      <w:r w:rsidR="000123D4">
        <w:instrText xml:space="preserve"> ADDIN EN.CITE &lt;EndNote&gt;&lt;Cite&gt;&lt;Author&gt;Divakaruni&lt;/Author&gt;&lt;Year&gt;2011&lt;/Year&gt;&lt;RecNum&gt;80&lt;/RecNum&gt;&lt;DisplayText&gt;&lt;style face="superscript"&gt;1&lt;/style&gt;&lt;/DisplayText&gt;&lt;record&gt;&lt;rec-number&gt;80&lt;/rec-number&gt;&lt;foreign-keys&gt;&lt;key app="EN" db-id="02pe59vavve9fkezfa7v25dpdwxtzeet2xft" timestamp="1330058482"&gt;80&lt;/key&gt;&lt;/foreign-keys&gt;&lt;ref-type name="Journal Article"&gt;17&lt;/ref-type&gt;&lt;contributors&gt;&lt;authors&gt;&lt;author&gt;Divakaruni, A. S.&lt;/author&gt;&lt;author&gt;Brand, M. D.&lt;/author&gt;&lt;/authors&gt;&lt;/contributors&gt;&lt;auth-address&gt;Medical Research Council Mitochondrial Biology Unit, Wellcome Trust/MRC Building, Cambridge, United Kingdom.&lt;/auth-address&gt;&lt;titles&gt;&lt;title&gt;The regulation and physiology of mitochondrial proton leak&lt;/title&gt;&lt;secondary-title&gt;Physiology (Bethesda)&lt;/secondary-title&gt;&lt;/titles&gt;&lt;periodical&gt;&lt;full-title&gt;Physiology (Bethesda)&lt;/full-title&gt;&lt;/periodical&gt;&lt;pages&gt;192-205&lt;/pages&gt;&lt;volume&gt;26&lt;/volume&gt;&lt;number&gt;3&lt;/number&gt;&lt;edition&gt;2011/06/15&lt;/edition&gt;&lt;keywords&gt;&lt;keyword&gt;Adenosine Triphosphate/metabolism&lt;/keyword&gt;&lt;keyword&gt;Aging/metabolism&lt;/keyword&gt;&lt;keyword&gt;Animals&lt;/keyword&gt;&lt;keyword&gt;Anti-Obesity Agents/pharmacology&lt;/keyword&gt;&lt;keyword&gt;Energy Metabolism&lt;/keyword&gt;&lt;keyword&gt;Humans&lt;/keyword&gt;&lt;keyword&gt;Hypoglycemic Agents/pharmacology&lt;/keyword&gt;&lt;keyword&gt;Ion Channels/metabolism&lt;/keyword&gt;&lt;keyword&gt;*Membrane Potential, Mitochondrial/drug effects&lt;/keyword&gt;&lt;keyword&gt;Mitochondria/drug effects/*metabolism&lt;/keyword&gt;&lt;keyword&gt;Mitochondrial Membranes/drug effects/*metabolism&lt;/keyword&gt;&lt;keyword&gt;Mitochondrial Proteins/metabolism&lt;/keyword&gt;&lt;keyword&gt;Proton-Motive Force&lt;/keyword&gt;&lt;keyword&gt;Uncoupling Protein 1&lt;/keyword&gt;&lt;keyword&gt;Uncoupling Protein 2&lt;/keyword&gt;&lt;keyword&gt;Uncoupling Protein 3&lt;/keyword&gt;&lt;/keywords&gt;&lt;dates&gt;&lt;year&gt;2011&lt;/year&gt;&lt;pub-dates&gt;&lt;date&gt;Jun&lt;/date&gt;&lt;/pub-dates&gt;&lt;/dates&gt;&lt;isbn&gt;1548-9221 (Electronic)&amp;#xD;1548-9221 (Linking)&lt;/isbn&gt;&lt;accession-num&gt;21670165&lt;/accession-num&gt;&lt;urls&gt;&lt;related-urls&gt;&lt;url&gt;https://www.ncbi.nlm.nih.gov/pubmed/21670165&lt;/url&gt;&lt;/related-urls&gt;&lt;/urls&gt;&lt;electronic-resource-num&gt;10.1152/physiol.00046.2010&lt;/electronic-resource-num&gt;&lt;language&gt;eng&lt;/language&gt;&lt;/record&gt;&lt;/Cite&gt;&lt;/EndNote&gt;</w:instrText>
      </w:r>
      <w:r w:rsidR="000123D4">
        <w:fldChar w:fldCharType="separate"/>
      </w:r>
      <w:r w:rsidR="000123D4" w:rsidRPr="000123D4">
        <w:rPr>
          <w:noProof/>
          <w:vertAlign w:val="superscript"/>
        </w:rPr>
        <w:t>1</w:t>
      </w:r>
      <w:r w:rsidR="000123D4">
        <w:fldChar w:fldCharType="end"/>
      </w:r>
      <w:r w:rsidRPr="00F04FDB">
        <w:t xml:space="preserve">. </w:t>
      </w:r>
      <w:r w:rsidR="002A3353">
        <w:t>This technique is based on the measurement of oxygen consumption by the</w:t>
      </w:r>
      <w:r>
        <w:t xml:space="preserve"> mitochondrial</w:t>
      </w:r>
      <w:r w:rsidR="002A3353">
        <w:t xml:space="preserve"> electron transport chain</w:t>
      </w:r>
      <w:r w:rsidR="00DD6A71">
        <w:t xml:space="preserve"> (ETC)</w:t>
      </w:r>
      <w:r w:rsidR="00C215FA">
        <w:t xml:space="preserve"> that increases when</w:t>
      </w:r>
      <w:r w:rsidR="002A3353">
        <w:t xml:space="preserve"> mitochondrial H</w:t>
      </w:r>
      <w:r w:rsidR="002A3353" w:rsidRPr="00926928">
        <w:rPr>
          <w:vertAlign w:val="superscript"/>
        </w:rPr>
        <w:t>+</w:t>
      </w:r>
      <w:r w:rsidR="002A3353">
        <w:t xml:space="preserve"> leak </w:t>
      </w:r>
      <w:r w:rsidR="00C215FA">
        <w:t>is activated</w:t>
      </w:r>
      <w:r w:rsidR="00B01A46">
        <w:t>.</w:t>
      </w:r>
      <w:r w:rsidR="002A3353">
        <w:t xml:space="preserve"> </w:t>
      </w:r>
      <w:r w:rsidR="00926928">
        <w:t>This technique, although instrumental, cannot directly study mitochondrial H</w:t>
      </w:r>
      <w:r w:rsidR="00926928" w:rsidRPr="00926928">
        <w:rPr>
          <w:vertAlign w:val="superscript"/>
        </w:rPr>
        <w:t>+</w:t>
      </w:r>
      <w:r w:rsidR="00926928">
        <w:t xml:space="preserve"> leak across the IMM</w:t>
      </w:r>
      <w:r w:rsidR="00A96061">
        <w:fldChar w:fldCharType="begin"/>
      </w:r>
      <w:r w:rsidR="00136D1F">
        <w:instrText xml:space="preserve"> ADDIN EN.CITE &lt;EndNote&gt;&lt;Cite&gt;&lt;Author&gt;Divakaruni&lt;/Author&gt;&lt;Year&gt;2011&lt;/Year&gt;&lt;RecNum&gt;80&lt;/RecNum&gt;&lt;DisplayText&gt;&lt;style face="superscript"&gt;1&lt;/style&gt;&lt;/DisplayText&gt;&lt;record&gt;&lt;rec-number&gt;80&lt;/rec-number&gt;&lt;foreign-keys&gt;&lt;key app="EN" db-id="02pe59vavve9fkezfa7v25dpdwxtzeet2xft" timestamp="1330058482"&gt;80&lt;/key&gt;&lt;/foreign-keys&gt;&lt;ref-type name="Journal Article"&gt;17&lt;/ref-type&gt;&lt;contributors&gt;&lt;authors&gt;&lt;author&gt;Divakaruni, A. S.&lt;/author&gt;&lt;author&gt;Brand, M. D.&lt;/author&gt;&lt;/authors&gt;&lt;/contributors&gt;&lt;auth-address&gt;Medical Research Council Mitochondrial Biology Unit, Wellcome Trust/MRC Building, Cambridge, United Kingdom.&lt;/auth-address&gt;&lt;titles&gt;&lt;title&gt;The regulation and physiology of mitochondrial proton leak&lt;/title&gt;&lt;secondary-title&gt;Physiology (Bethesda)&lt;/secondary-title&gt;&lt;/titles&gt;&lt;periodical&gt;&lt;full-title&gt;Physiology (Bethesda)&lt;/full-title&gt;&lt;/periodical&gt;&lt;pages&gt;192-205&lt;/pages&gt;&lt;volume&gt;26&lt;/volume&gt;&lt;number&gt;3&lt;/number&gt;&lt;edition&gt;2011/06/15&lt;/edition&gt;&lt;keywords&gt;&lt;keyword&gt;Adenosine Triphosphate/metabolism&lt;/keyword&gt;&lt;keyword&gt;Aging/metabolism&lt;/keyword&gt;&lt;keyword&gt;Animals&lt;/keyword&gt;&lt;keyword&gt;Anti-Obesity Agents/pharmacology&lt;/keyword&gt;&lt;keyword&gt;Energy Metabolism&lt;/keyword&gt;&lt;keyword&gt;Humans&lt;/keyword&gt;&lt;keyword&gt;Hypoglycemic Agents/pharmacology&lt;/keyword&gt;&lt;keyword&gt;Ion Channels/metabolism&lt;/keyword&gt;&lt;keyword&gt;*Membrane Potential, Mitochondrial/drug effects&lt;/keyword&gt;&lt;keyword&gt;Mitochondria/drug effects/*metabolism&lt;/keyword&gt;&lt;keyword&gt;Mitochondrial Membranes/drug effects/*metabolism&lt;/keyword&gt;&lt;keyword&gt;Mitochondrial Proteins/metabolism&lt;/keyword&gt;&lt;keyword&gt;Proton-Motive Force&lt;/keyword&gt;&lt;keyword&gt;Uncoupling Protein 1&lt;/keyword&gt;&lt;keyword&gt;Uncoupling Protein 2&lt;/keyword&gt;&lt;keyword&gt;Uncoupling Protein 3&lt;/keyword&gt;&lt;/keywords&gt;&lt;dates&gt;&lt;year&gt;2011&lt;/year&gt;&lt;pub-dates&gt;&lt;date&gt;Jun&lt;/date&gt;&lt;/pub-dates&gt;&lt;/dates&gt;&lt;isbn&gt;1548-9221 (Electronic)&amp;#xD;1548-9221 (Linking)&lt;/isbn&gt;&lt;accession-num&gt;21670165&lt;/accession-num&gt;&lt;urls&gt;&lt;related-urls&gt;&lt;url&gt;https://www.ncbi.nlm.nih.gov/pubmed/21670165&lt;/url&gt;&lt;/related-urls&gt;&lt;/urls&gt;&lt;electronic-resource-num&gt;10.1152/physiol.00046.2010&lt;/electronic-resource-num&gt;&lt;language&gt;eng&lt;/language&gt;&lt;/record&gt;&lt;/Cite&gt;&lt;/EndNote&gt;</w:instrText>
      </w:r>
      <w:r w:rsidR="00A96061">
        <w:fldChar w:fldCharType="separate"/>
      </w:r>
      <w:r w:rsidR="00136D1F" w:rsidRPr="00136D1F">
        <w:rPr>
          <w:noProof/>
          <w:vertAlign w:val="superscript"/>
        </w:rPr>
        <w:t>1</w:t>
      </w:r>
      <w:r w:rsidR="00A96061">
        <w:fldChar w:fldCharType="end"/>
      </w:r>
      <w:r w:rsidR="00530789">
        <w:t>,</w:t>
      </w:r>
      <w:r w:rsidR="00926928">
        <w:t xml:space="preserve"> th</w:t>
      </w:r>
      <w:r w:rsidR="00BB0BA5">
        <w:t>ereby</w:t>
      </w:r>
      <w:r w:rsidR="00926928">
        <w:t xml:space="preserve"> mak</w:t>
      </w:r>
      <w:r w:rsidR="00BB0BA5">
        <w:t>ing</w:t>
      </w:r>
      <w:r w:rsidR="00926928">
        <w:t xml:space="preserve"> the precise identification </w:t>
      </w:r>
      <w:r w:rsidR="00220BAF">
        <w:t>and</w:t>
      </w:r>
      <w:r w:rsidR="00926928">
        <w:t xml:space="preserve"> characterization of the proteins responsible for it</w:t>
      </w:r>
      <w:r w:rsidR="00BB0BA5">
        <w:t xml:space="preserve"> difficult</w:t>
      </w:r>
      <w:r w:rsidR="00220BAF">
        <w:t>,</w:t>
      </w:r>
      <w:r w:rsidR="00655708">
        <w:t xml:space="preserve"> </w:t>
      </w:r>
      <w:r w:rsidR="00220BAF">
        <w:t>p</w:t>
      </w:r>
      <w:r w:rsidR="00655708">
        <w:t>articularly</w:t>
      </w:r>
      <w:r w:rsidR="00220BAF">
        <w:t xml:space="preserve"> in non-adipose tissues in which heat production is secondary </w:t>
      </w:r>
      <w:r w:rsidR="0019175A">
        <w:t xml:space="preserve">as </w:t>
      </w:r>
      <w:r w:rsidR="00220BAF">
        <w:t>compared to ATP production.</w:t>
      </w:r>
      <w:r w:rsidR="00655708">
        <w:t xml:space="preserve"> </w:t>
      </w:r>
      <w:r w:rsidR="00926928">
        <w:t>R</w:t>
      </w:r>
      <w:r w:rsidR="00015323">
        <w:t>ecently</w:t>
      </w:r>
      <w:r w:rsidR="00926928">
        <w:t>, the development of the patch-clamp technique applied to mitochondria</w:t>
      </w:r>
      <w:r w:rsidR="00E16348" w:rsidRPr="00B01A46">
        <w:t xml:space="preserve">, </w:t>
      </w:r>
      <w:r w:rsidR="00C215FA">
        <w:t>provided</w:t>
      </w:r>
      <w:r w:rsidR="00926928">
        <w:t xml:space="preserve"> the </w:t>
      </w:r>
      <w:r w:rsidR="00926928" w:rsidRPr="0053469F">
        <w:t>first direct study of H</w:t>
      </w:r>
      <w:r w:rsidR="00926928" w:rsidRPr="00926928">
        <w:rPr>
          <w:vertAlign w:val="superscript"/>
        </w:rPr>
        <w:t>+</w:t>
      </w:r>
      <w:r w:rsidR="00926928" w:rsidRPr="0053469F">
        <w:t xml:space="preserve"> </w:t>
      </w:r>
      <w:r w:rsidR="00926928" w:rsidRPr="00B01A46">
        <w:t>leak across the</w:t>
      </w:r>
      <w:r w:rsidR="00766572">
        <w:t xml:space="preserve"> whole</w:t>
      </w:r>
      <w:r w:rsidR="00926928" w:rsidRPr="00B01A46">
        <w:t xml:space="preserve"> IMM</w:t>
      </w:r>
      <w:r w:rsidR="008436E5">
        <w:t xml:space="preserve"> in various tissues</w:t>
      </w:r>
      <w:r w:rsidR="00F511B6">
        <w:fldChar w:fldCharType="begin">
          <w:fldData xml:space="preserve">PEVuZE5vdGU+PENpdGU+PEF1dGhvcj5CZXJ0aG9sZXQ8L0F1dGhvcj48WWVhcj4yMDE5PC9ZZWFy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E1LTUyMDwvcGFn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</w:fldData>
        </w:fldChar>
      </w:r>
      <w:r w:rsidR="00ED2B07">
        <w:instrText xml:space="preserve"> ADDIN EN.CITE </w:instrText>
      </w:r>
      <w:r w:rsidR="00ED2B07">
        <w:fldChar w:fldCharType="begin">
          <w:fldData xml:space="preserve">PEVuZE5vdGU+PENpdGU+PEF1dGhvcj5CZXJ0aG9sZXQ8L0F1dGhvcj48WWVhcj4yMDE5PC9ZZWFy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E1LTUyMDwvcGFn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</w:fldData>
        </w:fldChar>
      </w:r>
      <w:r w:rsidR="00ED2B07">
        <w:instrText xml:space="preserve"> ADDIN EN.CITE.DATA </w:instrText>
      </w:r>
      <w:r w:rsidR="00ED2B07">
        <w:fldChar w:fldCharType="end"/>
      </w:r>
      <w:r w:rsidR="00F511B6">
        <w:fldChar w:fldCharType="separate"/>
      </w:r>
      <w:r w:rsidR="00ED2B07" w:rsidRPr="00ED2B07">
        <w:rPr>
          <w:noProof/>
          <w:vertAlign w:val="superscript"/>
        </w:rPr>
        <w:t>5</w:t>
      </w:r>
      <w:r w:rsidR="0019175A">
        <w:rPr>
          <w:noProof/>
          <w:vertAlign w:val="superscript"/>
        </w:rPr>
        <w:t>–</w:t>
      </w:r>
      <w:r w:rsidR="00ED2B07" w:rsidRPr="00ED2B07">
        <w:rPr>
          <w:noProof/>
          <w:vertAlign w:val="superscript"/>
        </w:rPr>
        <w:t>7</w:t>
      </w:r>
      <w:r w:rsidR="00F511B6">
        <w:fldChar w:fldCharType="end"/>
      </w:r>
      <w:r w:rsidR="00C77183">
        <w:t>.</w:t>
      </w:r>
    </w:p>
    <w:p w14:paraId="6AA843B5" w14:textId="77777777" w:rsidR="00BB0BA5" w:rsidRDefault="00BB0BA5" w:rsidP="00ED2D59"/>
    <w:p w14:paraId="5DFFFCA2" w14:textId="21EA422B" w:rsidR="000417E4" w:rsidRDefault="003943DC" w:rsidP="00ED2D59">
      <w:r>
        <w:t>The</w:t>
      </w:r>
      <w:r w:rsidR="00766572">
        <w:t xml:space="preserve"> </w:t>
      </w:r>
      <w:r>
        <w:t xml:space="preserve">mitochondrial patch-clamp </w:t>
      </w:r>
      <w:r w:rsidR="00766572">
        <w:t xml:space="preserve">of the whole IMM </w:t>
      </w:r>
      <w:r>
        <w:t>was first established</w:t>
      </w:r>
      <w:r w:rsidR="00C77183">
        <w:t xml:space="preserve"> in a reproducible way by </w:t>
      </w:r>
      <w:proofErr w:type="spellStart"/>
      <w:r w:rsidR="00C77183">
        <w:t>Kirichok</w:t>
      </w:r>
      <w:proofErr w:type="spellEnd"/>
      <w:r w:rsidR="00C77183">
        <w:t xml:space="preserve"> </w:t>
      </w:r>
      <w:r w:rsidR="00BB0BA5">
        <w:t>et al.</w:t>
      </w:r>
      <w:r w:rsidR="00C77183">
        <w:fldChar w:fldCharType="begin">
          <w:fldData xml:space="preserve">PEVuZE5vdGU+PENpdGU+PEF1dGhvcj5LaXJpY2hvazwvQXV0aG9yPjxZZWFyPjIwMDQ8L1llYXI+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2MC00PC9wYWdlcz48dm9sdW1lPjQyNzwvdm9sdW1lPjxudW1iZXI+Njk3MjwvbnVtYmVy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==
</w:fldData>
        </w:fldChar>
      </w:r>
      <w:r w:rsidR="00C77183">
        <w:instrText xml:space="preserve"> ADDIN EN.CITE </w:instrText>
      </w:r>
      <w:r w:rsidR="00C77183">
        <w:fldChar w:fldCharType="begin">
          <w:fldData xml:space="preserve">PEVuZE5vdGU+PENpdGU+PEF1dGhvcj5LaXJpY2hvazwvQXV0aG9yPjxZZWFyPjIwMDQ8L1llYXI+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2MC00PC9wYWdlcz48dm9sdW1lPjQyNzwvdm9sdW1lPjxudW1iZXI+Njk3MjwvbnVtYmVy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==
</w:fldData>
        </w:fldChar>
      </w:r>
      <w:r w:rsidR="00C77183">
        <w:instrText xml:space="preserve"> ADDIN EN.CITE.DATA </w:instrText>
      </w:r>
      <w:r w:rsidR="00C77183">
        <w:fldChar w:fldCharType="end"/>
      </w:r>
      <w:r w:rsidR="00C77183">
        <w:fldChar w:fldCharType="separate"/>
      </w:r>
      <w:r w:rsidR="00C77183" w:rsidRPr="00C77183">
        <w:rPr>
          <w:noProof/>
          <w:vertAlign w:val="superscript"/>
        </w:rPr>
        <w:t>8</w:t>
      </w:r>
      <w:r w:rsidR="00C77183">
        <w:fldChar w:fldCharType="end"/>
      </w:r>
      <w:r w:rsidR="00C77183">
        <w:t xml:space="preserve">. They </w:t>
      </w:r>
      <w:r w:rsidR="00EB20C5">
        <w:t>described</w:t>
      </w:r>
      <w:r w:rsidR="00C77183">
        <w:t xml:space="preserve"> the first direct measurement of </w:t>
      </w:r>
      <w:r w:rsidR="00EB20C5" w:rsidRPr="00EB20C5">
        <w:t xml:space="preserve">mitochondrial calcium uniporter </w:t>
      </w:r>
      <w:r w:rsidR="00437C35">
        <w:t xml:space="preserve">(MCU) </w:t>
      </w:r>
      <w:r w:rsidR="00EB20C5" w:rsidRPr="00EB20C5">
        <w:t>currents</w:t>
      </w:r>
      <w:r w:rsidR="00C77183">
        <w:t xml:space="preserve"> in 2004</w:t>
      </w:r>
      <w:r w:rsidR="006C6F2C">
        <w:t xml:space="preserve"> </w:t>
      </w:r>
      <w:r w:rsidR="00963ED1">
        <w:t>using</w:t>
      </w:r>
      <w:r>
        <w:t xml:space="preserve"> mitoplasts </w:t>
      </w:r>
      <w:r w:rsidR="00963ED1">
        <w:t>from</w:t>
      </w:r>
      <w:r>
        <w:t xml:space="preserve"> </w:t>
      </w:r>
      <w:r w:rsidRPr="00FC5293">
        <w:t>COS-7 cell</w:t>
      </w:r>
      <w:r w:rsidR="0011373E">
        <w:t xml:space="preserve"> lines</w:t>
      </w:r>
      <w:r w:rsidR="00346E2A">
        <w:fldChar w:fldCharType="begin">
          <w:fldData xml:space="preserve">PEVuZE5vdGU+PENpdGU+PEF1dGhvcj5LaXJpY2hvazwvQXV0aG9yPjxZZWFyPjIwMDQ8L1llYXI+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2MC00PC9wYWdlcz48dm9sdW1lPjQyNzwvdm9sdW1lPjxudW1iZXI+Njk3MjwvbnVtYmVy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==
</w:fldData>
        </w:fldChar>
      </w:r>
      <w:r w:rsidR="00346E2A">
        <w:instrText xml:space="preserve"> ADDIN EN.CITE </w:instrText>
      </w:r>
      <w:r w:rsidR="00346E2A">
        <w:fldChar w:fldCharType="begin">
          <w:fldData xml:space="preserve">PEVuZE5vdGU+PENpdGU+PEF1dGhvcj5LaXJpY2hvazwvQXV0aG9yPjxZZWFyPjIwMDQ8L1llYXI+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2MC00PC9wYWdlcz48dm9sdW1lPjQyNzwvdm9sdW1lPjxudW1iZXI+Njk3MjwvbnVtYmVy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==
</w:fldData>
        </w:fldChar>
      </w:r>
      <w:r w:rsidR="00346E2A">
        <w:instrText xml:space="preserve"> ADDIN EN.CITE.DATA </w:instrText>
      </w:r>
      <w:r w:rsidR="00346E2A">
        <w:fldChar w:fldCharType="end"/>
      </w:r>
      <w:r w:rsidR="00346E2A">
        <w:fldChar w:fldCharType="separate"/>
      </w:r>
      <w:r w:rsidR="00346E2A" w:rsidRPr="00346E2A">
        <w:rPr>
          <w:noProof/>
          <w:vertAlign w:val="superscript"/>
        </w:rPr>
        <w:t>8</w:t>
      </w:r>
      <w:r w:rsidR="00346E2A">
        <w:fldChar w:fldCharType="end"/>
      </w:r>
      <w:r w:rsidR="00783043">
        <w:t xml:space="preserve">. Later, the </w:t>
      </w:r>
      <w:proofErr w:type="spellStart"/>
      <w:r w:rsidR="00783043">
        <w:t>Kirichok</w:t>
      </w:r>
      <w:proofErr w:type="spellEnd"/>
      <w:r w:rsidR="00783043">
        <w:t xml:space="preserve"> lab showed calcium currents </w:t>
      </w:r>
      <w:r w:rsidR="00EB20C5">
        <w:t>from IMM</w:t>
      </w:r>
      <w:r w:rsidR="00963ED1">
        <w:t>s</w:t>
      </w:r>
      <w:r w:rsidR="00EB20C5">
        <w:t xml:space="preserve"> of mouse</w:t>
      </w:r>
      <w:r w:rsidR="00783043">
        <w:fldChar w:fldCharType="begin"/>
      </w:r>
      <w:r w:rsidR="00783043">
        <w:instrText xml:space="preserve"> ADDIN EN.CITE &lt;EndNote&gt;&lt;Cite&gt;&lt;Author&gt;Fieni&lt;/Author&gt;&lt;Year&gt;2012&lt;/Year&gt;&lt;RecNum&gt;371&lt;/RecNum&gt;&lt;DisplayText&gt;&lt;style face="superscript"&gt;9&lt;/style&gt;&lt;/DisplayText&gt;&lt;record&gt;&lt;rec-number&gt;371&lt;/rec-number&gt;&lt;foreign-keys&gt;&lt;key app="EN" db-id="02pe59vavve9fkezfa7v25dpdwxtzeet2xft" timestamp="1359015117"&gt;371&lt;/key&gt;&lt;/foreign-keys&gt;&lt;ref-type name="Journal Article"&gt;17&lt;/ref-type&gt;&lt;contributors&gt;&lt;authors&gt;&lt;author&gt;Fieni, F.&lt;/author&gt;&lt;author&gt;Lee, S. B.&lt;/author&gt;&lt;author&gt;Jan, Y. N.&lt;/author&gt;&lt;author&gt;Kirichok, Y.&lt;/author&gt;&lt;/authors&gt;&lt;/contributors&gt;&lt;auth-address&gt;Department of Physiology, University of California, San Francisco, San Francisco, California 94158, USA.&lt;/auth-address&gt;&lt;titles&gt;&lt;title&gt;Activity of the mitochondrial calcium uniporter varies greatly between tissues&lt;/title&gt;&lt;secondary-title&gt;Nat Commun&lt;/secondary-title&gt;&lt;/titles&gt;&lt;periodical&gt;&lt;full-title&gt;Nat Commun&lt;/full-title&gt;&lt;/periodical&gt;&lt;pages&gt;1317&lt;/pages&gt;&lt;volume&gt;3&lt;/volume&gt;&lt;edition&gt;2012/12/29&lt;/edition&gt;&lt;keywords&gt;&lt;keyword&gt;Adipose Tissue, Brown/metabolism&lt;/keyword&gt;&lt;keyword&gt;Animals&lt;/keyword&gt;&lt;keyword&gt;Calcium/*metabolism&lt;/keyword&gt;&lt;keyword&gt;Calcium Channels/genetics/*metabolism&lt;/keyword&gt;&lt;keyword&gt;Cytosol/metabolism&lt;/keyword&gt;&lt;keyword&gt;Drosophila&lt;/keyword&gt;&lt;keyword&gt;Drosophila Proteins/genetics/metabolism&lt;/keyword&gt;&lt;keyword&gt;Female&lt;/keyword&gt;&lt;keyword&gt;Ion Transport&lt;/keyword&gt;&lt;keyword&gt;Kidney/metabolism&lt;/keyword&gt;&lt;keyword&gt;Liver/metabolism&lt;/keyword&gt;&lt;keyword&gt;Male&lt;/keyword&gt;&lt;keyword&gt;Mice&lt;/keyword&gt;&lt;keyword&gt;Mice, Inbred C57BL&lt;/keyword&gt;&lt;keyword&gt;Mice, Knockout&lt;/keyword&gt;&lt;keyword&gt;Mitochondria/genetics/*metabolism&lt;/keyword&gt;&lt;keyword&gt;Muscle, Skeletal/metabolism&lt;/keyword&gt;&lt;/keywords&gt;&lt;dates&gt;&lt;year&gt;2012&lt;/year&gt;&lt;pub-dates&gt;&lt;date&gt;Dec 27&lt;/date&gt;&lt;/pub-dates&gt;&lt;/dates&gt;&lt;isbn&gt;2041-1723 (Electronic)&amp;#xD;2041-1723 (Linking)&lt;/isbn&gt;&lt;accession-num&gt;23271651&lt;/accession-num&gt;&lt;urls&gt;&lt;related-urls&gt;&lt;url&gt;https://www.ncbi.nlm.nih.gov/pubmed/23271651&lt;/url&gt;&lt;/related-urls&gt;&lt;/urls&gt;&lt;custom2&gt;PMC3818247&lt;/custom2&gt;&lt;electronic-resource-num&gt;10.1038/ncomms2325&lt;/electronic-resource-num&gt;&lt;language&gt;eng&lt;/language&gt;&lt;/record&gt;&lt;/Cite&gt;&lt;/EndNote&gt;</w:instrText>
      </w:r>
      <w:r w:rsidR="00783043">
        <w:fldChar w:fldCharType="separate"/>
      </w:r>
      <w:r w:rsidR="00783043" w:rsidRPr="00783043">
        <w:rPr>
          <w:noProof/>
          <w:vertAlign w:val="superscript"/>
        </w:rPr>
        <w:t>9</w:t>
      </w:r>
      <w:r w:rsidR="00783043">
        <w:fldChar w:fldCharType="end"/>
      </w:r>
      <w:r w:rsidR="00EB20C5">
        <w:t xml:space="preserve"> and </w:t>
      </w:r>
      <w:r w:rsidR="00BB0BA5" w:rsidRPr="00BB0BA5">
        <w:rPr>
          <w:i/>
          <w:iCs/>
        </w:rPr>
        <w:t>D</w:t>
      </w:r>
      <w:r w:rsidR="00EB20C5" w:rsidRPr="00BB0BA5">
        <w:rPr>
          <w:i/>
          <w:iCs/>
        </w:rPr>
        <w:t>rosophila</w:t>
      </w:r>
      <w:r w:rsidR="00EB20C5">
        <w:t xml:space="preserve"> tissues</w:t>
      </w:r>
      <w:r w:rsidR="00EB20C5">
        <w:fldChar w:fldCharType="begin"/>
      </w:r>
      <w:r w:rsidR="00EB20C5">
        <w:instrText xml:space="preserve"> ADDIN EN.CITE &lt;EndNote&gt;&lt;Cite&gt;&lt;Author&gt;Fieni&lt;/Author&gt;&lt;Year&gt;2012&lt;/Year&gt;&lt;RecNum&gt;371&lt;/RecNum&gt;&lt;DisplayText&gt;&lt;style face="superscript"&gt;9&lt;/style&gt;&lt;/DisplayText&gt;&lt;record&gt;&lt;rec-number&gt;371&lt;/rec-number&gt;&lt;foreign-keys&gt;&lt;key app="EN" db-id="02pe59vavve9fkezfa7v25dpdwxtzeet2xft" timestamp="1359015117"&gt;371&lt;/key&gt;&lt;/foreign-keys&gt;&lt;ref-type name="Journal Article"&gt;17&lt;/ref-type&gt;&lt;contributors&gt;&lt;authors&gt;&lt;author&gt;Fieni, F.&lt;/author&gt;&lt;author&gt;Lee, S. B.&lt;/author&gt;&lt;author&gt;Jan, Y. N.&lt;/author&gt;&lt;author&gt;Kirichok, Y.&lt;/author&gt;&lt;/authors&gt;&lt;/contributors&gt;&lt;auth-address&gt;Department of Physiology, University of California, San Francisco, San Francisco, California 94158, USA.&lt;/auth-address&gt;&lt;titles&gt;&lt;title&gt;Activity of the mitochondrial calcium uniporter varies greatly between tissues&lt;/title&gt;&lt;secondary-title&gt;Nat Commun&lt;/secondary-title&gt;&lt;/titles&gt;&lt;periodical&gt;&lt;full-title&gt;Nat Commun&lt;/full-title&gt;&lt;/periodical&gt;&lt;pages&gt;1317&lt;/pages&gt;&lt;volume&gt;3&lt;/volume&gt;&lt;edition&gt;2012/12/29&lt;/edition&gt;&lt;keywords&gt;&lt;keyword&gt;Adipose Tissue, Brown/metabolism&lt;/keyword&gt;&lt;keyword&gt;Animals&lt;/keyword&gt;&lt;keyword&gt;Calcium/*metabolism&lt;/keyword&gt;&lt;keyword&gt;Calcium Channels/genetics/*metabolism&lt;/keyword&gt;&lt;keyword&gt;Cytosol/metabolism&lt;/keyword&gt;&lt;keyword&gt;Drosophila&lt;/keyword&gt;&lt;keyword&gt;Drosophila Proteins/genetics/metabolism&lt;/keyword&gt;&lt;keyword&gt;Female&lt;/keyword&gt;&lt;keyword&gt;Ion Transport&lt;/keyword&gt;&lt;keyword&gt;Kidney/metabolism&lt;/keyword&gt;&lt;keyword&gt;Liver/metabolism&lt;/keyword&gt;&lt;keyword&gt;Male&lt;/keyword&gt;&lt;keyword&gt;Mice&lt;/keyword&gt;&lt;keyword&gt;Mice, Inbred C57BL&lt;/keyword&gt;&lt;keyword&gt;Mice, Knockout&lt;/keyword&gt;&lt;keyword&gt;Mitochondria/genetics/*metabolism&lt;/keyword&gt;&lt;keyword&gt;Muscle, Skeletal/metabolism&lt;/keyword&gt;&lt;/keywords&gt;&lt;dates&gt;&lt;year&gt;2012&lt;/year&gt;&lt;pub-dates&gt;&lt;date&gt;Dec 27&lt;/date&gt;&lt;/pub-dates&gt;&lt;/dates&gt;&lt;isbn&gt;2041-1723 (Electronic)&amp;#xD;2041-1723 (Linking)&lt;/isbn&gt;&lt;accession-num&gt;23271651&lt;/accession-num&gt;&lt;urls&gt;&lt;related-urls&gt;&lt;url&gt;https://www.ncbi.nlm.nih.gov/pubmed/23271651&lt;/url&gt;&lt;/related-urls&gt;&lt;/urls&gt;&lt;custom2&gt;PMC3818247&lt;/custom2&gt;&lt;electronic-resource-num&gt;10.1038/ncomms2325&lt;/electronic-resource-num&gt;&lt;language&gt;eng&lt;/language&gt;&lt;/record&gt;&lt;/Cite&gt;&lt;/EndNote&gt;</w:instrText>
      </w:r>
      <w:r w:rsidR="00EB20C5">
        <w:fldChar w:fldCharType="separate"/>
      </w:r>
      <w:r w:rsidR="00EB20C5" w:rsidRPr="00346E2A">
        <w:rPr>
          <w:noProof/>
          <w:vertAlign w:val="superscript"/>
        </w:rPr>
        <w:t>9</w:t>
      </w:r>
      <w:r w:rsidR="00EB20C5">
        <w:fldChar w:fldCharType="end"/>
      </w:r>
      <w:r w:rsidR="00EB20C5">
        <w:t>.</w:t>
      </w:r>
      <w:r w:rsidR="00462C2B">
        <w:t xml:space="preserve"> </w:t>
      </w:r>
      <w:r w:rsidR="00437C35">
        <w:t xml:space="preserve">Other labs </w:t>
      </w:r>
      <w:r w:rsidR="00963ED1">
        <w:t xml:space="preserve">now routinely </w:t>
      </w:r>
      <w:r w:rsidR="00437C35">
        <w:t>use th</w:t>
      </w:r>
      <w:r w:rsidR="0011373E">
        <w:t xml:space="preserve">is </w:t>
      </w:r>
      <w:r w:rsidR="00437C35">
        <w:t>technique to study the biophysical properties of MCU</w:t>
      </w:r>
      <w:r w:rsidR="00437C35">
        <w:fldChar w:fldCharType="begin">
          <w:fldData xml:space="preserve">PEVuZE5vdGU+PENpdGU+PEF1dGhvcj5DaGF1ZGh1cmk8L0F1dGhvcj48WWVhcj4yMDEzPC9ZZWFy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</w:fldData>
        </w:fldChar>
      </w:r>
      <w:r w:rsidR="006C6F2C">
        <w:instrText xml:space="preserve"> ADDIN EN.CITE </w:instrText>
      </w:r>
      <w:r w:rsidR="006C6F2C">
        <w:fldChar w:fldCharType="begin">
          <w:fldData xml:space="preserve">PEVuZE5vdGU+PENpdGU+PEF1dGhvcj5DaGF1ZGh1cmk8L0F1dGhvcj48WWVhcj4yMDEzPC9ZZWFy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</w:fldData>
        </w:fldChar>
      </w:r>
      <w:r w:rsidR="006C6F2C">
        <w:instrText xml:space="preserve"> ADDIN EN.CITE.DATA </w:instrText>
      </w:r>
      <w:r w:rsidR="006C6F2C">
        <w:fldChar w:fldCharType="end"/>
      </w:r>
      <w:r w:rsidR="00437C35">
        <w:fldChar w:fldCharType="separate"/>
      </w:r>
      <w:r w:rsidR="006C6F2C" w:rsidRPr="006C6F2C">
        <w:rPr>
          <w:noProof/>
          <w:vertAlign w:val="superscript"/>
        </w:rPr>
        <w:t>10</w:t>
      </w:r>
      <w:r w:rsidR="0019175A">
        <w:rPr>
          <w:noProof/>
          <w:vertAlign w:val="superscript"/>
        </w:rPr>
        <w:t>–</w:t>
      </w:r>
      <w:r w:rsidR="006C6F2C" w:rsidRPr="006C6F2C">
        <w:rPr>
          <w:noProof/>
          <w:vertAlign w:val="superscript"/>
        </w:rPr>
        <w:t>14</w:t>
      </w:r>
      <w:r w:rsidR="00437C35">
        <w:fldChar w:fldCharType="end"/>
      </w:r>
      <w:r w:rsidR="00437C35">
        <w:t xml:space="preserve">. </w:t>
      </w:r>
      <w:r w:rsidR="006C6F2C">
        <w:t>Whole</w:t>
      </w:r>
      <w:r w:rsidR="006C6F2C" w:rsidRPr="00633E1C">
        <w:t xml:space="preserve"> IMM </w:t>
      </w:r>
      <w:r w:rsidR="006C6F2C">
        <w:t>p</w:t>
      </w:r>
      <w:r w:rsidR="00633E1C" w:rsidRPr="00633E1C">
        <w:t xml:space="preserve">atch-clamp </w:t>
      </w:r>
      <w:r w:rsidR="006C6F2C">
        <w:t xml:space="preserve">analysis of </w:t>
      </w:r>
      <w:r w:rsidR="00633E1C" w:rsidRPr="00633E1C">
        <w:t xml:space="preserve">potassium and chloride conductance is also possible and has been </w:t>
      </w:r>
      <w:r w:rsidR="00A87E43">
        <w:t>mentioned</w:t>
      </w:r>
      <w:r w:rsidR="00633E1C" w:rsidRPr="00633E1C">
        <w:t xml:space="preserve"> in several papers but has not yet been published</w:t>
      </w:r>
      <w:r w:rsidR="00633E1C">
        <w:fldChar w:fldCharType="begin">
          <w:fldData xml:space="preserve">PEVuZE5vdGU+PENpdGU+PEF1dGhvcj5GaWVuaTwvQXV0aG9yPjxZZWFyPjIwMTI8L1llYXI+PFJl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gxMS04MjIgZTQ8L3BhZ2VzPjx2b2x1bWU+MjU8L3ZvbHVtZT48bnVt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</w:fldData>
        </w:fldChar>
      </w:r>
      <w:r w:rsidR="00633E1C">
        <w:instrText xml:space="preserve"> ADDIN EN.CITE </w:instrText>
      </w:r>
      <w:r w:rsidR="00633E1C">
        <w:fldChar w:fldCharType="begin">
          <w:fldData xml:space="preserve">PEVuZE5vdGU+PENpdGU+PEF1dGhvcj5GaWVuaTwvQXV0aG9yPjxZZWFyPjIwMTI8L1llYXI+PFJl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gxMS04MjIgZTQ8L3BhZ2VzPjx2b2x1bWU+MjU8L3ZvbHVtZT48bnVt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</w:fldData>
        </w:fldChar>
      </w:r>
      <w:r w:rsidR="00633E1C">
        <w:instrText xml:space="preserve"> ADDIN EN.CITE.DATA </w:instrText>
      </w:r>
      <w:r w:rsidR="00633E1C">
        <w:fldChar w:fldCharType="end"/>
      </w:r>
      <w:r w:rsidR="00633E1C">
        <w:fldChar w:fldCharType="separate"/>
      </w:r>
      <w:r w:rsidR="00633E1C" w:rsidRPr="00783043">
        <w:rPr>
          <w:noProof/>
          <w:vertAlign w:val="superscript"/>
        </w:rPr>
        <w:t>6,7,9</w:t>
      </w:r>
      <w:r w:rsidR="00633E1C">
        <w:fldChar w:fldCharType="end"/>
      </w:r>
      <w:r w:rsidR="00633E1C">
        <w:t xml:space="preserve">. </w:t>
      </w:r>
      <w:r>
        <w:t>The first measurement of H</w:t>
      </w:r>
      <w:r w:rsidRPr="006C6F2C">
        <w:rPr>
          <w:vertAlign w:val="superscript"/>
        </w:rPr>
        <w:t>+</w:t>
      </w:r>
      <w:r>
        <w:t xml:space="preserve"> currents across the IMM was reported in 2012 from </w:t>
      </w:r>
      <w:r w:rsidR="00EB20C5">
        <w:t xml:space="preserve">mouse </w:t>
      </w:r>
      <w:r>
        <w:t>brown fat</w:t>
      </w:r>
      <w:r w:rsidR="00C77183">
        <w:t xml:space="preserve"> </w:t>
      </w:r>
      <w:r>
        <w:t>mitochondria</w:t>
      </w:r>
      <w:r w:rsidR="00346E2A">
        <w:fldChar w:fldCharType="begin"/>
      </w:r>
      <w:r w:rsidR="00346E2A">
        <w:instrText xml:space="preserve"> ADDIN EN.CITE &lt;EndNote&gt;&lt;Cite&gt;&lt;Author&gt;Fedorenko&lt;/Author&gt;&lt;Year&gt;2012&lt;/Year&gt;&lt;RecNum&gt;335&lt;/RecNum&gt;&lt;DisplayText&gt;&lt;style face="superscript"&gt;6&lt;/style&gt;&lt;/DisplayText&gt;&lt;record&gt;&lt;rec-number&gt;335&lt;/rec-number&gt;&lt;foreign-keys&gt;&lt;key app="EN" db-id="02pe59vavve9fkezfa7v25dpdwxtzeet2xft" timestamp="1350474001"&gt;335&lt;/key&gt;&lt;/foreign-keys&gt;&lt;ref-type name="Journal Article"&gt;17&lt;/ref-type&gt;&lt;contributors&gt;&lt;authors&gt;&lt;author&gt;Fedorenko, A.&lt;/author&gt;&lt;author&gt;Lishko, P. V.&lt;/author&gt;&lt;author&gt;Kirichok, Y.&lt;/author&gt;&lt;/authors&gt;&lt;/contributors&gt;&lt;auth-address&gt;Department of Physiology, University of California San Francisco, UCSF Mail Code 2140, Genentech Hall Room N272F, 600 16th Street, San Francisco, CA 94158, USA.&lt;/auth-address&gt;&lt;titles&gt;&lt;title&gt;Mechanism of fatty-acid-dependent UCP1 uncoupling in brown fat mitochondria&lt;/title&gt;&lt;secondary-title&gt;Cell&lt;/secondary-title&gt;&lt;/titles&gt;&lt;periodical&gt;&lt;full-title&gt;Cell&lt;/full-title&gt;&lt;/periodical&gt;&lt;pages&gt;400-13&lt;/pages&gt;&lt;volume&gt;151&lt;/volume&gt;&lt;number&gt;2&lt;/number&gt;&lt;edition&gt;2012/10/16&lt;/edition&gt;&lt;keywords&gt;&lt;keyword&gt;Adipose Tissue, Brown/*metabolism&lt;/keyword&gt;&lt;keyword&gt;Animals&lt;/keyword&gt;&lt;keyword&gt;Binding Sites&lt;/keyword&gt;&lt;keyword&gt;Cytoplasm/metabolism&lt;/keyword&gt;&lt;keyword&gt;Fatty Acids/*metabolism&lt;/keyword&gt;&lt;keyword&gt;Ion Channels/antagonists &amp;amp; inhibitors/*metabolism&lt;/keyword&gt;&lt;keyword&gt;Mice&lt;/keyword&gt;&lt;keyword&gt;Mitochondrial Membranes/metabolism&lt;/keyword&gt;&lt;keyword&gt;Mitochondrial Proteins/antagonists &amp;amp; inhibitors/*metabolism&lt;/keyword&gt;&lt;keyword&gt;Patch-Clamp Techniques&lt;/keyword&gt;&lt;keyword&gt;Protons&lt;/keyword&gt;&lt;keyword&gt;Purines/metabolism&lt;/keyword&gt;&lt;keyword&gt;Uncoupling Protein 1&lt;/keyword&gt;&lt;/keywords&gt;&lt;dates&gt;&lt;year&gt;2012&lt;/year&gt;&lt;pub-dates&gt;&lt;date&gt;Oct 12&lt;/date&gt;&lt;/pub-dates&gt;&lt;/dates&gt;&lt;isbn&gt;1097-4172 (Electronic)&amp;#xD;0092-8674 (Linking)&lt;/isbn&gt;&lt;accession-num&gt;23063128&lt;/accession-num&gt;&lt;urls&gt;&lt;related-urls&gt;&lt;url&gt;https://www.ncbi.nlm.nih.gov/pubmed/23063128&lt;/url&gt;&lt;/related-urls&gt;&lt;/urls&gt;&lt;custom2&gt;PMC3782081&lt;/custom2&gt;&lt;electronic-resource-num&gt;10.1016/j.cell.2012.09.010&lt;/electronic-resource-num&gt;&lt;language&gt;eng&lt;/language&gt;&lt;/record&gt;&lt;/Cite&gt;&lt;/EndNote&gt;</w:instrText>
      </w:r>
      <w:r w:rsidR="00346E2A">
        <w:fldChar w:fldCharType="separate"/>
      </w:r>
      <w:r w:rsidR="00346E2A" w:rsidRPr="00346E2A">
        <w:rPr>
          <w:noProof/>
          <w:vertAlign w:val="superscript"/>
        </w:rPr>
        <w:t>6</w:t>
      </w:r>
      <w:r w:rsidR="00346E2A">
        <w:fldChar w:fldCharType="end"/>
      </w:r>
      <w:r w:rsidR="00C77183">
        <w:t>, and from</w:t>
      </w:r>
      <w:r w:rsidR="00EB20C5">
        <w:t xml:space="preserve"> mouse</w:t>
      </w:r>
      <w:r w:rsidR="00C77183">
        <w:t xml:space="preserve"> beige fat mitochondria in 2017</w:t>
      </w:r>
      <w:r w:rsidR="00346E2A">
        <w:fldChar w:fldCharType="begin">
          <w:fldData xml:space="preserve">PEVuZE5vdGU+PENpdGU+PEF1dGhvcj5CZXJ0aG9sZXQ8L0F1dGhvcj48WWVhcj4yMDE3PC9ZZWFy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</w:fldData>
        </w:fldChar>
      </w:r>
      <w:r w:rsidR="00346E2A">
        <w:instrText xml:space="preserve"> ADDIN EN.CITE </w:instrText>
      </w:r>
      <w:r w:rsidR="00346E2A">
        <w:fldChar w:fldCharType="begin">
          <w:fldData xml:space="preserve">PEVuZE5vdGU+PENpdGU+PEF1dGhvcj5CZXJ0aG9sZXQ8L0F1dGhvcj48WWVhcj4yMDE3PC9ZZWFy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</w:fldData>
        </w:fldChar>
      </w:r>
      <w:r w:rsidR="00346E2A">
        <w:instrText xml:space="preserve"> ADDIN EN.CITE.DATA </w:instrText>
      </w:r>
      <w:r w:rsidR="00346E2A">
        <w:fldChar w:fldCharType="end"/>
      </w:r>
      <w:r w:rsidR="00346E2A">
        <w:fldChar w:fldCharType="separate"/>
      </w:r>
      <w:r w:rsidR="00346E2A" w:rsidRPr="00346E2A">
        <w:rPr>
          <w:noProof/>
          <w:vertAlign w:val="superscript"/>
        </w:rPr>
        <w:t>7</w:t>
      </w:r>
      <w:r w:rsidR="00346E2A">
        <w:fldChar w:fldCharType="end"/>
      </w:r>
      <w:r w:rsidR="00C77183">
        <w:t xml:space="preserve">. This current </w:t>
      </w:r>
      <w:r w:rsidR="00633E1C">
        <w:t>is</w:t>
      </w:r>
      <w:r w:rsidR="00C77183">
        <w:t xml:space="preserve"> due </w:t>
      </w:r>
      <w:r w:rsidR="00A827BD">
        <w:t>to</w:t>
      </w:r>
      <w:r w:rsidR="00C77183">
        <w:t xml:space="preserve"> the specific uncoupling protein</w:t>
      </w:r>
      <w:r>
        <w:t xml:space="preserve"> </w:t>
      </w:r>
      <w:r w:rsidR="00C77183">
        <w:t>of thermogenic tissues, UCP1</w:t>
      </w:r>
      <w:r w:rsidR="00346E2A">
        <w:fldChar w:fldCharType="begin">
          <w:fldData xml:space="preserve">PEVuZE5vdGU+PENpdGU+PEF1dGhvcj5GZWRvcmVua288L0F1dGhvcj48WWVhcj4yMDEyPC9ZZWFy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gxMS04MjIg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</w:fldData>
        </w:fldChar>
      </w:r>
      <w:r w:rsidR="00346E2A">
        <w:instrText xml:space="preserve"> ADDIN EN.CITE </w:instrText>
      </w:r>
      <w:r w:rsidR="00346E2A">
        <w:fldChar w:fldCharType="begin">
          <w:fldData xml:space="preserve">PEVuZE5vdGU+PENpdGU+PEF1dGhvcj5GZWRvcmVua288L0F1dGhvcj48WWVhcj4yMDEyPC9ZZWFy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gxMS04MjIg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</w:fldData>
        </w:fldChar>
      </w:r>
      <w:r w:rsidR="00346E2A">
        <w:instrText xml:space="preserve"> ADDIN EN.CITE.DATA </w:instrText>
      </w:r>
      <w:r w:rsidR="00346E2A">
        <w:fldChar w:fldCharType="end"/>
      </w:r>
      <w:r w:rsidR="00346E2A">
        <w:fldChar w:fldCharType="separate"/>
      </w:r>
      <w:r w:rsidR="00346E2A" w:rsidRPr="00346E2A">
        <w:rPr>
          <w:noProof/>
          <w:vertAlign w:val="superscript"/>
        </w:rPr>
        <w:t>6,7</w:t>
      </w:r>
      <w:r w:rsidR="00346E2A">
        <w:fldChar w:fldCharType="end"/>
      </w:r>
      <w:r w:rsidR="00C77183">
        <w:t xml:space="preserve">. </w:t>
      </w:r>
      <w:r w:rsidR="00633E1C">
        <w:lastRenderedPageBreak/>
        <w:t>R</w:t>
      </w:r>
      <w:r w:rsidR="00346E2A">
        <w:t xml:space="preserve">ecent work published in 2019 </w:t>
      </w:r>
      <w:r w:rsidR="00C77183">
        <w:t>characteriz</w:t>
      </w:r>
      <w:r w:rsidR="00633E1C">
        <w:t>ed</w:t>
      </w:r>
      <w:r w:rsidR="00346E2A">
        <w:t xml:space="preserve"> </w:t>
      </w:r>
      <w:r w:rsidR="00C77183" w:rsidRPr="00987ABF">
        <w:t>AAC as the main protein responsible for mitochondrial H</w:t>
      </w:r>
      <w:r w:rsidR="00C77183" w:rsidRPr="00655708">
        <w:rPr>
          <w:vertAlign w:val="superscript"/>
        </w:rPr>
        <w:t>+</w:t>
      </w:r>
      <w:r w:rsidR="00C77183" w:rsidRPr="00987ABF">
        <w:t xml:space="preserve"> leak in</w:t>
      </w:r>
      <w:r w:rsidR="00C77183">
        <w:t xml:space="preserve"> non-adipose tissues</w:t>
      </w:r>
      <w:r w:rsidR="00C77183" w:rsidRPr="00987ABF">
        <w:t xml:space="preserve"> such as the heart</w:t>
      </w:r>
      <w:r w:rsidR="00C77183">
        <w:t xml:space="preserve"> and</w:t>
      </w:r>
      <w:r w:rsidR="00C77183" w:rsidRPr="00987ABF">
        <w:t xml:space="preserve"> skeletal muscl</w:t>
      </w:r>
      <w:r w:rsidR="00C77183">
        <w:t>e</w:t>
      </w:r>
      <w:r w:rsidR="00C77183">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C77183">
        <w:instrText xml:space="preserve"> ADDIN EN.CITE </w:instrText>
      </w:r>
      <w:r w:rsidR="00C77183">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C77183">
        <w:instrText xml:space="preserve"> ADDIN EN.CITE.DATA </w:instrText>
      </w:r>
      <w:r w:rsidR="00C77183">
        <w:fldChar w:fldCharType="end"/>
      </w:r>
      <w:r w:rsidR="00C77183">
        <w:fldChar w:fldCharType="separate"/>
      </w:r>
      <w:r w:rsidR="00C77183" w:rsidRPr="002F00BB">
        <w:rPr>
          <w:noProof/>
          <w:vertAlign w:val="superscript"/>
        </w:rPr>
        <w:t>5</w:t>
      </w:r>
      <w:r w:rsidR="00C77183">
        <w:fldChar w:fldCharType="end"/>
      </w:r>
      <w:r w:rsidR="00346E2A">
        <w:t>.</w:t>
      </w:r>
    </w:p>
    <w:p w14:paraId="0F522EEE" w14:textId="77777777" w:rsidR="00BB0BA5" w:rsidRDefault="00BB0BA5" w:rsidP="00ED2D59"/>
    <w:p w14:paraId="0EED3640" w14:textId="1873D81C" w:rsidR="002A3353" w:rsidRDefault="008436E5" w:rsidP="00ED2D59">
      <w:r w:rsidRPr="00B01A46">
        <w:t xml:space="preserve">This unique approach now allows for </w:t>
      </w:r>
      <w:r w:rsidR="00D30C84">
        <w:t xml:space="preserve">the </w:t>
      </w:r>
      <w:r w:rsidRPr="00B01A46">
        <w:t>direct high-resolution functional analysis of the mitochondrial ion channels and transporters responsible for mitochondrial thermogenesis</w:t>
      </w:r>
      <w:r w:rsidR="00CC037E">
        <w:t>.</w:t>
      </w:r>
      <w:r w:rsidR="00987ABF" w:rsidRPr="00987ABF">
        <w:t xml:space="preserve"> </w:t>
      </w:r>
      <w:r w:rsidR="00B71BB9" w:rsidRPr="00B71BB9">
        <w:t>To facilitate the expansion of the method and to complement other studies such as mitochondrial respiration, a detailed protocol is described below for measuring the H</w:t>
      </w:r>
      <w:r w:rsidR="00B71BB9" w:rsidRPr="00B71BB9">
        <w:rPr>
          <w:vertAlign w:val="superscript"/>
        </w:rPr>
        <w:t>+</w:t>
      </w:r>
      <w:r w:rsidR="00B71BB9" w:rsidRPr="00B71BB9">
        <w:t xml:space="preserve"> currents carried by UCP1 and AA</w:t>
      </w:r>
      <w:r w:rsidR="00B71BB9">
        <w:t>C</w:t>
      </w:r>
      <w:r w:rsidR="00B71BB9" w:rsidRPr="00B71BB9">
        <w:t xml:space="preserve">. </w:t>
      </w:r>
      <w:r w:rsidR="0060395B">
        <w:t xml:space="preserve">Three important steps are described: 1) mitochondrial isolation from mouse </w:t>
      </w:r>
      <w:r w:rsidR="0003494A">
        <w:t>brown fat to analyze UCP1-dependent H</w:t>
      </w:r>
      <w:r w:rsidR="0003494A" w:rsidRPr="0003494A">
        <w:rPr>
          <w:vertAlign w:val="superscript"/>
        </w:rPr>
        <w:t>+</w:t>
      </w:r>
      <w:r w:rsidR="0003494A">
        <w:t xml:space="preserve"> current and mitochondrial isolation from </w:t>
      </w:r>
      <w:r w:rsidR="00BB0BA5">
        <w:t xml:space="preserve">the </w:t>
      </w:r>
      <w:r w:rsidR="0060395B">
        <w:t>heart</w:t>
      </w:r>
      <w:r w:rsidR="0003494A">
        <w:t xml:space="preserve"> to analyze AAC-dependent H</w:t>
      </w:r>
      <w:r w:rsidR="0003494A" w:rsidRPr="0003494A">
        <w:rPr>
          <w:vertAlign w:val="superscript"/>
        </w:rPr>
        <w:t>+</w:t>
      </w:r>
      <w:r w:rsidR="0003494A">
        <w:t xml:space="preserve"> current</w:t>
      </w:r>
      <w:r w:rsidR="0060395B">
        <w:t xml:space="preserve">, 2) </w:t>
      </w:r>
      <w:r w:rsidR="003316C1">
        <w:t>p</w:t>
      </w:r>
      <w:r w:rsidR="003316C1" w:rsidRPr="003316C1">
        <w:t xml:space="preserve">reparation of mitoplasts with a French Press for mechanical rupture of the </w:t>
      </w:r>
      <w:r w:rsidR="0060395B">
        <w:t>outer mitochondrial membrane (OMM), 3)</w:t>
      </w:r>
      <w:r w:rsidR="00E672E8">
        <w:t xml:space="preserve"> patch-clamp </w:t>
      </w:r>
      <w:r w:rsidR="00B71BB9">
        <w:t>recordings</w:t>
      </w:r>
      <w:r w:rsidR="00E672E8">
        <w:t xml:space="preserve"> of </w:t>
      </w:r>
      <w:r w:rsidR="003316C1">
        <w:t xml:space="preserve">UCP1 and AAC-dependent </w:t>
      </w:r>
      <w:r w:rsidR="00E672E8">
        <w:t>H</w:t>
      </w:r>
      <w:r w:rsidR="00E672E8" w:rsidRPr="00E672E8">
        <w:rPr>
          <w:vertAlign w:val="superscript"/>
        </w:rPr>
        <w:t>+</w:t>
      </w:r>
      <w:r w:rsidR="00E672E8">
        <w:t xml:space="preserve"> current</w:t>
      </w:r>
      <w:r w:rsidR="003316C1">
        <w:t>s</w:t>
      </w:r>
      <w:r w:rsidR="00E672E8">
        <w:t xml:space="preserve"> across the whole IMM.</w:t>
      </w:r>
    </w:p>
    <w:p w14:paraId="48BA6B0A" w14:textId="77777777" w:rsidR="006E4797" w:rsidRDefault="006E4797" w:rsidP="00ED2D59">
      <w:pPr>
        <w:rPr>
          <w:b/>
        </w:rPr>
      </w:pPr>
    </w:p>
    <w:p w14:paraId="32A92E82" w14:textId="5B8140ED" w:rsidR="006E4797" w:rsidRDefault="00551D82" w:rsidP="00ED2D59">
      <w:r>
        <w:rPr>
          <w:b/>
        </w:rPr>
        <w:t>PROTOCOL:</w:t>
      </w:r>
    </w:p>
    <w:p w14:paraId="64BC437C" w14:textId="46B28469" w:rsidR="00035529" w:rsidRDefault="00996C63" w:rsidP="00ED2D59">
      <w:r w:rsidRPr="00345100">
        <w:t xml:space="preserve">All animal experimental procedures </w:t>
      </w:r>
      <w:r w:rsidR="0019175A">
        <w:t xml:space="preserve">that </w:t>
      </w:r>
      <w:r w:rsidRPr="00345100">
        <w:t xml:space="preserve">were performed </w:t>
      </w:r>
      <w:r w:rsidR="00C75A8D">
        <w:t>conform</w:t>
      </w:r>
      <w:r w:rsidRPr="00345100">
        <w:t xml:space="preserve"> </w:t>
      </w:r>
      <w:r w:rsidR="0019175A">
        <w:t xml:space="preserve">to </w:t>
      </w:r>
      <w:r w:rsidRPr="00345100">
        <w:t xml:space="preserve">the National Institutes of Health guidelines and </w:t>
      </w:r>
      <w:r w:rsidR="0019175A">
        <w:t xml:space="preserve">were </w:t>
      </w:r>
      <w:r w:rsidRPr="00345100">
        <w:t>approved by the University of California Los Angeles Institutional Animal Care and Use Committee (IACUC).</w:t>
      </w:r>
    </w:p>
    <w:p w14:paraId="44BE442F" w14:textId="77777777" w:rsidR="00345100" w:rsidRPr="00345100" w:rsidRDefault="00345100" w:rsidP="00ED2D59"/>
    <w:p w14:paraId="43EC63B2" w14:textId="46249C1B" w:rsidR="004E13A1" w:rsidRDefault="004E13A1" w:rsidP="00ED2D59">
      <w:r w:rsidRPr="004E13A1">
        <w:t>NOTE: The mitochondrial isolation procedure is based on differential centrifugation and varies slightly from tissue to tissue. For example, since brown adipose tissue is extremely rich in lipids, it requires a</w:t>
      </w:r>
      <w:r w:rsidR="00C75A8D">
        <w:t>n additional</w:t>
      </w:r>
      <w:r w:rsidRPr="004E13A1">
        <w:t xml:space="preserve"> step </w:t>
      </w:r>
      <w:r w:rsidR="00C75A8D">
        <w:t xml:space="preserve">to </w:t>
      </w:r>
      <w:r w:rsidRPr="004E13A1">
        <w:t>separat</w:t>
      </w:r>
      <w:r w:rsidR="00C75A8D">
        <w:t>e</w:t>
      </w:r>
      <w:r w:rsidRPr="004E13A1">
        <w:t xml:space="preserve"> cell</w:t>
      </w:r>
      <w:r w:rsidR="00DF1DF6">
        <w:t xml:space="preserve"> debris and </w:t>
      </w:r>
      <w:r w:rsidRPr="004E13A1">
        <w:t>organ</w:t>
      </w:r>
      <w:r>
        <w:t>elles</w:t>
      </w:r>
      <w:r w:rsidRPr="004E13A1">
        <w:t xml:space="preserve"> from the lipid phase before harvesting the mitochondria.</w:t>
      </w:r>
      <w:r w:rsidR="00DF1DF6">
        <w:t xml:space="preserve"> </w:t>
      </w:r>
      <w:r w:rsidR="00DF1DF6" w:rsidRPr="00DF1DF6">
        <w:t>To avoid confusion, the two mitochondrial isolation</w:t>
      </w:r>
      <w:r w:rsidR="00BB0BA5">
        <w:t xml:space="preserve"> procedures </w:t>
      </w:r>
      <w:r w:rsidR="00267A0B">
        <w:t>(</w:t>
      </w:r>
      <w:r w:rsidR="00BB0BA5">
        <w:t>one from</w:t>
      </w:r>
      <w:r w:rsidR="00DF1DF6" w:rsidRPr="00DF1DF6">
        <w:t xml:space="preserve"> </w:t>
      </w:r>
      <w:r w:rsidR="00BB0BA5">
        <w:t xml:space="preserve">the </w:t>
      </w:r>
      <w:r w:rsidR="00DF1DF6" w:rsidRPr="00DF1DF6">
        <w:t xml:space="preserve">brown fat and </w:t>
      </w:r>
      <w:r w:rsidR="0019175A">
        <w:t xml:space="preserve">the </w:t>
      </w:r>
      <w:r w:rsidR="00BB0BA5">
        <w:t xml:space="preserve">other from the </w:t>
      </w:r>
      <w:r w:rsidR="00DF1DF6" w:rsidRPr="00DF1DF6">
        <w:t>heart</w:t>
      </w:r>
      <w:r w:rsidR="00267A0B">
        <w:t>)</w:t>
      </w:r>
      <w:r w:rsidR="00DF1DF6" w:rsidRPr="00DF1DF6">
        <w:t xml:space="preserve"> are detailed below</w:t>
      </w:r>
      <w:r w:rsidR="00BB0BA5">
        <w:t>.</w:t>
      </w:r>
    </w:p>
    <w:p w14:paraId="3C742101" w14:textId="77777777" w:rsidR="004E13A1" w:rsidRPr="00BB0BA5" w:rsidRDefault="004E13A1" w:rsidP="00ED2D59">
      <w:pPr>
        <w:rPr>
          <w:b/>
          <w:bCs/>
        </w:rPr>
      </w:pPr>
    </w:p>
    <w:p w14:paraId="5F2EF61E" w14:textId="0EC4C938" w:rsidR="0003494A" w:rsidRPr="00BB0BA5" w:rsidRDefault="0003494A" w:rsidP="002E04EC">
      <w:pPr>
        <w:pStyle w:val="ListParagraph"/>
        <w:numPr>
          <w:ilvl w:val="0"/>
          <w:numId w:val="21"/>
        </w:numPr>
        <w:pBdr>
          <w:top w:val="nil"/>
          <w:left w:val="nil"/>
          <w:bottom w:val="nil"/>
          <w:right w:val="nil"/>
          <w:between w:val="nil"/>
        </w:pBdr>
        <w:ind w:left="0" w:firstLine="0"/>
        <w:rPr>
          <w:b/>
          <w:bCs/>
        </w:rPr>
      </w:pPr>
      <w:r w:rsidRPr="00BB0BA5">
        <w:rPr>
          <w:b/>
          <w:bCs/>
        </w:rPr>
        <w:t>Mitochondrial isolation from mouse interscapular brown fat</w:t>
      </w:r>
      <w:r w:rsidR="000C740C" w:rsidRPr="00BB0BA5">
        <w:rPr>
          <w:b/>
          <w:bCs/>
        </w:rPr>
        <w:t xml:space="preserve"> (modified from </w:t>
      </w:r>
      <w:proofErr w:type="spellStart"/>
      <w:r w:rsidR="000C740C" w:rsidRPr="00BB0BA5">
        <w:rPr>
          <w:b/>
          <w:bCs/>
        </w:rPr>
        <w:t>Bertholet</w:t>
      </w:r>
      <w:proofErr w:type="spellEnd"/>
      <w:r w:rsidR="000C740C" w:rsidRPr="00BB0BA5">
        <w:rPr>
          <w:b/>
          <w:bCs/>
        </w:rPr>
        <w:t xml:space="preserve"> et al. 2020)</w:t>
      </w:r>
      <w:r w:rsidR="000C740C" w:rsidRPr="00BB0BA5">
        <w:rPr>
          <w:b/>
          <w:bCs/>
        </w:rPr>
        <w:fldChar w:fldCharType="begin"/>
      </w:r>
      <w:r w:rsidR="006C6F2C" w:rsidRPr="00BB0BA5">
        <w:rPr>
          <w:b/>
          <w:bCs/>
        </w:rPr>
        <w:instrText xml:space="preserve"> ADDIN EN.CITE &lt;EndNote&gt;&lt;Cite&gt;&lt;Author&gt;Bertholet&lt;/Author&gt;&lt;Year&gt;2020&lt;/Year&gt;&lt;RecNum&gt;1786&lt;/RecNum&gt;&lt;DisplayText&gt;&lt;style face="superscript"&gt;15&lt;/style&gt;&lt;/DisplayText&gt;&lt;record&gt;&lt;rec-number&gt;1786&lt;/rec-number&gt;&lt;foreign-keys&gt;&lt;key app="EN" db-id="02pe59vavve9fkezfa7v25dpdwxtzeet2xft" timestamp="1588626142"&gt;1786&lt;/key&gt;&lt;/foreign-keys&gt;&lt;ref-type name="Journal Article"&gt;17&lt;/ref-type&gt;&lt;contributors&gt;&lt;authors&gt;&lt;author&gt;Bertholet, A. M.&lt;/author&gt;&lt;author&gt;Kirichok, Y.&lt;/author&gt;&lt;/authors&gt;&lt;/contributors&gt;&lt;auth-address&gt;Department of Physiology, University of California, San Francisco, San Francisco, CA, United States.&lt;/auth-address&gt;&lt;titles&gt;&lt;title&gt;Patch-Clamp Analysis of the Mitochondrial H(+) Leak in Brown and Beige Fat&lt;/title&gt;&lt;secondary-title&gt;Front Physiol&lt;/secondary-title&gt;&lt;/titles&gt;&lt;periodical&gt;&lt;full-title&gt;Front Physiol&lt;/full-title&gt;&lt;/periodical&gt;&lt;pages&gt;326&lt;/pages&gt;&lt;volume&gt;11&lt;/volume&gt;&lt;edition&gt;2020/05/01&lt;/edition&gt;&lt;keywords&gt;&lt;keyword&gt;H+ leak pathway&lt;/keyword&gt;&lt;keyword&gt;beige fat&lt;/keyword&gt;&lt;keyword&gt;brown fat&lt;/keyword&gt;&lt;keyword&gt;fatty acid&lt;/keyword&gt;&lt;keyword&gt;mitochondria&lt;/keyword&gt;&lt;keyword&gt;patch-clamp technique&lt;/keyword&gt;&lt;keyword&gt;thermogenesis&lt;/keyword&gt;&lt;keyword&gt;uncoupling&lt;/keyword&gt;&lt;/keywords&gt;&lt;dates&gt;&lt;year&gt;2020&lt;/year&gt;&lt;/dates&gt;&lt;isbn&gt;1664-042X (Print)&amp;#xD;1664-042X (Linking)&lt;/isbn&gt;&lt;accession-num&gt;32351404&lt;/accession-num&gt;&lt;urls&gt;&lt;related-urls&gt;&lt;url&gt;https://www.ncbi.nlm.nih.gov/pubmed/32351404&lt;/url&gt;&lt;/related-urls&gt;&lt;/urls&gt;&lt;custom2&gt;PMC7174661&lt;/custom2&gt;&lt;electronic-resource-num&gt;10.3389/fphys.2020.00326&lt;/electronic-resource-num&gt;&lt;/record&gt;&lt;/Cite&gt;&lt;/EndNote&gt;</w:instrText>
      </w:r>
      <w:r w:rsidR="000C740C" w:rsidRPr="00BB0BA5">
        <w:rPr>
          <w:b/>
          <w:bCs/>
        </w:rPr>
        <w:fldChar w:fldCharType="separate"/>
      </w:r>
      <w:r w:rsidR="006C6F2C" w:rsidRPr="00BB0BA5">
        <w:rPr>
          <w:b/>
          <w:bCs/>
          <w:noProof/>
          <w:vertAlign w:val="superscript"/>
        </w:rPr>
        <w:t>15</w:t>
      </w:r>
      <w:r w:rsidR="000C740C" w:rsidRPr="00BB0BA5">
        <w:rPr>
          <w:b/>
          <w:bCs/>
        </w:rPr>
        <w:fldChar w:fldCharType="end"/>
      </w:r>
    </w:p>
    <w:p w14:paraId="33211C88" w14:textId="77777777" w:rsidR="00035529" w:rsidRDefault="00035529" w:rsidP="00ED2D59">
      <w:pPr>
        <w:pStyle w:val="ListParagraph"/>
        <w:pBdr>
          <w:top w:val="nil"/>
          <w:left w:val="nil"/>
          <w:bottom w:val="nil"/>
          <w:right w:val="nil"/>
          <w:between w:val="nil"/>
        </w:pBdr>
        <w:ind w:left="0"/>
      </w:pPr>
    </w:p>
    <w:p w14:paraId="27A4C653" w14:textId="2E68152E" w:rsidR="0003494A" w:rsidRDefault="00136D1F" w:rsidP="00ED2D59">
      <w:pPr>
        <w:pStyle w:val="ListParagraph"/>
        <w:numPr>
          <w:ilvl w:val="1"/>
          <w:numId w:val="21"/>
        </w:numPr>
        <w:pBdr>
          <w:top w:val="nil"/>
          <w:left w:val="nil"/>
          <w:bottom w:val="nil"/>
          <w:right w:val="nil"/>
          <w:between w:val="nil"/>
        </w:pBdr>
        <w:ind w:left="0" w:firstLine="0"/>
      </w:pPr>
      <w:r w:rsidRPr="00136D1F">
        <w:t>Euthanize C57BL/6 male mouse using CO</w:t>
      </w:r>
      <w:r w:rsidRPr="00012DAA">
        <w:rPr>
          <w:vertAlign w:val="subscript"/>
        </w:rPr>
        <w:t>2</w:t>
      </w:r>
      <w:r w:rsidRPr="00136D1F">
        <w:t xml:space="preserve"> asphyxiation and subsequent cervical dislocation, as recommended by the American Veterinary Medical Association Panel and the IACUC Committee.</w:t>
      </w:r>
    </w:p>
    <w:p w14:paraId="79BD0769" w14:textId="77777777" w:rsidR="00961F29" w:rsidRDefault="00961F29" w:rsidP="00ED2D59">
      <w:pPr>
        <w:pStyle w:val="ListParagraph"/>
        <w:pBdr>
          <w:top w:val="nil"/>
          <w:left w:val="nil"/>
          <w:bottom w:val="nil"/>
          <w:right w:val="nil"/>
          <w:between w:val="nil"/>
        </w:pBdr>
        <w:ind w:left="0"/>
      </w:pPr>
    </w:p>
    <w:p w14:paraId="1C2DBD54" w14:textId="4EC1E58D" w:rsidR="00B2192C" w:rsidRDefault="00B2192C" w:rsidP="00ED2D59">
      <w:pPr>
        <w:pStyle w:val="ListParagraph"/>
        <w:numPr>
          <w:ilvl w:val="1"/>
          <w:numId w:val="21"/>
        </w:numPr>
        <w:pBdr>
          <w:top w:val="nil"/>
          <w:left w:val="nil"/>
          <w:bottom w:val="nil"/>
          <w:right w:val="nil"/>
          <w:between w:val="nil"/>
        </w:pBdr>
        <w:ind w:left="0" w:firstLine="0"/>
      </w:pPr>
      <w:r>
        <w:t>After positioning the mouse with its belly facing the table, spray alcohol to clean and wet the hair (modified from Mann et al</w:t>
      </w:r>
      <w:r w:rsidR="00C05CC7">
        <w:t>.</w:t>
      </w:r>
      <w:r>
        <w:t>, 2014)</w:t>
      </w:r>
      <w:r w:rsidR="004307FF">
        <w:fldChar w:fldCharType="begin"/>
      </w:r>
      <w:r w:rsidR="006C6F2C">
        <w:instrText xml:space="preserve"> ADDIN EN.CITE &lt;EndNote&gt;&lt;Cite&gt;&lt;Author&gt;Mann&lt;/Author&gt;&lt;Year&gt;2014&lt;/Year&gt;&lt;RecNum&gt;1046&lt;/RecNum&gt;&lt;DisplayText&gt;&lt;style face="superscript"&gt;16&lt;/style&gt;&lt;/DisplayText&gt;&lt;record&gt;&lt;rec-number&gt;1046&lt;/rec-number&gt;&lt;foreign-keys&gt;&lt;key app="EN" db-id="02pe59vavve9fkezfa7v25dpdwxtzeet2xft" timestamp="1530834548"&gt;1046&lt;/key&gt;&lt;/foreign-keys&gt;&lt;ref-type name="Journal Article"&gt;17&lt;/ref-type&gt;&lt;contributors&gt;&lt;authors&gt;&lt;author&gt;Mann, A.&lt;/author&gt;&lt;author&gt;Thompson, A.&lt;/author&gt;&lt;author&gt;Robbins, N.&lt;/author&gt;&lt;author&gt;Blomkalns, A. L.&lt;/author&gt;&lt;/authors&gt;&lt;/contributors&gt;&lt;auth-address&gt;Department of Emergency Medicine, University of Cincinnati College of Medicine.&amp;#xD;Department of Emergency Medicine, University of Cincinnati College of Medicine; blomkaal@ucmail.uc.edu.&lt;/auth-address&gt;&lt;titles&gt;&lt;title&gt;Localization, identification, and excision of murine adipose depots&lt;/title&gt;&lt;secondary-title&gt;J Vis Exp&lt;/secondary-title&gt;&lt;alt-title&gt;J Vis Exp&lt;/alt-title&gt;&lt;/titles&gt;&lt;periodical&gt;&lt;full-title&gt;J Vis Exp&lt;/full-title&gt;&lt;/periodical&gt;&lt;alt-periodical&gt;&lt;full-title&gt;J Vis Exp&lt;/full-title&gt;&lt;/alt-periodical&gt;&lt;number&gt;94&lt;/number&gt;&lt;edition&gt;2014/12/31&lt;/edition&gt;&lt;keywords&gt;&lt;keyword&gt;Adipose Tissue, Brown/*anatomy &amp;amp; histology/*surgery&lt;/keyword&gt;&lt;keyword&gt;Adipose Tissue, White/*anatomy &amp;amp; histology/*surgery&lt;/keyword&gt;&lt;keyword&gt;Animals&lt;/keyword&gt;&lt;keyword&gt;Female&lt;/keyword&gt;&lt;keyword&gt;Male&lt;/keyword&gt;&lt;keyword&gt;Mice/*anatomy &amp;amp; histology/*surgery&lt;/keyword&gt;&lt;keyword&gt;Surgical Procedures, Operative/*veterinary&lt;/keyword&gt;&lt;/keywords&gt;&lt;dates&gt;&lt;year&gt;2014&lt;/year&gt;&lt;pub-dates&gt;&lt;date&gt;Dec 4&lt;/date&gt;&lt;/pub-dates&gt;&lt;/dates&gt;&lt;isbn&gt;1940-087X (Electronic)&amp;#xD;1940-087X (Linking)&lt;/isbn&gt;&lt;accession-num&gt;25549006&lt;/accession-num&gt;&lt;work-type&gt;Video-Audio Media&lt;/work-type&gt;&lt;urls&gt;&lt;related-urls&gt;&lt;url&gt;https://www.ncbi.nlm.nih.gov/pubmed/25549006&lt;/url&gt;&lt;/related-urls&gt;&lt;/urls&gt;&lt;custom2&gt;PMC4396874&lt;/custom2&gt;&lt;electronic-resource-num&gt;10.3791/52174&lt;/electronic-resource-num&gt;&lt;language&gt;eng&lt;/language&gt;&lt;/record&gt;&lt;/Cite&gt;&lt;/EndNote&gt;</w:instrText>
      </w:r>
      <w:r w:rsidR="004307FF">
        <w:fldChar w:fldCharType="separate"/>
      </w:r>
      <w:r w:rsidR="006C6F2C" w:rsidRPr="006C6F2C">
        <w:rPr>
          <w:noProof/>
          <w:vertAlign w:val="superscript"/>
        </w:rPr>
        <w:t>16</w:t>
      </w:r>
      <w:r w:rsidR="004307FF">
        <w:fldChar w:fldCharType="end"/>
      </w:r>
      <w:r>
        <w:t>.</w:t>
      </w:r>
    </w:p>
    <w:p w14:paraId="1C008074" w14:textId="77777777" w:rsidR="00961F29" w:rsidRDefault="00961F29" w:rsidP="00ED2D59">
      <w:pPr>
        <w:pBdr>
          <w:top w:val="nil"/>
          <w:left w:val="nil"/>
          <w:bottom w:val="nil"/>
          <w:right w:val="nil"/>
          <w:between w:val="nil"/>
        </w:pBdr>
      </w:pPr>
    </w:p>
    <w:p w14:paraId="46FBC613" w14:textId="6A015A27" w:rsidR="00B2192C" w:rsidRDefault="00B2192C" w:rsidP="00ED2D59">
      <w:pPr>
        <w:pStyle w:val="ListParagraph"/>
        <w:numPr>
          <w:ilvl w:val="1"/>
          <w:numId w:val="21"/>
        </w:numPr>
        <w:pBdr>
          <w:top w:val="nil"/>
          <w:left w:val="nil"/>
          <w:bottom w:val="nil"/>
          <w:right w:val="nil"/>
          <w:between w:val="nil"/>
        </w:pBdr>
        <w:ind w:left="0" w:firstLine="0"/>
      </w:pPr>
      <w:r w:rsidRPr="00B2192C">
        <w:t xml:space="preserve">Make an incision </w:t>
      </w:r>
      <w:r w:rsidR="004523BC">
        <w:t xml:space="preserve">of 2 cm </w:t>
      </w:r>
      <w:r w:rsidRPr="00B2192C">
        <w:t>in the upper back after grasping the skin with tweezers</w:t>
      </w:r>
      <w:r>
        <w:t>.</w:t>
      </w:r>
    </w:p>
    <w:p w14:paraId="609E21A9" w14:textId="77777777" w:rsidR="00035529" w:rsidRDefault="00035529" w:rsidP="00ED2D59">
      <w:pPr>
        <w:pBdr>
          <w:top w:val="nil"/>
          <w:left w:val="nil"/>
          <w:bottom w:val="nil"/>
          <w:right w:val="nil"/>
          <w:between w:val="nil"/>
        </w:pBdr>
      </w:pPr>
    </w:p>
    <w:p w14:paraId="140AFD2C" w14:textId="74FA086A" w:rsidR="00B2192C" w:rsidRDefault="004F2CFD" w:rsidP="00ED2D59">
      <w:pPr>
        <w:pStyle w:val="ListParagraph"/>
        <w:numPr>
          <w:ilvl w:val="1"/>
          <w:numId w:val="21"/>
        </w:numPr>
        <w:pBdr>
          <w:top w:val="nil"/>
          <w:left w:val="nil"/>
          <w:bottom w:val="nil"/>
          <w:right w:val="nil"/>
          <w:between w:val="nil"/>
        </w:pBdr>
        <w:ind w:left="0" w:firstLine="0"/>
      </w:pPr>
      <w:r w:rsidRPr="004F2CFD">
        <w:t xml:space="preserve">Extract </w:t>
      </w:r>
      <w:r w:rsidR="00C75A8D">
        <w:t xml:space="preserve">the </w:t>
      </w:r>
      <w:r w:rsidRPr="004F2CFD">
        <w:t>brown interscapular fat of the mouse that corresponds to a two-lobed organ with a butterfly shape</w:t>
      </w:r>
      <w:r w:rsidR="004307FF">
        <w:fldChar w:fldCharType="begin"/>
      </w:r>
      <w:r w:rsidR="006C6F2C">
        <w:instrText xml:space="preserve"> ADDIN EN.CITE &lt;EndNote&gt;&lt;Cite&gt;&lt;Author&gt;Mann&lt;/Author&gt;&lt;Year&gt;2014&lt;/Year&gt;&lt;RecNum&gt;1046&lt;/RecNum&gt;&lt;DisplayText&gt;&lt;style face="superscript"&gt;16&lt;/style&gt;&lt;/DisplayText&gt;&lt;record&gt;&lt;rec-number&gt;1046&lt;/rec-number&gt;&lt;foreign-keys&gt;&lt;key app="EN" db-id="02pe59vavve9fkezfa7v25dpdwxtzeet2xft" timestamp="1530834548"&gt;1046&lt;/key&gt;&lt;/foreign-keys&gt;&lt;ref-type name="Journal Article"&gt;17&lt;/ref-type&gt;&lt;contributors&gt;&lt;authors&gt;&lt;author&gt;Mann, A.&lt;/author&gt;&lt;author&gt;Thompson, A.&lt;/author&gt;&lt;author&gt;Robbins, N.&lt;/author&gt;&lt;author&gt;Blomkalns, A. L.&lt;/author&gt;&lt;/authors&gt;&lt;/contributors&gt;&lt;auth-address&gt;Department of Emergency Medicine, University of Cincinnati College of Medicine.&amp;#xD;Department of Emergency Medicine, University of Cincinnati College of Medicine; blomkaal@ucmail.uc.edu.&lt;/auth-address&gt;&lt;titles&gt;&lt;title&gt;Localization, identification, and excision of murine adipose depots&lt;/title&gt;&lt;secondary-title&gt;J Vis Exp&lt;/secondary-title&gt;&lt;alt-title&gt;J Vis Exp&lt;/alt-title&gt;&lt;/titles&gt;&lt;periodical&gt;&lt;full-title&gt;J Vis Exp&lt;/full-title&gt;&lt;/periodical&gt;&lt;alt-periodical&gt;&lt;full-title&gt;J Vis Exp&lt;/full-title&gt;&lt;/alt-periodical&gt;&lt;number&gt;94&lt;/number&gt;&lt;edition&gt;2014/12/31&lt;/edition&gt;&lt;keywords&gt;&lt;keyword&gt;Adipose Tissue, Brown/*anatomy &amp;amp; histology/*surgery&lt;/keyword&gt;&lt;keyword&gt;Adipose Tissue, White/*anatomy &amp;amp; histology/*surgery&lt;/keyword&gt;&lt;keyword&gt;Animals&lt;/keyword&gt;&lt;keyword&gt;Female&lt;/keyword&gt;&lt;keyword&gt;Male&lt;/keyword&gt;&lt;keyword&gt;Mice/*anatomy &amp;amp; histology/*surgery&lt;/keyword&gt;&lt;keyword&gt;Surgical Procedures, Operative/*veterinary&lt;/keyword&gt;&lt;/keywords&gt;&lt;dates&gt;&lt;year&gt;2014&lt;/year&gt;&lt;pub-dates&gt;&lt;date&gt;Dec 4&lt;/date&gt;&lt;/pub-dates&gt;&lt;/dates&gt;&lt;isbn&gt;1940-087X (Electronic)&amp;#xD;1940-087X (Linking)&lt;/isbn&gt;&lt;accession-num&gt;25549006&lt;/accession-num&gt;&lt;work-type&gt;Video-Audio Media&lt;/work-type&gt;&lt;urls&gt;&lt;related-urls&gt;&lt;url&gt;https://www.ncbi.nlm.nih.gov/pubmed/25549006&lt;/url&gt;&lt;/related-urls&gt;&lt;/urls&gt;&lt;custom2&gt;PMC4396874&lt;/custom2&gt;&lt;electronic-resource-num&gt;10.3791/52174&lt;/electronic-resource-num&gt;&lt;language&gt;eng&lt;/language&gt;&lt;/record&gt;&lt;/Cite&gt;&lt;/EndNote&gt;</w:instrText>
      </w:r>
      <w:r w:rsidR="004307FF">
        <w:fldChar w:fldCharType="separate"/>
      </w:r>
      <w:r w:rsidR="006C6F2C" w:rsidRPr="006C6F2C">
        <w:rPr>
          <w:noProof/>
          <w:vertAlign w:val="superscript"/>
        </w:rPr>
        <w:t>16</w:t>
      </w:r>
      <w:r w:rsidR="004307FF">
        <w:fldChar w:fldCharType="end"/>
      </w:r>
      <w:r w:rsidR="00BB0BA5">
        <w:t>.</w:t>
      </w:r>
    </w:p>
    <w:p w14:paraId="6E224ADD" w14:textId="77777777" w:rsidR="004F2CFD" w:rsidRDefault="004F2CFD" w:rsidP="00ED2D59">
      <w:pPr>
        <w:pStyle w:val="ListParagraph"/>
        <w:ind w:left="0"/>
      </w:pPr>
    </w:p>
    <w:p w14:paraId="70CCB9F2" w14:textId="570415C3" w:rsidR="004F2CFD" w:rsidRDefault="004F2CFD" w:rsidP="00ED2D59">
      <w:pPr>
        <w:pStyle w:val="ListParagraph"/>
        <w:numPr>
          <w:ilvl w:val="1"/>
          <w:numId w:val="21"/>
        </w:numPr>
        <w:pBdr>
          <w:top w:val="nil"/>
          <w:left w:val="nil"/>
          <w:bottom w:val="nil"/>
          <w:right w:val="nil"/>
          <w:between w:val="nil"/>
        </w:pBdr>
        <w:ind w:left="0" w:firstLine="0"/>
      </w:pPr>
      <w:r w:rsidRPr="004F2CFD">
        <w:t>Transfer the brown fat to a 35 mm Petri dish filled with 5 m</w:t>
      </w:r>
      <w:r w:rsidR="006A76D7">
        <w:t>L</w:t>
      </w:r>
      <w:r w:rsidRPr="004F2CFD">
        <w:t xml:space="preserve"> of cold isolation buffer previously placed on ice.</w:t>
      </w:r>
    </w:p>
    <w:p w14:paraId="3137688A" w14:textId="77777777" w:rsidR="00B2192C" w:rsidRDefault="00B2192C" w:rsidP="00ED2D59">
      <w:pPr>
        <w:pStyle w:val="ListParagraph"/>
        <w:ind w:left="0"/>
      </w:pPr>
    </w:p>
    <w:p w14:paraId="7759276E" w14:textId="052D6F76" w:rsidR="0003494A" w:rsidRDefault="00AB5878" w:rsidP="00ED2D59">
      <w:pPr>
        <w:pStyle w:val="ListParagraph"/>
        <w:numPr>
          <w:ilvl w:val="1"/>
          <w:numId w:val="21"/>
        </w:numPr>
        <w:pBdr>
          <w:top w:val="nil"/>
          <w:left w:val="nil"/>
          <w:bottom w:val="nil"/>
          <w:right w:val="nil"/>
          <w:between w:val="nil"/>
        </w:pBdr>
        <w:ind w:left="0" w:firstLine="0"/>
      </w:pPr>
      <w:r>
        <w:t xml:space="preserve">Clean </w:t>
      </w:r>
      <w:r w:rsidR="00D30C84">
        <w:t xml:space="preserve">the </w:t>
      </w:r>
      <w:r>
        <w:t xml:space="preserve">brown fat from </w:t>
      </w:r>
      <w:r w:rsidR="00C041D0">
        <w:t xml:space="preserve">the </w:t>
      </w:r>
      <w:r>
        <w:t>white fat</w:t>
      </w:r>
      <w:r w:rsidR="00B2192C">
        <w:t xml:space="preserve"> under a binocular</w:t>
      </w:r>
      <w:r w:rsidR="00961F29">
        <w:t>.</w:t>
      </w:r>
    </w:p>
    <w:p w14:paraId="57027072" w14:textId="77777777" w:rsidR="00035529" w:rsidRDefault="00035529" w:rsidP="00ED2D59">
      <w:pPr>
        <w:pBdr>
          <w:top w:val="nil"/>
          <w:left w:val="nil"/>
          <w:bottom w:val="nil"/>
          <w:right w:val="nil"/>
          <w:between w:val="nil"/>
        </w:pBdr>
      </w:pPr>
    </w:p>
    <w:p w14:paraId="324A9987" w14:textId="1F6BB4C8" w:rsidR="0003494A" w:rsidRDefault="0003494A" w:rsidP="00ED2D59">
      <w:pPr>
        <w:pStyle w:val="ListParagraph"/>
        <w:numPr>
          <w:ilvl w:val="1"/>
          <w:numId w:val="21"/>
        </w:numPr>
        <w:pBdr>
          <w:top w:val="nil"/>
          <w:left w:val="nil"/>
          <w:bottom w:val="nil"/>
          <w:right w:val="nil"/>
          <w:between w:val="nil"/>
        </w:pBdr>
        <w:ind w:left="0" w:firstLine="0"/>
      </w:pPr>
      <w:r>
        <w:lastRenderedPageBreak/>
        <w:t xml:space="preserve">Transfer the </w:t>
      </w:r>
      <w:r w:rsidR="00AB5878">
        <w:t xml:space="preserve">brown fat </w:t>
      </w:r>
      <w:r w:rsidR="00C75A8D">
        <w:t>to</w:t>
      </w:r>
      <w:r>
        <w:t xml:space="preserve"> </w:t>
      </w:r>
      <w:r w:rsidR="00AB5878">
        <w:t xml:space="preserve">a </w:t>
      </w:r>
      <w:r w:rsidR="00EC01A2">
        <w:t>10 m</w:t>
      </w:r>
      <w:r w:rsidR="00012DAA">
        <w:t>L</w:t>
      </w:r>
      <w:r w:rsidR="00EC01A2">
        <w:t xml:space="preserve"> </w:t>
      </w:r>
      <w:r>
        <w:t>beaker with 5 m</w:t>
      </w:r>
      <w:r w:rsidR="006A76D7">
        <w:t>L</w:t>
      </w:r>
      <w:r>
        <w:t xml:space="preserve"> </w:t>
      </w:r>
      <w:r w:rsidR="00012DAA">
        <w:t xml:space="preserve">of </w:t>
      </w:r>
      <w:r>
        <w:t xml:space="preserve">cold isolation buffer </w:t>
      </w:r>
      <w:r w:rsidR="007C648C">
        <w:t>(</w:t>
      </w:r>
      <w:r w:rsidR="007C648C" w:rsidRPr="007C648C">
        <w:rPr>
          <w:b/>
          <w:bCs/>
        </w:rPr>
        <w:t>Table 1</w:t>
      </w:r>
      <w:r w:rsidR="007C648C">
        <w:t xml:space="preserve">) </w:t>
      </w:r>
      <w:r>
        <w:t xml:space="preserve">to chop </w:t>
      </w:r>
      <w:r w:rsidR="00D30C84">
        <w:t xml:space="preserve">it </w:t>
      </w:r>
      <w:r>
        <w:t>up into thin pieces</w:t>
      </w:r>
      <w:r w:rsidR="002C7665">
        <w:t>.</w:t>
      </w:r>
      <w:r w:rsidR="00C75A8D">
        <w:t xml:space="preserve"> </w:t>
      </w:r>
      <w:r w:rsidR="002C7665">
        <w:t>Transfer to the</w:t>
      </w:r>
      <w:r>
        <w:t xml:space="preserve"> ice-chilled 10 m</w:t>
      </w:r>
      <w:r w:rsidR="006A76D7">
        <w:t>L</w:t>
      </w:r>
      <w:r>
        <w:t xml:space="preserve"> glass homogenizer (</w:t>
      </w:r>
      <w:r w:rsidR="00701E57" w:rsidRPr="00701E57">
        <w:t>plastic material polytetrafluoroethylene (PTFE)</w:t>
      </w:r>
      <w:r>
        <w:t xml:space="preserve"> pestle).</w:t>
      </w:r>
    </w:p>
    <w:p w14:paraId="2D93D85B" w14:textId="77777777" w:rsidR="00035529" w:rsidRDefault="00035529" w:rsidP="00ED2D59">
      <w:pPr>
        <w:pStyle w:val="ListParagraph"/>
        <w:pBdr>
          <w:top w:val="nil"/>
          <w:left w:val="nil"/>
          <w:bottom w:val="nil"/>
          <w:right w:val="nil"/>
          <w:between w:val="nil"/>
        </w:pBdr>
        <w:ind w:left="0"/>
      </w:pPr>
    </w:p>
    <w:p w14:paraId="5F5A3F04" w14:textId="50EC7F35" w:rsidR="00035529" w:rsidRDefault="00435788" w:rsidP="00ED2D59">
      <w:pPr>
        <w:pStyle w:val="ListParagraph"/>
        <w:numPr>
          <w:ilvl w:val="1"/>
          <w:numId w:val="21"/>
        </w:numPr>
        <w:pBdr>
          <w:top w:val="nil"/>
          <w:left w:val="nil"/>
          <w:bottom w:val="nil"/>
          <w:right w:val="nil"/>
          <w:between w:val="nil"/>
        </w:pBdr>
        <w:ind w:left="0" w:firstLine="0"/>
      </w:pPr>
      <w:r>
        <w:t>Use an overhead stirrer to homogenize the pre-cut tissue on ice with six gentle strokes at a controlled speed of 275 rot</w:t>
      </w:r>
      <w:r w:rsidR="00BB0BA5">
        <w:t>ations</w:t>
      </w:r>
      <w:r>
        <w:t>/min.</w:t>
      </w:r>
    </w:p>
    <w:p w14:paraId="7A3BB34B" w14:textId="77777777" w:rsidR="00035529" w:rsidRDefault="00035529" w:rsidP="00ED2D59">
      <w:pPr>
        <w:pStyle w:val="ListParagraph"/>
        <w:pBdr>
          <w:top w:val="nil"/>
          <w:left w:val="nil"/>
          <w:bottom w:val="nil"/>
          <w:right w:val="nil"/>
          <w:between w:val="nil"/>
        </w:pBdr>
        <w:ind w:left="0"/>
      </w:pPr>
    </w:p>
    <w:p w14:paraId="142566A0" w14:textId="1DE29557" w:rsidR="0003494A" w:rsidRDefault="0003494A" w:rsidP="00ED2D59">
      <w:pPr>
        <w:pStyle w:val="ListParagraph"/>
        <w:numPr>
          <w:ilvl w:val="1"/>
          <w:numId w:val="21"/>
        </w:numPr>
        <w:pBdr>
          <w:top w:val="nil"/>
          <w:left w:val="nil"/>
          <w:bottom w:val="nil"/>
          <w:right w:val="nil"/>
          <w:between w:val="nil"/>
        </w:pBdr>
        <w:ind w:left="0" w:firstLine="0"/>
      </w:pPr>
      <w:r>
        <w:t xml:space="preserve">Centrifuge the homogenate at </w:t>
      </w:r>
      <w:r w:rsidR="00AB5878">
        <w:t>8,5</w:t>
      </w:r>
      <w:r>
        <w:t xml:space="preserve">00 </w:t>
      </w:r>
      <w:r w:rsidR="005733DC">
        <w:t>x</w:t>
      </w:r>
      <w:r>
        <w:t xml:space="preserve"> </w:t>
      </w:r>
      <w:r w:rsidRPr="004C179D">
        <w:rPr>
          <w:i/>
          <w:iCs/>
        </w:rPr>
        <w:t>g</w:t>
      </w:r>
      <w:r>
        <w:t xml:space="preserve"> for 10 min at 4</w:t>
      </w:r>
      <w:r w:rsidR="00BB0BA5">
        <w:t xml:space="preserve"> ˚</w:t>
      </w:r>
      <w:r>
        <w:t>C</w:t>
      </w:r>
      <w:r w:rsidR="00D963FC">
        <w:t xml:space="preserve"> </w:t>
      </w:r>
      <w:r w:rsidR="00D963FC">
        <w:t>in a 15 mL ice-cold conical tube</w:t>
      </w:r>
      <w:r w:rsidR="000C740C">
        <w:t>. D</w:t>
      </w:r>
      <w:r w:rsidR="00AB5878" w:rsidRPr="00AB5878">
        <w:t xml:space="preserve">iscard </w:t>
      </w:r>
      <w:r w:rsidR="00AB5878">
        <w:t xml:space="preserve">the </w:t>
      </w:r>
      <w:r w:rsidR="00AB5878" w:rsidRPr="00AB5878">
        <w:t>supernatant containing the lipid phase</w:t>
      </w:r>
      <w:r>
        <w:t>.</w:t>
      </w:r>
    </w:p>
    <w:p w14:paraId="347BDC0F" w14:textId="77777777" w:rsidR="00035529" w:rsidRDefault="00035529" w:rsidP="00ED2D59">
      <w:pPr>
        <w:pStyle w:val="ListParagraph"/>
        <w:pBdr>
          <w:top w:val="nil"/>
          <w:left w:val="nil"/>
          <w:bottom w:val="nil"/>
          <w:right w:val="nil"/>
          <w:between w:val="nil"/>
        </w:pBdr>
        <w:ind w:left="0"/>
      </w:pPr>
    </w:p>
    <w:p w14:paraId="70E649E3" w14:textId="7B7035C2" w:rsidR="00AB5878" w:rsidRDefault="00AB5878" w:rsidP="00ED2D59">
      <w:pPr>
        <w:pStyle w:val="ListParagraph"/>
        <w:numPr>
          <w:ilvl w:val="1"/>
          <w:numId w:val="24"/>
        </w:numPr>
        <w:pBdr>
          <w:top w:val="nil"/>
          <w:left w:val="nil"/>
          <w:bottom w:val="nil"/>
          <w:right w:val="nil"/>
          <w:between w:val="nil"/>
        </w:pBdr>
        <w:tabs>
          <w:tab w:val="left" w:pos="1440"/>
        </w:tabs>
        <w:ind w:left="0" w:firstLine="0"/>
      </w:pPr>
      <w:r>
        <w:t>Resuspend the pellet in 5 m</w:t>
      </w:r>
      <w:r w:rsidR="006A76D7">
        <w:t>L</w:t>
      </w:r>
      <w:r>
        <w:t xml:space="preserve"> of ice-cold isolation buffer </w:t>
      </w:r>
      <w:r w:rsidR="007C648C">
        <w:t>(</w:t>
      </w:r>
      <w:r w:rsidR="007C648C" w:rsidRPr="007C648C">
        <w:rPr>
          <w:b/>
          <w:bCs/>
        </w:rPr>
        <w:t>Table 1</w:t>
      </w:r>
      <w:r w:rsidR="007C648C">
        <w:t xml:space="preserve">) </w:t>
      </w:r>
      <w:r>
        <w:t>and homogenize</w:t>
      </w:r>
      <w:r w:rsidR="00A36387">
        <w:t>,</w:t>
      </w:r>
      <w:r>
        <w:t xml:space="preserve"> </w:t>
      </w:r>
      <w:r w:rsidR="009F1E81" w:rsidRPr="009F1E81">
        <w:t>a second time</w:t>
      </w:r>
      <w:r w:rsidR="00A36387">
        <w:t>,</w:t>
      </w:r>
      <w:r w:rsidR="009F1E81" w:rsidRPr="009F1E81">
        <w:t xml:space="preserve"> the</w:t>
      </w:r>
      <w:r w:rsidR="00457500">
        <w:t xml:space="preserve"> suspension</w:t>
      </w:r>
      <w:r w:rsidR="009F1E81" w:rsidRPr="009F1E81">
        <w:t xml:space="preserve"> </w:t>
      </w:r>
      <w:r>
        <w:t>on ice with six slow strokes at</w:t>
      </w:r>
      <w:r w:rsidR="00C05CC7">
        <w:t xml:space="preserve"> a speed of</w:t>
      </w:r>
      <w:r>
        <w:t xml:space="preserve"> 275 rot</w:t>
      </w:r>
      <w:r w:rsidR="00ED2D59">
        <w:t>ation</w:t>
      </w:r>
      <w:r>
        <w:t>/min.</w:t>
      </w:r>
    </w:p>
    <w:p w14:paraId="7501BB90" w14:textId="77777777" w:rsidR="00035529" w:rsidRDefault="00035529" w:rsidP="00ED2D59">
      <w:pPr>
        <w:pStyle w:val="ListParagraph"/>
        <w:pBdr>
          <w:top w:val="nil"/>
          <w:left w:val="nil"/>
          <w:bottom w:val="nil"/>
          <w:right w:val="nil"/>
          <w:between w:val="nil"/>
        </w:pBdr>
        <w:tabs>
          <w:tab w:val="left" w:pos="1440"/>
        </w:tabs>
        <w:ind w:left="0"/>
      </w:pPr>
    </w:p>
    <w:p w14:paraId="60C595D3" w14:textId="6101D6A3" w:rsidR="00AB5878" w:rsidRDefault="00ED2D59" w:rsidP="00ED2D59">
      <w:pPr>
        <w:pStyle w:val="ListParagraph"/>
        <w:numPr>
          <w:ilvl w:val="1"/>
          <w:numId w:val="24"/>
        </w:numPr>
        <w:pBdr>
          <w:top w:val="nil"/>
          <w:left w:val="nil"/>
          <w:bottom w:val="nil"/>
          <w:right w:val="nil"/>
          <w:between w:val="nil"/>
        </w:pBdr>
        <w:tabs>
          <w:tab w:val="left" w:pos="1440"/>
        </w:tabs>
        <w:ind w:left="0" w:firstLine="0"/>
      </w:pPr>
      <w:r>
        <w:t>Transfer</w:t>
      </w:r>
      <w:r w:rsidR="00AB5878">
        <w:t xml:space="preserve"> the homogenate in </w:t>
      </w:r>
      <w:r w:rsidR="00C05CC7">
        <w:t xml:space="preserve">a </w:t>
      </w:r>
      <w:r w:rsidR="00AB5878">
        <w:t>15 m</w:t>
      </w:r>
      <w:r w:rsidR="006A76D7">
        <w:t>L</w:t>
      </w:r>
      <w:r w:rsidR="00AB5878">
        <w:t xml:space="preserve"> ice-cold conical tube and centrifuge it at 700 </w:t>
      </w:r>
      <w:r w:rsidR="005733DC">
        <w:t>x</w:t>
      </w:r>
      <w:r w:rsidR="004C179D">
        <w:t xml:space="preserve"> </w:t>
      </w:r>
      <w:r w:rsidR="004C179D" w:rsidRPr="004C179D">
        <w:rPr>
          <w:i/>
          <w:iCs/>
        </w:rPr>
        <w:t>g</w:t>
      </w:r>
      <w:r w:rsidR="004C179D">
        <w:t xml:space="preserve"> </w:t>
      </w:r>
      <w:r w:rsidR="00AB5878">
        <w:t>for 10 min at 4</w:t>
      </w:r>
      <w:r w:rsidRPr="00ED2D59">
        <w:t xml:space="preserve"> </w:t>
      </w:r>
      <w:r>
        <w:t>˚C</w:t>
      </w:r>
      <w:r w:rsidR="00AB5878">
        <w:t xml:space="preserve"> </w:t>
      </w:r>
      <w:r w:rsidR="00D963FC">
        <w:t>T</w:t>
      </w:r>
      <w:r w:rsidR="00AB5878">
        <w:t>o</w:t>
      </w:r>
      <w:r>
        <w:t xml:space="preserve"> </w:t>
      </w:r>
      <w:r w:rsidR="00C041D0">
        <w:t xml:space="preserve">pellet </w:t>
      </w:r>
      <w:r w:rsidR="00D963FC">
        <w:t xml:space="preserve">all </w:t>
      </w:r>
      <w:r w:rsidR="00AB5878">
        <w:t>nuclei and unbroken cells.</w:t>
      </w:r>
    </w:p>
    <w:p w14:paraId="4474C0DE" w14:textId="77777777" w:rsidR="00035529" w:rsidRDefault="00035529" w:rsidP="00ED2D59">
      <w:pPr>
        <w:pBdr>
          <w:top w:val="nil"/>
          <w:left w:val="nil"/>
          <w:bottom w:val="nil"/>
          <w:right w:val="nil"/>
          <w:between w:val="nil"/>
        </w:pBdr>
        <w:tabs>
          <w:tab w:val="left" w:pos="1440"/>
        </w:tabs>
      </w:pPr>
    </w:p>
    <w:p w14:paraId="6AB73927" w14:textId="4A422995" w:rsidR="00AB5878" w:rsidRDefault="00AB5878" w:rsidP="00ED2D59">
      <w:pPr>
        <w:pStyle w:val="ListParagraph"/>
        <w:numPr>
          <w:ilvl w:val="1"/>
          <w:numId w:val="24"/>
        </w:numPr>
        <w:pBdr>
          <w:top w:val="nil"/>
          <w:left w:val="nil"/>
          <w:bottom w:val="nil"/>
          <w:right w:val="nil"/>
          <w:between w:val="nil"/>
        </w:pBdr>
        <w:tabs>
          <w:tab w:val="left" w:pos="1440"/>
        </w:tabs>
        <w:ind w:left="0" w:firstLine="0"/>
      </w:pPr>
      <w:r>
        <w:t xml:space="preserve">Collect the supernatant in a </w:t>
      </w:r>
      <w:r w:rsidR="00D963FC">
        <w:t>fresh</w:t>
      </w:r>
      <w:r>
        <w:t xml:space="preserve"> 15 m</w:t>
      </w:r>
      <w:r w:rsidR="006A76D7">
        <w:t>L</w:t>
      </w:r>
      <w:r>
        <w:t xml:space="preserve"> </w:t>
      </w:r>
      <w:r w:rsidR="002C7665">
        <w:t xml:space="preserve">tube </w:t>
      </w:r>
      <w:r>
        <w:t xml:space="preserve">and place </w:t>
      </w:r>
      <w:r w:rsidR="00C05CC7">
        <w:t xml:space="preserve">it </w:t>
      </w:r>
      <w:r>
        <w:t>on ice.</w:t>
      </w:r>
    </w:p>
    <w:p w14:paraId="3466F633" w14:textId="77777777" w:rsidR="00035529" w:rsidRDefault="00035529" w:rsidP="00ED2D59">
      <w:pPr>
        <w:pStyle w:val="ListParagraph"/>
        <w:pBdr>
          <w:top w:val="nil"/>
          <w:left w:val="nil"/>
          <w:bottom w:val="nil"/>
          <w:right w:val="nil"/>
          <w:between w:val="nil"/>
        </w:pBdr>
        <w:tabs>
          <w:tab w:val="left" w:pos="1440"/>
        </w:tabs>
        <w:ind w:left="0"/>
      </w:pPr>
    </w:p>
    <w:p w14:paraId="728377DA" w14:textId="61A8A937" w:rsidR="00961F29" w:rsidRDefault="00661198" w:rsidP="00ED2D59">
      <w:pPr>
        <w:pStyle w:val="ListParagraph"/>
        <w:numPr>
          <w:ilvl w:val="1"/>
          <w:numId w:val="24"/>
        </w:numPr>
        <w:pBdr>
          <w:top w:val="nil"/>
          <w:left w:val="nil"/>
          <w:bottom w:val="nil"/>
          <w:right w:val="nil"/>
          <w:between w:val="nil"/>
        </w:pBdr>
        <w:tabs>
          <w:tab w:val="left" w:pos="810"/>
        </w:tabs>
        <w:ind w:left="0" w:firstLine="0"/>
      </w:pPr>
      <w:r>
        <w:t>C</w:t>
      </w:r>
      <w:r w:rsidR="0003494A">
        <w:t xml:space="preserve">entrifuge </w:t>
      </w:r>
      <w:r>
        <w:t xml:space="preserve">the supernatant </w:t>
      </w:r>
      <w:r w:rsidR="0003494A">
        <w:t xml:space="preserve">at 8,500 </w:t>
      </w:r>
      <w:r w:rsidR="005733DC">
        <w:t>x</w:t>
      </w:r>
      <w:r w:rsidR="004C179D">
        <w:t xml:space="preserve"> </w:t>
      </w:r>
      <w:r w:rsidR="004C179D" w:rsidRPr="004C179D">
        <w:rPr>
          <w:i/>
          <w:iCs/>
        </w:rPr>
        <w:t>g</w:t>
      </w:r>
      <w:r w:rsidR="0003494A">
        <w:t xml:space="preserve"> for 10 min at 4</w:t>
      </w:r>
      <w:r w:rsidR="00ED2D59" w:rsidRPr="00ED2D59">
        <w:t xml:space="preserve"> </w:t>
      </w:r>
      <w:r w:rsidR="00ED2D59">
        <w:t>˚C</w:t>
      </w:r>
      <w:r w:rsidR="0003494A">
        <w:t xml:space="preserve"> to obtain </w:t>
      </w:r>
      <w:r w:rsidR="00D963FC">
        <w:t xml:space="preserve">a pellet containing </w:t>
      </w:r>
      <w:r w:rsidR="0003494A">
        <w:t>mitochondria.</w:t>
      </w:r>
    </w:p>
    <w:p w14:paraId="0FA2B4AF" w14:textId="77777777" w:rsidR="00961F29" w:rsidRDefault="00961F29" w:rsidP="00ED2D59">
      <w:pPr>
        <w:pStyle w:val="ListParagraph"/>
        <w:ind w:left="0"/>
      </w:pPr>
    </w:p>
    <w:p w14:paraId="693597EF" w14:textId="1A530628" w:rsidR="0003494A" w:rsidRDefault="00C72075" w:rsidP="00ED2D59">
      <w:pPr>
        <w:pStyle w:val="ListParagraph"/>
        <w:numPr>
          <w:ilvl w:val="1"/>
          <w:numId w:val="24"/>
        </w:numPr>
        <w:pBdr>
          <w:top w:val="nil"/>
          <w:left w:val="nil"/>
          <w:bottom w:val="nil"/>
          <w:right w:val="nil"/>
          <w:between w:val="nil"/>
        </w:pBdr>
        <w:tabs>
          <w:tab w:val="left" w:pos="810"/>
        </w:tabs>
        <w:ind w:left="0" w:firstLine="0"/>
      </w:pPr>
      <w:r>
        <w:t>R</w:t>
      </w:r>
      <w:r w:rsidR="0003494A">
        <w:t xml:space="preserve">esuspend pellet </w:t>
      </w:r>
      <w:r w:rsidR="00D963FC">
        <w:t xml:space="preserve">containing mitochondria </w:t>
      </w:r>
      <w:r w:rsidR="0003494A">
        <w:t>in 3.8 m</w:t>
      </w:r>
      <w:r w:rsidR="006A76D7">
        <w:t>L</w:t>
      </w:r>
      <w:r w:rsidR="0003494A">
        <w:t xml:space="preserve"> of ice-cold </w:t>
      </w:r>
      <w:r w:rsidR="00ED2D59">
        <w:t>h</w:t>
      </w:r>
      <w:r w:rsidR="0003494A">
        <w:t xml:space="preserve">ypertonic-mannitol </w:t>
      </w:r>
      <w:r w:rsidR="007C503B">
        <w:t>buffer</w:t>
      </w:r>
      <w:r w:rsidR="0003494A">
        <w:t xml:space="preserve"> </w:t>
      </w:r>
      <w:r w:rsidR="007C648C">
        <w:t>(</w:t>
      </w:r>
      <w:r w:rsidR="007C648C" w:rsidRPr="00961F29">
        <w:rPr>
          <w:b/>
          <w:bCs/>
        </w:rPr>
        <w:t>Table 2</w:t>
      </w:r>
      <w:r w:rsidR="007C648C">
        <w:t xml:space="preserve">) </w:t>
      </w:r>
      <w:r w:rsidR="0003494A">
        <w:t xml:space="preserve">and </w:t>
      </w:r>
      <w:r>
        <w:t>incubate the</w:t>
      </w:r>
      <w:r w:rsidR="0003494A">
        <w:t xml:space="preserve"> </w:t>
      </w:r>
      <w:r w:rsidRPr="00C72075">
        <w:t xml:space="preserve">mitochondrial suspension </w:t>
      </w:r>
      <w:r w:rsidR="0003494A">
        <w:t>on ice for 10–15 min.</w:t>
      </w:r>
    </w:p>
    <w:p w14:paraId="6307D764" w14:textId="77777777" w:rsidR="00961F29" w:rsidRPr="00ED2D59" w:rsidRDefault="00961F29" w:rsidP="00ED2D59">
      <w:pPr>
        <w:pBdr>
          <w:top w:val="nil"/>
          <w:left w:val="nil"/>
          <w:bottom w:val="nil"/>
          <w:right w:val="nil"/>
          <w:between w:val="nil"/>
        </w:pBdr>
        <w:rPr>
          <w:b/>
          <w:bCs/>
        </w:rPr>
      </w:pPr>
    </w:p>
    <w:p w14:paraId="7A6FE9F6" w14:textId="5583324B" w:rsidR="0003494A" w:rsidRPr="00ED2D59" w:rsidRDefault="0003494A" w:rsidP="00ED2D59">
      <w:pPr>
        <w:pStyle w:val="ListParagraph"/>
        <w:numPr>
          <w:ilvl w:val="0"/>
          <w:numId w:val="22"/>
        </w:numPr>
        <w:pBdr>
          <w:top w:val="nil"/>
          <w:left w:val="nil"/>
          <w:bottom w:val="nil"/>
          <w:right w:val="nil"/>
          <w:between w:val="nil"/>
        </w:pBdr>
        <w:ind w:left="0" w:firstLine="0"/>
        <w:rPr>
          <w:b/>
          <w:bCs/>
          <w:highlight w:val="yellow"/>
        </w:rPr>
      </w:pPr>
      <w:r w:rsidRPr="00ED2D59">
        <w:rPr>
          <w:b/>
          <w:bCs/>
          <w:highlight w:val="yellow"/>
        </w:rPr>
        <w:t xml:space="preserve">Mitochondrial isolation from </w:t>
      </w:r>
      <w:r w:rsidR="00ED2D59">
        <w:rPr>
          <w:b/>
          <w:bCs/>
          <w:highlight w:val="yellow"/>
        </w:rPr>
        <w:t xml:space="preserve">the </w:t>
      </w:r>
      <w:r w:rsidRPr="00ED2D59">
        <w:rPr>
          <w:b/>
          <w:bCs/>
          <w:highlight w:val="yellow"/>
        </w:rPr>
        <w:t xml:space="preserve">mouse </w:t>
      </w:r>
      <w:r w:rsidR="00E36111" w:rsidRPr="00ED2D59">
        <w:rPr>
          <w:b/>
          <w:bCs/>
          <w:highlight w:val="yellow"/>
        </w:rPr>
        <w:t>heart</w:t>
      </w:r>
      <w:r w:rsidR="000C740C" w:rsidRPr="00ED2D59">
        <w:rPr>
          <w:b/>
          <w:bCs/>
          <w:highlight w:val="yellow"/>
        </w:rPr>
        <w:t xml:space="preserve"> (modified from Garg et al. 2019)</w:t>
      </w:r>
      <w:r w:rsidR="000C740C" w:rsidRPr="00ED2D59">
        <w:rPr>
          <w:b/>
          <w:bCs/>
          <w:highlight w:val="yellow"/>
        </w:rPr>
        <w:fldChar w:fldCharType="begin">
          <w:fldData xml:space="preserve">PEVuZE5vdGU+PENpdGU+PEF1dGhvcj5HYXJnPC9BdXRob3I+PFllYXI+MjAxOTwvWWVhcj48UmVj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</w:fldData>
        </w:fldChar>
      </w:r>
      <w:r w:rsidR="006C6F2C" w:rsidRPr="00ED2D59">
        <w:rPr>
          <w:b/>
          <w:bCs/>
          <w:highlight w:val="yellow"/>
        </w:rPr>
        <w:instrText xml:space="preserve"> ADDIN EN.CITE </w:instrText>
      </w:r>
      <w:r w:rsidR="006C6F2C" w:rsidRPr="00ED2D59">
        <w:rPr>
          <w:b/>
          <w:bCs/>
          <w:highlight w:val="yellow"/>
        </w:rPr>
        <w:fldChar w:fldCharType="begin">
          <w:fldData xml:space="preserve">PEVuZE5vdGU+PENpdGU+PEF1dGhvcj5HYXJnPC9BdXRob3I+PFllYXI+MjAxOTwvWWVhcj48UmVj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</w:fldData>
        </w:fldChar>
      </w:r>
      <w:r w:rsidR="006C6F2C" w:rsidRPr="00ED2D59">
        <w:rPr>
          <w:b/>
          <w:bCs/>
          <w:highlight w:val="yellow"/>
        </w:rPr>
        <w:instrText xml:space="preserve"> ADDIN EN.CITE.DATA </w:instrText>
      </w:r>
      <w:r w:rsidR="006C6F2C" w:rsidRPr="00ED2D59">
        <w:rPr>
          <w:b/>
          <w:bCs/>
          <w:highlight w:val="yellow"/>
        </w:rPr>
      </w:r>
      <w:r w:rsidR="006C6F2C" w:rsidRPr="00ED2D59">
        <w:rPr>
          <w:b/>
          <w:bCs/>
          <w:highlight w:val="yellow"/>
        </w:rPr>
        <w:fldChar w:fldCharType="end"/>
      </w:r>
      <w:r w:rsidR="000C740C" w:rsidRPr="00ED2D59">
        <w:rPr>
          <w:b/>
          <w:bCs/>
          <w:highlight w:val="yellow"/>
        </w:rPr>
      </w:r>
      <w:r w:rsidR="000C740C" w:rsidRPr="00ED2D59">
        <w:rPr>
          <w:b/>
          <w:bCs/>
          <w:highlight w:val="yellow"/>
        </w:rPr>
        <w:fldChar w:fldCharType="separate"/>
      </w:r>
      <w:r w:rsidR="006C6F2C" w:rsidRPr="00ED2D59">
        <w:rPr>
          <w:b/>
          <w:bCs/>
          <w:noProof/>
          <w:highlight w:val="yellow"/>
          <w:vertAlign w:val="superscript"/>
        </w:rPr>
        <w:t>17</w:t>
      </w:r>
      <w:r w:rsidR="000C740C" w:rsidRPr="00ED2D59">
        <w:rPr>
          <w:b/>
          <w:bCs/>
          <w:highlight w:val="yellow"/>
        </w:rPr>
        <w:fldChar w:fldCharType="end"/>
      </w:r>
    </w:p>
    <w:p w14:paraId="55CC1444" w14:textId="77777777" w:rsidR="00035529" w:rsidRPr="00ED2D59" w:rsidRDefault="00035529" w:rsidP="00ED2D59">
      <w:pPr>
        <w:pStyle w:val="ListParagraph"/>
        <w:pBdr>
          <w:top w:val="nil"/>
          <w:left w:val="nil"/>
          <w:bottom w:val="nil"/>
          <w:right w:val="nil"/>
          <w:between w:val="nil"/>
        </w:pBdr>
        <w:ind w:left="0"/>
      </w:pPr>
    </w:p>
    <w:p w14:paraId="642ABC63" w14:textId="252D4A3A" w:rsidR="0090692A" w:rsidRDefault="004B0432" w:rsidP="00012DAA">
      <w:pPr>
        <w:pStyle w:val="ListParagraph"/>
        <w:numPr>
          <w:ilvl w:val="1"/>
          <w:numId w:val="22"/>
        </w:numPr>
        <w:ind w:left="0" w:firstLine="0"/>
      </w:pPr>
      <w:r w:rsidRPr="004B0432">
        <w:t>Euthanize C57BL/6 male mouse using CO</w:t>
      </w:r>
      <w:r w:rsidRPr="00A36387">
        <w:rPr>
          <w:vertAlign w:val="subscript"/>
        </w:rPr>
        <w:t>2</w:t>
      </w:r>
      <w:r w:rsidRPr="004B0432">
        <w:t xml:space="preserve"> asphyxiation and subsequent cervical dislocation, as recommended by the American Veterinary Medical Association Panel and the IACUC Committee.</w:t>
      </w:r>
    </w:p>
    <w:p w14:paraId="29CDF103" w14:textId="31B41231" w:rsidR="00F711D2" w:rsidRPr="00ED2D59" w:rsidRDefault="0090692A" w:rsidP="00012DAA">
      <w:pPr>
        <w:pStyle w:val="ListParagraph"/>
        <w:ind w:left="0"/>
      </w:pPr>
      <w:r w:rsidRPr="0090692A">
        <w:t xml:space="preserve"> </w:t>
      </w:r>
    </w:p>
    <w:p w14:paraId="555495A1" w14:textId="7A625BCE" w:rsidR="00035529" w:rsidRPr="00012DAA" w:rsidRDefault="0090692A" w:rsidP="00012DAA">
      <w:pPr>
        <w:pStyle w:val="ListParagraph"/>
        <w:numPr>
          <w:ilvl w:val="1"/>
          <w:numId w:val="22"/>
        </w:numPr>
        <w:ind w:left="0" w:firstLine="0"/>
        <w:rPr>
          <w:highlight w:val="yellow"/>
        </w:rPr>
      </w:pPr>
      <w:r w:rsidRPr="00012DAA">
        <w:rPr>
          <w:highlight w:val="yellow"/>
        </w:rPr>
        <w:t>After positioning the mouse on its back, spray alcohol to clean and wet the hair</w:t>
      </w:r>
      <w:r w:rsidR="00C05CC7">
        <w:rPr>
          <w:highlight w:val="yellow"/>
        </w:rPr>
        <w:t>.</w:t>
      </w:r>
      <w:r w:rsidRPr="00012DAA">
        <w:rPr>
          <w:highlight w:val="yellow"/>
        </w:rPr>
        <w:t xml:space="preserve"> </w:t>
      </w:r>
      <w:r w:rsidR="00C05CC7">
        <w:rPr>
          <w:highlight w:val="yellow"/>
        </w:rPr>
        <w:t>T</w:t>
      </w:r>
      <w:r w:rsidRPr="00012DAA">
        <w:rPr>
          <w:highlight w:val="yellow"/>
        </w:rPr>
        <w:t>hen</w:t>
      </w:r>
      <w:r w:rsidR="00C05CC7">
        <w:rPr>
          <w:highlight w:val="yellow"/>
        </w:rPr>
        <w:t>,</w:t>
      </w:r>
      <w:r w:rsidRPr="00012DAA">
        <w:rPr>
          <w:highlight w:val="yellow"/>
        </w:rPr>
        <w:t xml:space="preserve"> make a 2</w:t>
      </w:r>
      <w:r w:rsidR="002C7665">
        <w:rPr>
          <w:highlight w:val="yellow"/>
        </w:rPr>
        <w:t xml:space="preserve"> </w:t>
      </w:r>
      <w:r w:rsidRPr="00012DAA">
        <w:rPr>
          <w:highlight w:val="yellow"/>
        </w:rPr>
        <w:t>cm incision on the thorax after grasping the skin with tweezers.</w:t>
      </w:r>
    </w:p>
    <w:p w14:paraId="495A726B" w14:textId="77777777" w:rsidR="00E96C89" w:rsidRPr="00880B57" w:rsidRDefault="00E96C89" w:rsidP="00012DAA">
      <w:pPr>
        <w:pStyle w:val="ListParagraph"/>
        <w:ind w:left="0"/>
        <w:rPr>
          <w:highlight w:val="yellow"/>
        </w:rPr>
      </w:pPr>
    </w:p>
    <w:p w14:paraId="0E27F255" w14:textId="4F49A52E" w:rsidR="00F711D2" w:rsidRPr="00880B57" w:rsidRDefault="00D30C84" w:rsidP="00012DAA">
      <w:pPr>
        <w:pStyle w:val="ListParagraph"/>
        <w:numPr>
          <w:ilvl w:val="1"/>
          <w:numId w:val="22"/>
        </w:numPr>
        <w:ind w:left="0" w:firstLine="0"/>
        <w:rPr>
          <w:highlight w:val="yellow"/>
        </w:rPr>
      </w:pPr>
      <w:r>
        <w:rPr>
          <w:highlight w:val="yellow"/>
        </w:rPr>
        <w:t>Dissect</w:t>
      </w:r>
      <w:r w:rsidR="00F711D2" w:rsidRPr="00880B57">
        <w:rPr>
          <w:highlight w:val="yellow"/>
        </w:rPr>
        <w:t xml:space="preserve"> the heart from</w:t>
      </w:r>
      <w:r w:rsidR="00A30C57" w:rsidRPr="00880B57">
        <w:rPr>
          <w:highlight w:val="yellow"/>
        </w:rPr>
        <w:t xml:space="preserve"> </w:t>
      </w:r>
      <w:r w:rsidR="00F711D2" w:rsidRPr="00880B57">
        <w:rPr>
          <w:highlight w:val="yellow"/>
        </w:rPr>
        <w:t>the animal</w:t>
      </w:r>
      <w:r w:rsidR="00A36387">
        <w:rPr>
          <w:highlight w:val="yellow"/>
        </w:rPr>
        <w:t>’s chest</w:t>
      </w:r>
      <w:r w:rsidR="00F711D2" w:rsidRPr="00880B57">
        <w:rPr>
          <w:highlight w:val="yellow"/>
        </w:rPr>
        <w:t xml:space="preserve"> and rinse it </w:t>
      </w:r>
      <w:r w:rsidR="00A30C57" w:rsidRPr="00880B57">
        <w:rPr>
          <w:highlight w:val="yellow"/>
        </w:rPr>
        <w:t>to remove all the blood</w:t>
      </w:r>
      <w:r w:rsidR="00352DCB" w:rsidRPr="00880B57">
        <w:rPr>
          <w:highlight w:val="yellow"/>
        </w:rPr>
        <w:t xml:space="preserve"> in a 10 mL beaker with 5 mL of </w:t>
      </w:r>
      <w:r w:rsidR="00ED2D59">
        <w:rPr>
          <w:highlight w:val="yellow"/>
        </w:rPr>
        <w:t xml:space="preserve">the </w:t>
      </w:r>
      <w:r w:rsidR="00352DCB" w:rsidRPr="00880B57">
        <w:rPr>
          <w:highlight w:val="yellow"/>
        </w:rPr>
        <w:t>cold isolation</w:t>
      </w:r>
      <w:r w:rsidR="00ED2D59">
        <w:rPr>
          <w:highlight w:val="yellow"/>
        </w:rPr>
        <w:t xml:space="preserve"> solution</w:t>
      </w:r>
      <w:r w:rsidR="00A30C57" w:rsidRPr="00880B57">
        <w:rPr>
          <w:highlight w:val="yellow"/>
        </w:rPr>
        <w:t>.</w:t>
      </w:r>
    </w:p>
    <w:p w14:paraId="10EBB8BE" w14:textId="77777777" w:rsidR="00035529" w:rsidRPr="00880B57" w:rsidRDefault="00035529" w:rsidP="00012DAA">
      <w:pPr>
        <w:pStyle w:val="ListParagraph"/>
        <w:ind w:left="0"/>
        <w:rPr>
          <w:highlight w:val="yellow"/>
        </w:rPr>
      </w:pPr>
    </w:p>
    <w:p w14:paraId="55F27D31" w14:textId="1BA1ED9D" w:rsidR="005B2572" w:rsidRPr="00880B57" w:rsidRDefault="00DA73E7" w:rsidP="00012DAA">
      <w:pPr>
        <w:pStyle w:val="ListParagraph"/>
        <w:numPr>
          <w:ilvl w:val="1"/>
          <w:numId w:val="22"/>
        </w:numPr>
        <w:pBdr>
          <w:top w:val="nil"/>
          <w:left w:val="nil"/>
          <w:bottom w:val="nil"/>
          <w:right w:val="nil"/>
          <w:between w:val="nil"/>
        </w:pBdr>
        <w:ind w:left="0" w:firstLine="0"/>
        <w:rPr>
          <w:highlight w:val="yellow"/>
        </w:rPr>
      </w:pPr>
      <w:r w:rsidRPr="00012DAA">
        <w:rPr>
          <w:highlight w:val="yellow"/>
        </w:rPr>
        <w:t>Once the heart has been cleared of traces of blood, transfer it to another 10 m</w:t>
      </w:r>
      <w:r w:rsidR="002C7665">
        <w:rPr>
          <w:highlight w:val="yellow"/>
        </w:rPr>
        <w:t>L</w:t>
      </w:r>
      <w:r w:rsidRPr="00012DAA">
        <w:rPr>
          <w:highlight w:val="yellow"/>
        </w:rPr>
        <w:t xml:space="preserve"> beaker containing 5 m</w:t>
      </w:r>
      <w:r w:rsidR="002C7665">
        <w:rPr>
          <w:highlight w:val="yellow"/>
        </w:rPr>
        <w:t>L</w:t>
      </w:r>
      <w:r w:rsidRPr="00012DAA">
        <w:rPr>
          <w:highlight w:val="yellow"/>
        </w:rPr>
        <w:t xml:space="preserve"> of cold isolation buffer</w:t>
      </w:r>
      <w:r w:rsidRPr="00BA4C4E">
        <w:rPr>
          <w:highlight w:val="yellow"/>
        </w:rPr>
        <w:t xml:space="preserve"> </w:t>
      </w:r>
      <w:r w:rsidR="007C648C" w:rsidRPr="00DC6D34">
        <w:rPr>
          <w:highlight w:val="yellow"/>
        </w:rPr>
        <w:t>(</w:t>
      </w:r>
      <w:r w:rsidR="007C648C" w:rsidRPr="00880B57">
        <w:rPr>
          <w:b/>
          <w:bCs/>
          <w:highlight w:val="yellow"/>
        </w:rPr>
        <w:t>Table 1</w:t>
      </w:r>
      <w:r w:rsidR="007C648C" w:rsidRPr="00880B57">
        <w:rPr>
          <w:highlight w:val="yellow"/>
        </w:rPr>
        <w:t>)</w:t>
      </w:r>
      <w:r w:rsidR="00352DCB" w:rsidRPr="00880B57">
        <w:rPr>
          <w:highlight w:val="yellow"/>
        </w:rPr>
        <w:t xml:space="preserve"> to c</w:t>
      </w:r>
      <w:r w:rsidR="00A30C57" w:rsidRPr="00880B57">
        <w:rPr>
          <w:highlight w:val="yellow"/>
        </w:rPr>
        <w:t xml:space="preserve">hop </w:t>
      </w:r>
      <w:r w:rsidR="002C7665">
        <w:rPr>
          <w:highlight w:val="yellow"/>
        </w:rPr>
        <w:t xml:space="preserve">it </w:t>
      </w:r>
      <w:r w:rsidR="00A30C57" w:rsidRPr="00880B57">
        <w:rPr>
          <w:highlight w:val="yellow"/>
        </w:rPr>
        <w:t>up into thin pieces</w:t>
      </w:r>
      <w:r w:rsidR="002C7665">
        <w:rPr>
          <w:highlight w:val="yellow"/>
        </w:rPr>
        <w:t>. Then</w:t>
      </w:r>
      <w:r w:rsidR="00C05CC7">
        <w:rPr>
          <w:highlight w:val="yellow"/>
        </w:rPr>
        <w:t>,</w:t>
      </w:r>
      <w:r w:rsidR="002C7665">
        <w:rPr>
          <w:highlight w:val="yellow"/>
        </w:rPr>
        <w:t xml:space="preserve"> transfer to</w:t>
      </w:r>
      <w:r w:rsidR="005B2572" w:rsidRPr="00880B57">
        <w:rPr>
          <w:highlight w:val="yellow"/>
        </w:rPr>
        <w:t xml:space="preserve"> </w:t>
      </w:r>
      <w:r w:rsidR="002C7665">
        <w:rPr>
          <w:highlight w:val="yellow"/>
        </w:rPr>
        <w:t>an</w:t>
      </w:r>
      <w:r w:rsidR="005B2572" w:rsidRPr="00880B57">
        <w:rPr>
          <w:highlight w:val="yellow"/>
        </w:rPr>
        <w:t xml:space="preserve"> ice-chilled 10 m</w:t>
      </w:r>
      <w:r w:rsidR="006A76D7" w:rsidRPr="00880B57">
        <w:rPr>
          <w:highlight w:val="yellow"/>
        </w:rPr>
        <w:t>L</w:t>
      </w:r>
      <w:r w:rsidR="005B2572" w:rsidRPr="00880B57">
        <w:rPr>
          <w:highlight w:val="yellow"/>
        </w:rPr>
        <w:t xml:space="preserve"> glass homogenizer (</w:t>
      </w:r>
      <w:r w:rsidR="00701E57" w:rsidRPr="00880B57">
        <w:rPr>
          <w:highlight w:val="yellow"/>
        </w:rPr>
        <w:t>PTFE</w:t>
      </w:r>
      <w:r w:rsidR="005B2572" w:rsidRPr="00880B57">
        <w:rPr>
          <w:highlight w:val="yellow"/>
        </w:rPr>
        <w:t xml:space="preserve"> pestle).</w:t>
      </w:r>
    </w:p>
    <w:p w14:paraId="2B3CF710" w14:textId="77777777" w:rsidR="00035529" w:rsidRPr="00880B57" w:rsidRDefault="00035529" w:rsidP="00ED2D59">
      <w:pPr>
        <w:pStyle w:val="ListParagraph"/>
        <w:pBdr>
          <w:top w:val="nil"/>
          <w:left w:val="nil"/>
          <w:bottom w:val="nil"/>
          <w:right w:val="nil"/>
          <w:between w:val="nil"/>
        </w:pBdr>
        <w:ind w:left="0"/>
        <w:rPr>
          <w:highlight w:val="yellow"/>
        </w:rPr>
      </w:pPr>
    </w:p>
    <w:p w14:paraId="39ECF14D" w14:textId="09941D24" w:rsidR="005B2572" w:rsidRPr="00880B57" w:rsidRDefault="004A5B4F"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Use an overhead stirrer to homogenize the pre-cut tissue on ice with six gentle strokes at a controlled speed of 275 rot</w:t>
      </w:r>
      <w:r w:rsidR="00ED2D59">
        <w:rPr>
          <w:highlight w:val="yellow"/>
        </w:rPr>
        <w:t>at</w:t>
      </w:r>
      <w:r w:rsidR="002C7665">
        <w:rPr>
          <w:highlight w:val="yellow"/>
        </w:rPr>
        <w:t>ion</w:t>
      </w:r>
      <w:r w:rsidR="005733DC">
        <w:rPr>
          <w:highlight w:val="yellow"/>
        </w:rPr>
        <w:t>s</w:t>
      </w:r>
      <w:r w:rsidRPr="00880B57">
        <w:rPr>
          <w:highlight w:val="yellow"/>
        </w:rPr>
        <w:t>/min.</w:t>
      </w:r>
    </w:p>
    <w:p w14:paraId="6FAD5C92" w14:textId="77777777" w:rsidR="00035529" w:rsidRPr="00880B57" w:rsidRDefault="00035529" w:rsidP="00ED2D59">
      <w:pPr>
        <w:pBdr>
          <w:top w:val="nil"/>
          <w:left w:val="nil"/>
          <w:bottom w:val="nil"/>
          <w:right w:val="nil"/>
          <w:between w:val="nil"/>
        </w:pBdr>
        <w:tabs>
          <w:tab w:val="left" w:pos="1440"/>
        </w:tabs>
        <w:rPr>
          <w:highlight w:val="yellow"/>
        </w:rPr>
      </w:pPr>
    </w:p>
    <w:p w14:paraId="4345F744" w14:textId="2A68E9C5" w:rsidR="00AB5878" w:rsidRPr="00880B57" w:rsidRDefault="00ED2D59" w:rsidP="00ED2D59">
      <w:pPr>
        <w:pStyle w:val="ListParagraph"/>
        <w:numPr>
          <w:ilvl w:val="1"/>
          <w:numId w:val="22"/>
        </w:numPr>
        <w:pBdr>
          <w:top w:val="nil"/>
          <w:left w:val="nil"/>
          <w:bottom w:val="nil"/>
          <w:right w:val="nil"/>
          <w:between w:val="nil"/>
        </w:pBdr>
        <w:tabs>
          <w:tab w:val="left" w:pos="1440"/>
        </w:tabs>
        <w:ind w:left="0" w:firstLine="0"/>
        <w:rPr>
          <w:highlight w:val="yellow"/>
        </w:rPr>
      </w:pPr>
      <w:r>
        <w:rPr>
          <w:highlight w:val="yellow"/>
        </w:rPr>
        <w:t xml:space="preserve">Transfer </w:t>
      </w:r>
      <w:r w:rsidR="005B2572" w:rsidRPr="00880B57">
        <w:rPr>
          <w:highlight w:val="yellow"/>
        </w:rPr>
        <w:t xml:space="preserve">the homogenate </w:t>
      </w:r>
      <w:r>
        <w:rPr>
          <w:highlight w:val="yellow"/>
        </w:rPr>
        <w:t>to a</w:t>
      </w:r>
      <w:r w:rsidR="005B2572" w:rsidRPr="00880B57">
        <w:rPr>
          <w:highlight w:val="yellow"/>
        </w:rPr>
        <w:t xml:space="preserve"> 15 m</w:t>
      </w:r>
      <w:r w:rsidR="006A76D7" w:rsidRPr="00880B57">
        <w:rPr>
          <w:highlight w:val="yellow"/>
        </w:rPr>
        <w:t>L</w:t>
      </w:r>
      <w:r w:rsidR="005B2572" w:rsidRPr="00880B57">
        <w:rPr>
          <w:highlight w:val="yellow"/>
        </w:rPr>
        <w:t xml:space="preserve"> ice-cold conical tube and centrifuge it at 700 </w:t>
      </w:r>
      <w:r w:rsidR="005733DC">
        <w:rPr>
          <w:highlight w:val="yellow"/>
        </w:rPr>
        <w:t>x</w:t>
      </w:r>
      <w:r w:rsidR="004C179D" w:rsidRPr="00880B57">
        <w:rPr>
          <w:highlight w:val="yellow"/>
        </w:rPr>
        <w:t xml:space="preserve"> </w:t>
      </w:r>
      <w:r w:rsidR="004C179D" w:rsidRPr="00880B57">
        <w:rPr>
          <w:i/>
          <w:iCs/>
          <w:highlight w:val="yellow"/>
        </w:rPr>
        <w:t>g</w:t>
      </w:r>
      <w:r w:rsidR="005B2572" w:rsidRPr="00880B57">
        <w:rPr>
          <w:highlight w:val="yellow"/>
        </w:rPr>
        <w:t xml:space="preserve"> for 10 </w:t>
      </w:r>
      <w:r w:rsidR="005B2572" w:rsidRPr="00880B57">
        <w:rPr>
          <w:highlight w:val="yellow"/>
        </w:rPr>
        <w:lastRenderedPageBreak/>
        <w:t>min at 4</w:t>
      </w:r>
      <w:r w:rsidR="00D30C84">
        <w:rPr>
          <w:highlight w:val="yellow"/>
        </w:rPr>
        <w:t xml:space="preserve"> </w:t>
      </w:r>
      <w:r>
        <w:rPr>
          <w:highlight w:val="yellow"/>
        </w:rPr>
        <w:t>˚</w:t>
      </w:r>
      <w:r w:rsidR="005B2572" w:rsidRPr="00880B57">
        <w:rPr>
          <w:highlight w:val="yellow"/>
        </w:rPr>
        <w:t>C</w:t>
      </w:r>
      <w:r w:rsidR="00C0210D" w:rsidRPr="00880B57">
        <w:rPr>
          <w:highlight w:val="yellow"/>
        </w:rPr>
        <w:t xml:space="preserve"> </w:t>
      </w:r>
      <w:r w:rsidR="005B2572" w:rsidRPr="00880B57">
        <w:rPr>
          <w:highlight w:val="yellow"/>
        </w:rPr>
        <w:t>to pellet nuclei and unbroken cells</w:t>
      </w:r>
      <w:r w:rsidR="00661198" w:rsidRPr="00880B57">
        <w:rPr>
          <w:highlight w:val="yellow"/>
        </w:rPr>
        <w:t>.</w:t>
      </w:r>
    </w:p>
    <w:p w14:paraId="0700A394" w14:textId="77777777" w:rsidR="00035529" w:rsidRPr="00880B57" w:rsidRDefault="00035529" w:rsidP="00ED2D59">
      <w:pPr>
        <w:pStyle w:val="ListParagraph"/>
        <w:pBdr>
          <w:top w:val="nil"/>
          <w:left w:val="nil"/>
          <w:bottom w:val="nil"/>
          <w:right w:val="nil"/>
          <w:between w:val="nil"/>
        </w:pBdr>
        <w:tabs>
          <w:tab w:val="left" w:pos="1440"/>
        </w:tabs>
        <w:ind w:left="0"/>
        <w:rPr>
          <w:highlight w:val="yellow"/>
        </w:rPr>
      </w:pPr>
    </w:p>
    <w:p w14:paraId="2B8177C0" w14:textId="64A60D2E" w:rsidR="005B2572" w:rsidRPr="00880B57" w:rsidRDefault="005B2572"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 xml:space="preserve">Collect the supernatant in a fresh 15 </w:t>
      </w:r>
      <w:r w:rsidR="00C0210D" w:rsidRPr="00880B57">
        <w:rPr>
          <w:highlight w:val="yellow"/>
        </w:rPr>
        <w:t>m</w:t>
      </w:r>
      <w:r w:rsidR="006A76D7" w:rsidRPr="00880B57">
        <w:rPr>
          <w:highlight w:val="yellow"/>
        </w:rPr>
        <w:t>L</w:t>
      </w:r>
      <w:r w:rsidR="00C0210D" w:rsidRPr="00880B57">
        <w:rPr>
          <w:highlight w:val="yellow"/>
        </w:rPr>
        <w:t xml:space="preserve"> </w:t>
      </w:r>
      <w:r w:rsidR="00ED2D59">
        <w:rPr>
          <w:highlight w:val="yellow"/>
        </w:rPr>
        <w:t xml:space="preserve">tube </w:t>
      </w:r>
      <w:r w:rsidRPr="00880B57">
        <w:rPr>
          <w:highlight w:val="yellow"/>
        </w:rPr>
        <w:t xml:space="preserve">and place </w:t>
      </w:r>
      <w:r w:rsidR="00ED2D59">
        <w:rPr>
          <w:highlight w:val="yellow"/>
        </w:rPr>
        <w:t xml:space="preserve">it </w:t>
      </w:r>
      <w:r w:rsidRPr="00880B57">
        <w:rPr>
          <w:highlight w:val="yellow"/>
        </w:rPr>
        <w:t>on ice.</w:t>
      </w:r>
    </w:p>
    <w:p w14:paraId="3B7737BF" w14:textId="77777777" w:rsidR="00035529" w:rsidRPr="00880B57" w:rsidRDefault="00035529" w:rsidP="00ED2D59">
      <w:pPr>
        <w:pBdr>
          <w:top w:val="nil"/>
          <w:left w:val="nil"/>
          <w:bottom w:val="nil"/>
          <w:right w:val="nil"/>
          <w:between w:val="nil"/>
        </w:pBdr>
        <w:tabs>
          <w:tab w:val="left" w:pos="1440"/>
        </w:tabs>
        <w:rPr>
          <w:highlight w:val="yellow"/>
        </w:rPr>
      </w:pPr>
    </w:p>
    <w:p w14:paraId="724DE601" w14:textId="7B1F1B5C" w:rsidR="00770920" w:rsidRPr="00BA4C4E" w:rsidRDefault="00111FFA" w:rsidP="00ED2D59">
      <w:pPr>
        <w:pStyle w:val="ListParagraph"/>
        <w:numPr>
          <w:ilvl w:val="1"/>
          <w:numId w:val="22"/>
        </w:numPr>
        <w:pBdr>
          <w:top w:val="nil"/>
          <w:left w:val="nil"/>
          <w:bottom w:val="nil"/>
          <w:right w:val="nil"/>
          <w:between w:val="nil"/>
        </w:pBdr>
        <w:ind w:left="0" w:firstLine="0"/>
        <w:rPr>
          <w:highlight w:val="yellow"/>
        </w:rPr>
      </w:pPr>
      <w:r w:rsidRPr="00012DAA">
        <w:rPr>
          <w:highlight w:val="yellow"/>
        </w:rPr>
        <w:t xml:space="preserve">Centrifuge the supernatant at 8,500 </w:t>
      </w:r>
      <w:r w:rsidR="005733DC">
        <w:rPr>
          <w:highlight w:val="yellow"/>
        </w:rPr>
        <w:t>x</w:t>
      </w:r>
      <w:r w:rsidRPr="00012DAA">
        <w:rPr>
          <w:highlight w:val="yellow"/>
        </w:rPr>
        <w:t xml:space="preserve"> </w:t>
      </w:r>
      <w:r w:rsidRPr="005A446F">
        <w:rPr>
          <w:i/>
          <w:iCs/>
          <w:highlight w:val="yellow"/>
        </w:rPr>
        <w:t>g</w:t>
      </w:r>
      <w:r w:rsidRPr="00012DAA">
        <w:rPr>
          <w:highlight w:val="yellow"/>
        </w:rPr>
        <w:t xml:space="preserve"> for 10 min at 4 ˚C to obtain a pellet </w:t>
      </w:r>
      <w:r w:rsidR="00D963FC">
        <w:rPr>
          <w:highlight w:val="yellow"/>
        </w:rPr>
        <w:t>containing</w:t>
      </w:r>
      <w:r w:rsidRPr="00012DAA">
        <w:rPr>
          <w:highlight w:val="yellow"/>
        </w:rPr>
        <w:t xml:space="preserve"> mitochondria.</w:t>
      </w:r>
    </w:p>
    <w:p w14:paraId="1E75A625" w14:textId="77777777" w:rsidR="00035529" w:rsidRPr="00880B57" w:rsidRDefault="00035529" w:rsidP="00ED2D59">
      <w:pPr>
        <w:pStyle w:val="ListParagraph"/>
        <w:pBdr>
          <w:top w:val="nil"/>
          <w:left w:val="nil"/>
          <w:bottom w:val="nil"/>
          <w:right w:val="nil"/>
          <w:between w:val="nil"/>
        </w:pBdr>
        <w:ind w:left="0"/>
        <w:rPr>
          <w:highlight w:val="yellow"/>
        </w:rPr>
      </w:pPr>
    </w:p>
    <w:p w14:paraId="4C1C623E" w14:textId="7BD7CC50" w:rsidR="00C0210D" w:rsidRPr="00880B57" w:rsidRDefault="00C72075" w:rsidP="00ED2D59">
      <w:pPr>
        <w:pStyle w:val="ListParagraph"/>
        <w:numPr>
          <w:ilvl w:val="1"/>
          <w:numId w:val="22"/>
        </w:numPr>
        <w:pBdr>
          <w:top w:val="nil"/>
          <w:left w:val="nil"/>
          <w:bottom w:val="nil"/>
          <w:right w:val="nil"/>
          <w:between w:val="nil"/>
        </w:pBdr>
        <w:ind w:left="0" w:firstLine="0"/>
        <w:rPr>
          <w:highlight w:val="yellow"/>
        </w:rPr>
      </w:pPr>
      <w:r w:rsidRPr="00880B57">
        <w:rPr>
          <w:highlight w:val="yellow"/>
        </w:rPr>
        <w:t xml:space="preserve">Resuspend the mitochondrial pellet in 3.8 mL of ice-cold </w:t>
      </w:r>
      <w:r w:rsidR="00ED2D59">
        <w:rPr>
          <w:highlight w:val="yellow"/>
        </w:rPr>
        <w:t>h</w:t>
      </w:r>
      <w:r w:rsidRPr="00880B57">
        <w:rPr>
          <w:highlight w:val="yellow"/>
        </w:rPr>
        <w:t>ypertonic-mannitol buffer (</w:t>
      </w:r>
      <w:r w:rsidRPr="00880B57">
        <w:rPr>
          <w:b/>
          <w:bCs/>
          <w:highlight w:val="yellow"/>
        </w:rPr>
        <w:t>Table 2</w:t>
      </w:r>
      <w:r w:rsidRPr="00880B57">
        <w:rPr>
          <w:highlight w:val="yellow"/>
        </w:rPr>
        <w:t>) and incubate the mitochondrial suspension on ice for 10–15 min.</w:t>
      </w:r>
    </w:p>
    <w:p w14:paraId="598E0C56" w14:textId="77777777" w:rsidR="002357D8" w:rsidRPr="00ED2D59" w:rsidRDefault="002357D8" w:rsidP="00ED2D59">
      <w:pPr>
        <w:pBdr>
          <w:top w:val="nil"/>
          <w:left w:val="nil"/>
          <w:bottom w:val="nil"/>
          <w:right w:val="nil"/>
          <w:between w:val="nil"/>
        </w:pBdr>
        <w:rPr>
          <w:b/>
          <w:bCs/>
          <w:highlight w:val="yellow"/>
        </w:rPr>
      </w:pPr>
    </w:p>
    <w:p w14:paraId="0F60B77F" w14:textId="22739E01" w:rsidR="002C515D" w:rsidRPr="00ED2D59" w:rsidRDefault="005839F0" w:rsidP="00ED2D59">
      <w:pPr>
        <w:pStyle w:val="ListParagraph"/>
        <w:numPr>
          <w:ilvl w:val="0"/>
          <w:numId w:val="22"/>
        </w:numPr>
        <w:pBdr>
          <w:top w:val="nil"/>
          <w:left w:val="nil"/>
          <w:bottom w:val="nil"/>
          <w:right w:val="nil"/>
          <w:between w:val="nil"/>
        </w:pBdr>
        <w:ind w:left="0" w:firstLine="0"/>
        <w:rPr>
          <w:b/>
          <w:bCs/>
          <w:highlight w:val="yellow"/>
        </w:rPr>
      </w:pPr>
      <w:r w:rsidRPr="00ED2D59">
        <w:rPr>
          <w:b/>
          <w:bCs/>
          <w:highlight w:val="yellow"/>
        </w:rPr>
        <w:t>Preparation of mitoplasts with a French Press</w:t>
      </w:r>
      <w:r w:rsidR="0060395B" w:rsidRPr="00ED2D59">
        <w:rPr>
          <w:b/>
          <w:bCs/>
          <w:highlight w:val="yellow"/>
        </w:rPr>
        <w:t xml:space="preserve"> for mechanical rupture of </w:t>
      </w:r>
      <w:r w:rsidR="00C71505" w:rsidRPr="00ED2D59">
        <w:rPr>
          <w:b/>
          <w:bCs/>
          <w:highlight w:val="yellow"/>
        </w:rPr>
        <w:t xml:space="preserve">the </w:t>
      </w:r>
      <w:r w:rsidR="0060395B" w:rsidRPr="00ED2D59">
        <w:rPr>
          <w:b/>
          <w:bCs/>
          <w:highlight w:val="yellow"/>
        </w:rPr>
        <w:t>OMM.</w:t>
      </w:r>
    </w:p>
    <w:p w14:paraId="4881478E" w14:textId="77777777" w:rsidR="00035529" w:rsidRPr="0062171D" w:rsidRDefault="00035529" w:rsidP="00ED2D59">
      <w:pPr>
        <w:pStyle w:val="ListParagraph"/>
        <w:pBdr>
          <w:top w:val="nil"/>
          <w:left w:val="nil"/>
          <w:bottom w:val="nil"/>
          <w:right w:val="nil"/>
          <w:between w:val="nil"/>
        </w:pBdr>
        <w:ind w:left="0"/>
      </w:pPr>
    </w:p>
    <w:p w14:paraId="05BD84C3" w14:textId="19DB53B5" w:rsidR="004D51B0" w:rsidRPr="0062171D" w:rsidRDefault="004D51B0" w:rsidP="00ED2D59">
      <w:pPr>
        <w:pBdr>
          <w:top w:val="nil"/>
          <w:left w:val="nil"/>
          <w:bottom w:val="nil"/>
          <w:right w:val="nil"/>
          <w:between w:val="nil"/>
        </w:pBdr>
      </w:pPr>
      <w:r w:rsidRPr="0062171D">
        <w:t xml:space="preserve">NOTE: </w:t>
      </w:r>
      <w:r w:rsidR="00ED2D59" w:rsidRPr="0062171D">
        <w:t>T</w:t>
      </w:r>
      <w:r w:rsidR="000C740C" w:rsidRPr="0062171D">
        <w:t>he French press procedure allows the IMM to be released from the OMM with its integrity preserved, including the matrix and crista</w:t>
      </w:r>
      <w:r w:rsidR="006F607E" w:rsidRPr="0062171D">
        <w:t xml:space="preserve"> (</w:t>
      </w:r>
      <w:r w:rsidR="006F607E" w:rsidRPr="0062171D">
        <w:rPr>
          <w:b/>
          <w:bCs/>
        </w:rPr>
        <w:t>Figure 2</w:t>
      </w:r>
      <w:r w:rsidR="006F607E" w:rsidRPr="0062171D">
        <w:t>)</w:t>
      </w:r>
      <w:r w:rsidR="00861AFC" w:rsidRPr="0062171D">
        <w:fldChar w:fldCharType="begin">
          <w:fldData xml:space="preserve">PEVuZE5vdGU+PENpdGU+PEF1dGhvcj5EZWNrZXI8L0F1dGhvcj48WWVhcj4xOTc3PC9ZZWFyPjxS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=
</w:fldData>
        </w:fldChar>
      </w:r>
      <w:r w:rsidR="006C6F2C" w:rsidRPr="0062171D">
        <w:instrText xml:space="preserve"> ADDIN EN.CITE </w:instrText>
      </w:r>
      <w:r w:rsidR="006C6F2C" w:rsidRPr="0062171D">
        <w:fldChar w:fldCharType="begin">
          <w:fldData xml:space="preserve">PEVuZE5vdGU+PENpdGU+PEF1dGhvcj5EZWNrZXI8L0F1dGhvcj48WWVhcj4xOTc3PC9ZZWFyPjxS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=
</w:fldData>
        </w:fldChar>
      </w:r>
      <w:r w:rsidR="006C6F2C" w:rsidRPr="0062171D">
        <w:instrText xml:space="preserve"> ADDIN EN.CITE.DATA </w:instrText>
      </w:r>
      <w:r w:rsidR="006C6F2C" w:rsidRPr="0062171D">
        <w:fldChar w:fldCharType="end"/>
      </w:r>
      <w:r w:rsidR="00861AFC" w:rsidRPr="0062171D">
        <w:fldChar w:fldCharType="separate"/>
      </w:r>
      <w:r w:rsidR="006C6F2C" w:rsidRPr="0062171D">
        <w:rPr>
          <w:noProof/>
          <w:vertAlign w:val="superscript"/>
        </w:rPr>
        <w:t>18</w:t>
      </w:r>
      <w:r w:rsidR="00861AFC" w:rsidRPr="0062171D">
        <w:fldChar w:fldCharType="end"/>
      </w:r>
      <w:r w:rsidR="000C740C" w:rsidRPr="0062171D">
        <w:t>.</w:t>
      </w:r>
      <w:r w:rsidRPr="0062171D">
        <w:t xml:space="preserve"> </w:t>
      </w:r>
      <w:r w:rsidR="00ED2D59" w:rsidRPr="0062171D">
        <w:t>M</w:t>
      </w:r>
      <w:r w:rsidR="000C740C" w:rsidRPr="0062171D">
        <w:t xml:space="preserve">itochondria are pre-incubated in a </w:t>
      </w:r>
      <w:r w:rsidR="00ED2D59" w:rsidRPr="0062171D">
        <w:t>h</w:t>
      </w:r>
      <w:r w:rsidR="007C648C" w:rsidRPr="0062171D">
        <w:t>ypertonic-mannitol buffer (</w:t>
      </w:r>
      <w:r w:rsidR="007C648C" w:rsidRPr="0062171D">
        <w:rPr>
          <w:b/>
          <w:bCs/>
        </w:rPr>
        <w:t>Table 2</w:t>
      </w:r>
      <w:r w:rsidR="007C648C" w:rsidRPr="0062171D">
        <w:t xml:space="preserve">) </w:t>
      </w:r>
      <w:r w:rsidR="000C740C" w:rsidRPr="0062171D">
        <w:t>and subjected to a lower pressure during the French press procedure to avoid any drastic stretching of</w:t>
      </w:r>
      <w:r w:rsidR="00ED2D59" w:rsidRPr="0062171D">
        <w:t xml:space="preserve"> the</w:t>
      </w:r>
      <w:r w:rsidR="000C740C" w:rsidRPr="0062171D">
        <w:t xml:space="preserve"> IMM when </w:t>
      </w:r>
      <w:r w:rsidR="00ED2D59" w:rsidRPr="0062171D">
        <w:t xml:space="preserve">the </w:t>
      </w:r>
      <w:r w:rsidR="00025F26" w:rsidRPr="0062171D">
        <w:t xml:space="preserve">OMM </w:t>
      </w:r>
      <w:r w:rsidR="000C740C" w:rsidRPr="0062171D">
        <w:t>is ruptured.</w:t>
      </w:r>
    </w:p>
    <w:p w14:paraId="6178BCBF" w14:textId="77777777" w:rsidR="002C515D" w:rsidRPr="0062171D" w:rsidRDefault="002C515D" w:rsidP="00ED2D59">
      <w:pPr>
        <w:pBdr>
          <w:top w:val="nil"/>
          <w:left w:val="nil"/>
          <w:bottom w:val="nil"/>
          <w:right w:val="nil"/>
          <w:between w:val="nil"/>
        </w:pBdr>
      </w:pPr>
    </w:p>
    <w:p w14:paraId="44492780" w14:textId="2AE964BF" w:rsidR="0060395B" w:rsidRPr="00880B57" w:rsidRDefault="00A75061" w:rsidP="00ED2D59">
      <w:pPr>
        <w:pStyle w:val="ListParagraph"/>
        <w:numPr>
          <w:ilvl w:val="1"/>
          <w:numId w:val="22"/>
        </w:numPr>
        <w:pBdr>
          <w:top w:val="nil"/>
          <w:left w:val="nil"/>
          <w:bottom w:val="nil"/>
          <w:right w:val="nil"/>
          <w:between w:val="nil"/>
        </w:pBdr>
        <w:ind w:left="0" w:firstLine="0"/>
        <w:rPr>
          <w:highlight w:val="yellow"/>
        </w:rPr>
      </w:pPr>
      <w:r w:rsidRPr="00012DAA">
        <w:rPr>
          <w:highlight w:val="yellow"/>
        </w:rPr>
        <w:t>Fill the mitochondrial-hypertonic-mannitol suspension into a refrigerated mini pressure cell (piston diameter 3/8") of the French press</w:t>
      </w:r>
      <w:r w:rsidR="00C40DAD" w:rsidRPr="00DC6D34">
        <w:rPr>
          <w:highlight w:val="yellow"/>
        </w:rPr>
        <w:t xml:space="preserve"> </w:t>
      </w:r>
      <w:r w:rsidR="00C40DAD" w:rsidRPr="00880B57">
        <w:rPr>
          <w:highlight w:val="yellow"/>
        </w:rPr>
        <w:t>(</w:t>
      </w:r>
      <w:r w:rsidR="00C40DAD" w:rsidRPr="00880B57">
        <w:rPr>
          <w:b/>
          <w:bCs/>
          <w:highlight w:val="yellow"/>
        </w:rPr>
        <w:t>Figure 3A</w:t>
      </w:r>
      <w:r w:rsidR="00C40DAD" w:rsidRPr="00880B57">
        <w:rPr>
          <w:highlight w:val="yellow"/>
        </w:rPr>
        <w:t>)</w:t>
      </w:r>
      <w:r w:rsidR="00770920" w:rsidRPr="00880B57">
        <w:rPr>
          <w:highlight w:val="yellow"/>
        </w:rPr>
        <w:t>.</w:t>
      </w:r>
    </w:p>
    <w:p w14:paraId="622F026B" w14:textId="77777777" w:rsidR="00035529" w:rsidRPr="00880B57" w:rsidRDefault="00035529" w:rsidP="00ED2D59">
      <w:pPr>
        <w:pStyle w:val="ListParagraph"/>
        <w:pBdr>
          <w:top w:val="nil"/>
          <w:left w:val="nil"/>
          <w:bottom w:val="nil"/>
          <w:right w:val="nil"/>
          <w:between w:val="nil"/>
        </w:pBdr>
        <w:ind w:left="0"/>
        <w:rPr>
          <w:highlight w:val="yellow"/>
        </w:rPr>
      </w:pPr>
    </w:p>
    <w:p w14:paraId="042CDE6A" w14:textId="72987555" w:rsidR="00035529" w:rsidRPr="00880B57" w:rsidRDefault="006D5139" w:rsidP="00ED2D59">
      <w:pPr>
        <w:pStyle w:val="ListParagraph"/>
        <w:numPr>
          <w:ilvl w:val="1"/>
          <w:numId w:val="22"/>
        </w:numPr>
        <w:pBdr>
          <w:top w:val="nil"/>
          <w:left w:val="nil"/>
          <w:bottom w:val="nil"/>
          <w:right w:val="nil"/>
          <w:between w:val="nil"/>
        </w:pBdr>
        <w:ind w:left="0" w:firstLine="0"/>
        <w:rPr>
          <w:highlight w:val="yellow"/>
        </w:rPr>
      </w:pPr>
      <w:r w:rsidRPr="00012DAA">
        <w:rPr>
          <w:highlight w:val="yellow"/>
        </w:rPr>
        <w:t xml:space="preserve">Select the </w:t>
      </w:r>
      <w:r w:rsidR="005733DC">
        <w:rPr>
          <w:b/>
          <w:bCs/>
          <w:highlight w:val="yellow"/>
        </w:rPr>
        <w:t>M</w:t>
      </w:r>
      <w:r w:rsidRPr="005A446F">
        <w:rPr>
          <w:b/>
          <w:bCs/>
          <w:highlight w:val="yellow"/>
        </w:rPr>
        <w:t>edium</w:t>
      </w:r>
      <w:r w:rsidRPr="00012DAA">
        <w:rPr>
          <w:highlight w:val="yellow"/>
        </w:rPr>
        <w:t xml:space="preserve"> mode of the French Press and compress the suspension through the mini pressure cell at 110</w:t>
      </w:r>
      <w:r w:rsidRPr="00BA4C4E">
        <w:rPr>
          <w:highlight w:val="yellow"/>
        </w:rPr>
        <w:t xml:space="preserve"> </w:t>
      </w:r>
      <w:r w:rsidR="00AB5878" w:rsidRPr="00880B57">
        <w:rPr>
          <w:highlight w:val="yellow"/>
        </w:rPr>
        <w:t xml:space="preserve">on the dial of the French Press for </w:t>
      </w:r>
      <w:r w:rsidR="00ED2D59">
        <w:rPr>
          <w:highlight w:val="yellow"/>
        </w:rPr>
        <w:t xml:space="preserve">the </w:t>
      </w:r>
      <w:r w:rsidR="00AB5878" w:rsidRPr="00880B57">
        <w:rPr>
          <w:highlight w:val="yellow"/>
        </w:rPr>
        <w:t xml:space="preserve">brown fat mitochondria and </w:t>
      </w:r>
      <w:r w:rsidR="00661198" w:rsidRPr="00880B57">
        <w:rPr>
          <w:highlight w:val="yellow"/>
        </w:rPr>
        <w:t xml:space="preserve">at 140 </w:t>
      </w:r>
      <w:r w:rsidR="00AB5878" w:rsidRPr="00880B57">
        <w:rPr>
          <w:highlight w:val="yellow"/>
        </w:rPr>
        <w:t xml:space="preserve">for </w:t>
      </w:r>
      <w:r w:rsidR="00ED2D59">
        <w:rPr>
          <w:highlight w:val="yellow"/>
        </w:rPr>
        <w:t xml:space="preserve">the </w:t>
      </w:r>
      <w:r w:rsidR="00AB5878" w:rsidRPr="00880B57">
        <w:rPr>
          <w:highlight w:val="yellow"/>
        </w:rPr>
        <w:t>heart mitochondria</w:t>
      </w:r>
      <w:r w:rsidR="00770920" w:rsidRPr="00880B57">
        <w:rPr>
          <w:highlight w:val="yellow"/>
        </w:rPr>
        <w:t xml:space="preserve">. </w:t>
      </w:r>
      <w:r w:rsidR="00A103AF">
        <w:rPr>
          <w:highlight w:val="yellow"/>
        </w:rPr>
        <w:t>Ensure that t</w:t>
      </w:r>
      <w:r w:rsidR="00770920" w:rsidRPr="00880B57">
        <w:rPr>
          <w:highlight w:val="yellow"/>
        </w:rPr>
        <w:t>he suspension come</w:t>
      </w:r>
      <w:r w:rsidR="00A103AF">
        <w:rPr>
          <w:highlight w:val="yellow"/>
        </w:rPr>
        <w:t>s</w:t>
      </w:r>
      <w:r w:rsidR="0060395B" w:rsidRPr="00880B57">
        <w:rPr>
          <w:highlight w:val="yellow"/>
        </w:rPr>
        <w:t xml:space="preserve"> </w:t>
      </w:r>
      <w:r w:rsidR="00770920" w:rsidRPr="00880B57">
        <w:rPr>
          <w:highlight w:val="yellow"/>
        </w:rPr>
        <w:t xml:space="preserve">out of the </w:t>
      </w:r>
      <w:r w:rsidR="002E6AEB" w:rsidRPr="00880B57">
        <w:rPr>
          <w:highlight w:val="yellow"/>
        </w:rPr>
        <w:t xml:space="preserve">mini pressure </w:t>
      </w:r>
      <w:r w:rsidR="00770920" w:rsidRPr="00880B57">
        <w:rPr>
          <w:highlight w:val="yellow"/>
        </w:rPr>
        <w:t>cell at a rate of about 1 drop/s.</w:t>
      </w:r>
    </w:p>
    <w:p w14:paraId="0B9F953C" w14:textId="77777777" w:rsidR="00035529" w:rsidRPr="00880B57" w:rsidRDefault="00035529" w:rsidP="00ED2D59">
      <w:pPr>
        <w:pStyle w:val="ListParagraph"/>
        <w:pBdr>
          <w:top w:val="nil"/>
          <w:left w:val="nil"/>
          <w:bottom w:val="nil"/>
          <w:right w:val="nil"/>
          <w:between w:val="nil"/>
        </w:pBdr>
        <w:ind w:left="0"/>
        <w:rPr>
          <w:highlight w:val="yellow"/>
        </w:rPr>
      </w:pPr>
    </w:p>
    <w:p w14:paraId="6790C968" w14:textId="5DDA243B" w:rsidR="00CA5C69" w:rsidRPr="00880B57" w:rsidRDefault="00CA5C69" w:rsidP="00ED2D59">
      <w:pPr>
        <w:pStyle w:val="ListParagraph"/>
        <w:numPr>
          <w:ilvl w:val="1"/>
          <w:numId w:val="22"/>
        </w:numPr>
        <w:pBdr>
          <w:top w:val="nil"/>
          <w:left w:val="nil"/>
          <w:bottom w:val="nil"/>
          <w:right w:val="nil"/>
          <w:between w:val="nil"/>
        </w:pBdr>
        <w:ind w:left="0" w:firstLine="0"/>
        <w:rPr>
          <w:highlight w:val="yellow"/>
        </w:rPr>
      </w:pPr>
      <w:r w:rsidRPr="00880B57">
        <w:rPr>
          <w:highlight w:val="yellow"/>
        </w:rPr>
        <w:t>C</w:t>
      </w:r>
      <w:r w:rsidR="00770920" w:rsidRPr="00880B57">
        <w:rPr>
          <w:highlight w:val="yellow"/>
        </w:rPr>
        <w:t>ollect</w:t>
      </w:r>
      <w:r w:rsidRPr="00880B57">
        <w:rPr>
          <w:highlight w:val="yellow"/>
        </w:rPr>
        <w:t xml:space="preserve"> the drops</w:t>
      </w:r>
      <w:r w:rsidR="00770920" w:rsidRPr="00880B57">
        <w:rPr>
          <w:highlight w:val="yellow"/>
        </w:rPr>
        <w:t xml:space="preserve"> in a 15 m</w:t>
      </w:r>
      <w:r w:rsidR="006A76D7" w:rsidRPr="00880B57">
        <w:rPr>
          <w:highlight w:val="yellow"/>
        </w:rPr>
        <w:t>L</w:t>
      </w:r>
      <w:r w:rsidR="00770920" w:rsidRPr="00880B57">
        <w:rPr>
          <w:highlight w:val="yellow"/>
        </w:rPr>
        <w:t xml:space="preserve"> ice-chilled conical tube.</w:t>
      </w:r>
    </w:p>
    <w:p w14:paraId="56297547" w14:textId="77777777" w:rsidR="000234AB" w:rsidRPr="00880B57" w:rsidRDefault="000234AB" w:rsidP="00ED2D59">
      <w:pPr>
        <w:pBdr>
          <w:top w:val="nil"/>
          <w:left w:val="nil"/>
          <w:bottom w:val="nil"/>
          <w:right w:val="nil"/>
          <w:between w:val="nil"/>
        </w:pBdr>
        <w:rPr>
          <w:highlight w:val="yellow"/>
        </w:rPr>
      </w:pPr>
    </w:p>
    <w:p w14:paraId="2BC34A8D" w14:textId="14ACCA12" w:rsidR="00CA5C69" w:rsidRPr="00880B57" w:rsidRDefault="00CA5C69" w:rsidP="00ED2D59">
      <w:pPr>
        <w:pStyle w:val="ListParagraph"/>
        <w:numPr>
          <w:ilvl w:val="1"/>
          <w:numId w:val="22"/>
        </w:numPr>
        <w:pBdr>
          <w:top w:val="nil"/>
          <w:left w:val="nil"/>
          <w:bottom w:val="nil"/>
          <w:right w:val="nil"/>
          <w:between w:val="nil"/>
        </w:pBdr>
        <w:ind w:left="0" w:firstLine="0"/>
        <w:rPr>
          <w:highlight w:val="yellow"/>
        </w:rPr>
      </w:pPr>
      <w:r w:rsidRPr="00880B57">
        <w:rPr>
          <w:highlight w:val="yellow"/>
        </w:rPr>
        <w:t>C</w:t>
      </w:r>
      <w:r w:rsidR="00770920" w:rsidRPr="00880B57">
        <w:rPr>
          <w:highlight w:val="yellow"/>
        </w:rPr>
        <w:t>entrifug</w:t>
      </w:r>
      <w:r w:rsidRPr="00880B57">
        <w:rPr>
          <w:highlight w:val="yellow"/>
        </w:rPr>
        <w:t>e the suspension</w:t>
      </w:r>
      <w:r w:rsidR="00770920" w:rsidRPr="00880B57">
        <w:rPr>
          <w:highlight w:val="yellow"/>
        </w:rPr>
        <w:t xml:space="preserve"> at 10,500 </w:t>
      </w:r>
      <w:r w:rsidR="005733DC">
        <w:rPr>
          <w:highlight w:val="yellow"/>
        </w:rPr>
        <w:t>x</w:t>
      </w:r>
      <w:r w:rsidR="004C179D" w:rsidRPr="00880B57">
        <w:rPr>
          <w:highlight w:val="yellow"/>
        </w:rPr>
        <w:t xml:space="preserve"> </w:t>
      </w:r>
      <w:r w:rsidR="004C179D" w:rsidRPr="00880B57">
        <w:rPr>
          <w:i/>
          <w:iCs/>
          <w:highlight w:val="yellow"/>
        </w:rPr>
        <w:t>g</w:t>
      </w:r>
      <w:r w:rsidR="00770920" w:rsidRPr="00880B57">
        <w:rPr>
          <w:highlight w:val="yellow"/>
        </w:rPr>
        <w:t xml:space="preserve"> for 10 min</w:t>
      </w:r>
      <w:r w:rsidRPr="00880B57">
        <w:rPr>
          <w:highlight w:val="yellow"/>
        </w:rPr>
        <w:t xml:space="preserve"> at 4</w:t>
      </w:r>
      <w:r w:rsidR="00A103AF">
        <w:rPr>
          <w:highlight w:val="yellow"/>
        </w:rPr>
        <w:t xml:space="preserve"> ˚</w:t>
      </w:r>
      <w:r w:rsidRPr="00880B57">
        <w:rPr>
          <w:highlight w:val="yellow"/>
        </w:rPr>
        <w:t>C.</w:t>
      </w:r>
    </w:p>
    <w:p w14:paraId="5F6C74B0" w14:textId="77777777" w:rsidR="00035529" w:rsidRPr="00880B57" w:rsidRDefault="00035529" w:rsidP="00ED2D59">
      <w:pPr>
        <w:pStyle w:val="ListParagraph"/>
        <w:pBdr>
          <w:top w:val="nil"/>
          <w:left w:val="nil"/>
          <w:bottom w:val="nil"/>
          <w:right w:val="nil"/>
          <w:between w:val="nil"/>
        </w:pBdr>
        <w:ind w:left="0"/>
        <w:rPr>
          <w:highlight w:val="yellow"/>
        </w:rPr>
      </w:pPr>
    </w:p>
    <w:p w14:paraId="70C2BE88" w14:textId="43D0D7D3" w:rsidR="00A103AF" w:rsidRDefault="00CA5C69"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Resuspend the mitoplasts pellet in 0.5–2 m</w:t>
      </w:r>
      <w:r w:rsidR="006A76D7" w:rsidRPr="00880B57">
        <w:rPr>
          <w:highlight w:val="yellow"/>
        </w:rPr>
        <w:t>L</w:t>
      </w:r>
      <w:r w:rsidRPr="00880B57">
        <w:rPr>
          <w:highlight w:val="yellow"/>
        </w:rPr>
        <w:t xml:space="preserve"> of ice-cold Hypertonic-</w:t>
      </w:r>
      <w:proofErr w:type="spellStart"/>
      <w:r w:rsidRPr="00880B57">
        <w:rPr>
          <w:highlight w:val="yellow"/>
        </w:rPr>
        <w:t>KCl</w:t>
      </w:r>
      <w:proofErr w:type="spellEnd"/>
      <w:r w:rsidRPr="00880B57">
        <w:rPr>
          <w:highlight w:val="yellow"/>
        </w:rPr>
        <w:t xml:space="preserve"> buffer</w:t>
      </w:r>
      <w:r w:rsidR="007C648C" w:rsidRPr="00880B57">
        <w:rPr>
          <w:highlight w:val="yellow"/>
        </w:rPr>
        <w:t xml:space="preserve"> (</w:t>
      </w:r>
      <w:r w:rsidR="007C648C" w:rsidRPr="00880B57">
        <w:rPr>
          <w:b/>
          <w:bCs/>
          <w:highlight w:val="yellow"/>
        </w:rPr>
        <w:t>Table 3</w:t>
      </w:r>
      <w:r w:rsidR="007C648C" w:rsidRPr="00880B57">
        <w:rPr>
          <w:highlight w:val="yellow"/>
        </w:rPr>
        <w:t>)</w:t>
      </w:r>
      <w:r w:rsidRPr="00880B57">
        <w:rPr>
          <w:highlight w:val="yellow"/>
        </w:rPr>
        <w:t xml:space="preserve"> and store the suspension on ice.</w:t>
      </w:r>
    </w:p>
    <w:p w14:paraId="1B549DF3" w14:textId="77777777" w:rsidR="00A103AF" w:rsidRPr="0062171D" w:rsidRDefault="00A103AF" w:rsidP="005A446F"/>
    <w:p w14:paraId="0CEF79BA" w14:textId="3DF497D6" w:rsidR="00770920" w:rsidRPr="0062171D" w:rsidRDefault="00A103AF" w:rsidP="00A103AF">
      <w:pPr>
        <w:pStyle w:val="ListParagraph"/>
        <w:pBdr>
          <w:top w:val="nil"/>
          <w:left w:val="nil"/>
          <w:bottom w:val="nil"/>
          <w:right w:val="nil"/>
          <w:between w:val="nil"/>
        </w:pBdr>
        <w:tabs>
          <w:tab w:val="left" w:pos="1440"/>
        </w:tabs>
        <w:ind w:left="0"/>
      </w:pPr>
      <w:r w:rsidRPr="0062171D">
        <w:t xml:space="preserve">NOTE: </w:t>
      </w:r>
      <w:r w:rsidR="00AB5878" w:rsidRPr="0062171D">
        <w:t>Brown fat and heart m</w:t>
      </w:r>
      <w:r w:rsidR="00CA5C69" w:rsidRPr="0062171D">
        <w:t>itoplasts are ready for patch-clamp recording</w:t>
      </w:r>
      <w:r w:rsidR="002E6AEB" w:rsidRPr="0062171D">
        <w:t>s</w:t>
      </w:r>
      <w:r w:rsidR="00CA5C69" w:rsidRPr="0062171D">
        <w:t xml:space="preserve"> and should remain usable for about </w:t>
      </w:r>
      <w:r w:rsidR="00AB5878" w:rsidRPr="0062171D">
        <w:t>3</w:t>
      </w:r>
      <w:r w:rsidR="005733DC">
        <w:t>–</w:t>
      </w:r>
      <w:r w:rsidR="00CA5C69" w:rsidRPr="0062171D">
        <w:t>6 h.</w:t>
      </w:r>
    </w:p>
    <w:p w14:paraId="45DB9C20" w14:textId="77777777" w:rsidR="00770920" w:rsidRPr="00A103AF" w:rsidRDefault="00770920" w:rsidP="00ED2D59">
      <w:pPr>
        <w:pStyle w:val="ListParagraph"/>
        <w:pBdr>
          <w:top w:val="nil"/>
          <w:left w:val="nil"/>
          <w:bottom w:val="nil"/>
          <w:right w:val="nil"/>
          <w:between w:val="nil"/>
        </w:pBdr>
        <w:ind w:left="0"/>
        <w:rPr>
          <w:b/>
          <w:bCs/>
          <w:highlight w:val="yellow"/>
        </w:rPr>
      </w:pPr>
    </w:p>
    <w:p w14:paraId="2F132FBA" w14:textId="6B71D2F1" w:rsidR="002C515D" w:rsidRPr="00A103AF" w:rsidRDefault="005839F0" w:rsidP="00ED2D59">
      <w:pPr>
        <w:pStyle w:val="ListParagraph"/>
        <w:numPr>
          <w:ilvl w:val="0"/>
          <w:numId w:val="22"/>
        </w:numPr>
        <w:pBdr>
          <w:top w:val="nil"/>
          <w:left w:val="nil"/>
          <w:bottom w:val="nil"/>
          <w:right w:val="nil"/>
          <w:between w:val="nil"/>
        </w:pBdr>
        <w:ind w:left="0" w:firstLine="0"/>
        <w:rPr>
          <w:b/>
          <w:bCs/>
          <w:highlight w:val="yellow"/>
        </w:rPr>
      </w:pPr>
      <w:r w:rsidRPr="00A103AF">
        <w:rPr>
          <w:b/>
          <w:bCs/>
          <w:highlight w:val="yellow"/>
        </w:rPr>
        <w:t>Electrophysiological recordings</w:t>
      </w:r>
      <w:r w:rsidR="00CD786A" w:rsidRPr="00A103AF">
        <w:rPr>
          <w:b/>
          <w:bCs/>
          <w:highlight w:val="yellow"/>
        </w:rPr>
        <w:t xml:space="preserve"> of H</w:t>
      </w:r>
      <w:r w:rsidR="00CD786A" w:rsidRPr="00A103AF">
        <w:rPr>
          <w:b/>
          <w:bCs/>
          <w:highlight w:val="yellow"/>
          <w:vertAlign w:val="superscript"/>
        </w:rPr>
        <w:t>+</w:t>
      </w:r>
      <w:r w:rsidR="00CD786A" w:rsidRPr="00A103AF">
        <w:rPr>
          <w:b/>
          <w:bCs/>
          <w:highlight w:val="yellow"/>
        </w:rPr>
        <w:t xml:space="preserve"> leak </w:t>
      </w:r>
      <w:r w:rsidR="001C23C8" w:rsidRPr="00A103AF">
        <w:rPr>
          <w:b/>
          <w:bCs/>
          <w:highlight w:val="yellow"/>
        </w:rPr>
        <w:t>through</w:t>
      </w:r>
      <w:r w:rsidR="00CD786A" w:rsidRPr="00A103AF">
        <w:rPr>
          <w:b/>
          <w:bCs/>
          <w:highlight w:val="yellow"/>
        </w:rPr>
        <w:t xml:space="preserve"> UCP1 and AAC</w:t>
      </w:r>
      <w:r w:rsidR="00C831AF" w:rsidRPr="00A103AF">
        <w:rPr>
          <w:b/>
          <w:bCs/>
          <w:highlight w:val="yellow"/>
        </w:rPr>
        <w:fldChar w:fldCharType="begin">
          <w:fldData xml:space="preserve">PEVuZE5vdGU+PENpdGU+PEF1dGhvcj5CZXJ0aG9sZXQ8L0F1dGhvcj48WWVhcj4yMDIwPC9ZZWFy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E1LTUyMDwvcGFnZXM+PHZvbHVtZT41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</w:fldData>
        </w:fldChar>
      </w:r>
      <w:r w:rsidR="006C6F2C" w:rsidRPr="00A103AF">
        <w:rPr>
          <w:b/>
          <w:bCs/>
          <w:highlight w:val="yellow"/>
        </w:rPr>
        <w:instrText xml:space="preserve"> ADDIN EN.CITE </w:instrText>
      </w:r>
      <w:r w:rsidR="006C6F2C" w:rsidRPr="00A103AF">
        <w:rPr>
          <w:b/>
          <w:bCs/>
          <w:highlight w:val="yellow"/>
        </w:rPr>
        <w:fldChar w:fldCharType="begin">
          <w:fldData xml:space="preserve">PEVuZE5vdGU+PENpdGU+PEF1dGhvcj5CZXJ0aG9sZXQ8L0F1dGhvcj48WWVhcj4yMDIwPC9ZZWFy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E1LTUyMDwvcGFnZXM+PHZvbHVtZT41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</w:fldData>
        </w:fldChar>
      </w:r>
      <w:r w:rsidR="006C6F2C" w:rsidRPr="00A103AF">
        <w:rPr>
          <w:b/>
          <w:bCs/>
          <w:highlight w:val="yellow"/>
        </w:rPr>
        <w:instrText xml:space="preserve"> ADDIN EN.CITE.DATA </w:instrText>
      </w:r>
      <w:r w:rsidR="006C6F2C" w:rsidRPr="00A103AF">
        <w:rPr>
          <w:b/>
          <w:bCs/>
          <w:highlight w:val="yellow"/>
        </w:rPr>
      </w:r>
      <w:r w:rsidR="006C6F2C" w:rsidRPr="00A103AF">
        <w:rPr>
          <w:b/>
          <w:bCs/>
          <w:highlight w:val="yellow"/>
        </w:rPr>
        <w:fldChar w:fldCharType="end"/>
      </w:r>
      <w:r w:rsidR="00C831AF" w:rsidRPr="00A103AF">
        <w:rPr>
          <w:b/>
          <w:bCs/>
          <w:highlight w:val="yellow"/>
        </w:rPr>
      </w:r>
      <w:r w:rsidR="00C831AF" w:rsidRPr="00A103AF">
        <w:rPr>
          <w:b/>
          <w:bCs/>
          <w:highlight w:val="yellow"/>
        </w:rPr>
        <w:fldChar w:fldCharType="separate"/>
      </w:r>
      <w:r w:rsidR="006C6F2C" w:rsidRPr="00A103AF">
        <w:rPr>
          <w:b/>
          <w:bCs/>
          <w:noProof/>
          <w:highlight w:val="yellow"/>
          <w:vertAlign w:val="superscript"/>
        </w:rPr>
        <w:t>5,7,15</w:t>
      </w:r>
      <w:r w:rsidR="00C831AF" w:rsidRPr="00A103AF">
        <w:rPr>
          <w:b/>
          <w:bCs/>
          <w:highlight w:val="yellow"/>
        </w:rPr>
        <w:fldChar w:fldCharType="end"/>
      </w:r>
    </w:p>
    <w:p w14:paraId="5973F5DF" w14:textId="77777777" w:rsidR="00035529" w:rsidRPr="00880B57" w:rsidRDefault="00035529" w:rsidP="00ED2D59">
      <w:pPr>
        <w:pStyle w:val="ListParagraph"/>
        <w:pBdr>
          <w:top w:val="nil"/>
          <w:left w:val="nil"/>
          <w:bottom w:val="nil"/>
          <w:right w:val="nil"/>
          <w:between w:val="nil"/>
        </w:pBdr>
        <w:ind w:left="0"/>
        <w:rPr>
          <w:highlight w:val="yellow"/>
        </w:rPr>
      </w:pPr>
    </w:p>
    <w:p w14:paraId="1CCDF5C1" w14:textId="07760D95" w:rsidR="00661198" w:rsidRPr="0062171D" w:rsidRDefault="005A0367" w:rsidP="00ED2D59">
      <w:pPr>
        <w:pBdr>
          <w:top w:val="nil"/>
          <w:left w:val="nil"/>
          <w:bottom w:val="nil"/>
          <w:right w:val="nil"/>
          <w:between w:val="nil"/>
        </w:pBdr>
        <w:tabs>
          <w:tab w:val="left" w:pos="720"/>
        </w:tabs>
      </w:pPr>
      <w:r w:rsidRPr="0062171D">
        <w:t xml:space="preserve">NOTE: </w:t>
      </w:r>
      <w:r w:rsidR="00525535">
        <w:t>Use the following</w:t>
      </w:r>
      <w:r w:rsidR="00CD786A" w:rsidRPr="0062171D">
        <w:t xml:space="preserve"> </w:t>
      </w:r>
      <w:r w:rsidR="002E6AEB" w:rsidRPr="0062171D">
        <w:t>e</w:t>
      </w:r>
      <w:r w:rsidR="00CD786A" w:rsidRPr="0062171D">
        <w:t>lectrophysiological setup</w:t>
      </w:r>
      <w:r w:rsidR="00C40DAD" w:rsidRPr="0062171D">
        <w:t xml:space="preserve"> (</w:t>
      </w:r>
      <w:r w:rsidR="00C40DAD" w:rsidRPr="0062171D">
        <w:rPr>
          <w:b/>
          <w:bCs/>
        </w:rPr>
        <w:t>Figure 3B</w:t>
      </w:r>
      <w:r w:rsidR="00C40DAD" w:rsidRPr="0062171D">
        <w:t>)</w:t>
      </w:r>
      <w:r w:rsidR="00CD786A" w:rsidRPr="0062171D">
        <w:t>:</w:t>
      </w:r>
      <w:r w:rsidR="00290B29" w:rsidRPr="0062171D">
        <w:t xml:space="preserve"> </w:t>
      </w:r>
      <w:r w:rsidR="00CD786A" w:rsidRPr="0062171D">
        <w:t>inverted microscope with differential interference contrast (DIC)</w:t>
      </w:r>
      <w:r w:rsidR="00290B29" w:rsidRPr="0062171D">
        <w:t xml:space="preserve">, </w:t>
      </w:r>
      <w:r w:rsidR="00CD786A" w:rsidRPr="0062171D">
        <w:t>60</w:t>
      </w:r>
      <w:r w:rsidR="00A103AF" w:rsidRPr="0062171D">
        <w:t>x</w:t>
      </w:r>
      <w:r w:rsidR="00CD786A" w:rsidRPr="0062171D">
        <w:t xml:space="preserve"> water immersion objective, </w:t>
      </w:r>
      <w:r w:rsidR="001C23C8" w:rsidRPr="0062171D">
        <w:t>v</w:t>
      </w:r>
      <w:r w:rsidR="00CD786A" w:rsidRPr="0062171D">
        <w:t xml:space="preserve">ibration isolation table and </w:t>
      </w:r>
      <w:r w:rsidR="001C23C8" w:rsidRPr="0062171D">
        <w:t xml:space="preserve">a </w:t>
      </w:r>
      <w:r w:rsidR="00CD786A" w:rsidRPr="0062171D">
        <w:t xml:space="preserve">Faraday cage, </w:t>
      </w:r>
      <w:r w:rsidR="00701E57" w:rsidRPr="0062171D">
        <w:t xml:space="preserve">a </w:t>
      </w:r>
      <w:bookmarkStart w:id="0" w:name="_Hlk67589465"/>
      <w:r w:rsidR="00701E57" w:rsidRPr="0062171D">
        <w:t>standard</w:t>
      </w:r>
      <w:r w:rsidR="00CD786A" w:rsidRPr="0062171D">
        <w:t xml:space="preserve"> amplifier</w:t>
      </w:r>
      <w:r w:rsidR="00701E57" w:rsidRPr="0062171D">
        <w:t xml:space="preserve"> </w:t>
      </w:r>
      <w:r w:rsidR="00B3367C" w:rsidRPr="0062171D">
        <w:t>supporting low-noise recordings</w:t>
      </w:r>
      <w:bookmarkEnd w:id="0"/>
      <w:r w:rsidR="00CD786A" w:rsidRPr="0062171D">
        <w:t xml:space="preserve">, </w:t>
      </w:r>
      <w:r w:rsidR="00701E57" w:rsidRPr="0062171D">
        <w:t>a standard</w:t>
      </w:r>
      <w:r w:rsidR="00CD786A" w:rsidRPr="0062171D">
        <w:t xml:space="preserve"> </w:t>
      </w:r>
      <w:r w:rsidR="00701E57" w:rsidRPr="0062171D">
        <w:t>digitizer used for electrophysiological setup</w:t>
      </w:r>
      <w:r w:rsidR="00CD786A" w:rsidRPr="0062171D">
        <w:t xml:space="preserve">, </w:t>
      </w:r>
      <w:proofErr w:type="spellStart"/>
      <w:r w:rsidR="00661198" w:rsidRPr="0062171D">
        <w:t>pClamp</w:t>
      </w:r>
      <w:proofErr w:type="spellEnd"/>
      <w:r w:rsidR="00661198" w:rsidRPr="0062171D">
        <w:t xml:space="preserve"> 10, </w:t>
      </w:r>
      <w:r w:rsidR="00701E57" w:rsidRPr="0062171D">
        <w:t>a micromanipulator</w:t>
      </w:r>
      <w:r w:rsidR="00CD786A" w:rsidRPr="0062171D">
        <w:t xml:space="preserve">, </w:t>
      </w:r>
      <w:r w:rsidR="00AE0E35" w:rsidRPr="0062171D">
        <w:t>b</w:t>
      </w:r>
      <w:r w:rsidR="00CD786A" w:rsidRPr="0062171D">
        <w:t>ath reference electrode (3 M</w:t>
      </w:r>
      <w:r w:rsidR="00C041D0">
        <w:t xml:space="preserve"> </w:t>
      </w:r>
      <w:proofErr w:type="spellStart"/>
      <w:r w:rsidR="00CD786A" w:rsidRPr="0062171D">
        <w:t>KCl</w:t>
      </w:r>
      <w:proofErr w:type="spellEnd"/>
      <w:r w:rsidR="00CD786A" w:rsidRPr="0062171D">
        <w:t>-agar salt bridge</w:t>
      </w:r>
      <w:r w:rsidR="00AE2444" w:rsidRPr="0062171D">
        <w:t xml:space="preserve"> inserted within a microelectrode holder containing a silver/silver chloride pellet molded into the holder body</w:t>
      </w:r>
      <w:r w:rsidR="00FB5B26" w:rsidRPr="0062171D">
        <w:t xml:space="preserve"> </w:t>
      </w:r>
      <w:bookmarkStart w:id="1" w:name="_Hlk68026007"/>
      <w:r w:rsidR="00FB5B26" w:rsidRPr="0062171D">
        <w:t>(described in Liu et al. 2021)</w:t>
      </w:r>
      <w:r w:rsidR="00FB5B26" w:rsidRPr="0062171D">
        <w:fldChar w:fldCharType="begin">
          <w:fldData xml:space="preserve">PEVuZE5vdGU+PENpdGU+PEF1dGhvcj5MaXU8L0F1dGhvcj48WWVhcj4yMDIxPC9ZZWFyPjxSZWNO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</w:fldData>
        </w:fldChar>
      </w:r>
      <w:r w:rsidR="00FB5B26" w:rsidRPr="0062171D">
        <w:instrText xml:space="preserve"> ADDIN EN.CITE </w:instrText>
      </w:r>
      <w:r w:rsidR="00FB5B26" w:rsidRPr="0062171D">
        <w:fldChar w:fldCharType="begin">
          <w:fldData xml:space="preserve">PEVuZE5vdGU+PENpdGU+PEF1dGhvcj5MaXU8L0F1dGhvcj48WWVhcj4yMDIxPC9ZZWFyPjxSZWNO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</w:fldData>
        </w:fldChar>
      </w:r>
      <w:r w:rsidR="00FB5B26" w:rsidRPr="0062171D">
        <w:instrText xml:space="preserve"> ADDIN EN.CITE.DATA </w:instrText>
      </w:r>
      <w:r w:rsidR="00FB5B26" w:rsidRPr="0062171D">
        <w:fldChar w:fldCharType="end"/>
      </w:r>
      <w:r w:rsidR="00FB5B26" w:rsidRPr="0062171D">
        <w:fldChar w:fldCharType="separate"/>
      </w:r>
      <w:r w:rsidR="00FB5B26" w:rsidRPr="0062171D">
        <w:rPr>
          <w:noProof/>
          <w:vertAlign w:val="superscript"/>
        </w:rPr>
        <w:t>19</w:t>
      </w:r>
      <w:r w:rsidR="00FB5B26" w:rsidRPr="0062171D">
        <w:fldChar w:fldCharType="end"/>
      </w:r>
      <w:bookmarkEnd w:id="1"/>
      <w:r w:rsidR="00CD786A" w:rsidRPr="0062171D">
        <w:t xml:space="preserve">, </w:t>
      </w:r>
      <w:r w:rsidR="00AE0E35" w:rsidRPr="0062171D">
        <w:t>p</w:t>
      </w:r>
      <w:r w:rsidR="00CD786A" w:rsidRPr="0062171D">
        <w:t xml:space="preserve">erfusion chamber with </w:t>
      </w:r>
      <w:r w:rsidR="005733DC">
        <w:t xml:space="preserve">a </w:t>
      </w:r>
      <w:r w:rsidR="00CD786A" w:rsidRPr="0062171D">
        <w:t>0.13</w:t>
      </w:r>
      <w:r w:rsidR="005733DC">
        <w:t xml:space="preserve"> </w:t>
      </w:r>
      <w:r w:rsidR="00CD786A" w:rsidRPr="0062171D">
        <w:t>mm glass coverslip bottom, connected to a gravity-fed perfusion system</w:t>
      </w:r>
      <w:r w:rsidR="00661198" w:rsidRPr="0062171D">
        <w:t>.</w:t>
      </w:r>
    </w:p>
    <w:p w14:paraId="19BAA5F3" w14:textId="77777777" w:rsidR="005A0367" w:rsidRPr="00880B57" w:rsidRDefault="005A0367" w:rsidP="00ED2D59">
      <w:pPr>
        <w:pBdr>
          <w:top w:val="nil"/>
          <w:left w:val="nil"/>
          <w:bottom w:val="nil"/>
          <w:right w:val="nil"/>
          <w:between w:val="nil"/>
        </w:pBdr>
        <w:tabs>
          <w:tab w:val="left" w:pos="1440"/>
        </w:tabs>
        <w:rPr>
          <w:highlight w:val="yellow"/>
        </w:rPr>
      </w:pPr>
    </w:p>
    <w:p w14:paraId="73D2274C" w14:textId="682E9B1D" w:rsidR="00525535" w:rsidRPr="00525535" w:rsidRDefault="005A0367" w:rsidP="00ED2D59">
      <w:pPr>
        <w:pStyle w:val="ListParagraph"/>
        <w:numPr>
          <w:ilvl w:val="1"/>
          <w:numId w:val="22"/>
        </w:numPr>
        <w:pBdr>
          <w:top w:val="nil"/>
          <w:left w:val="nil"/>
          <w:bottom w:val="nil"/>
          <w:right w:val="nil"/>
          <w:between w:val="nil"/>
        </w:pBdr>
        <w:tabs>
          <w:tab w:val="left" w:pos="1440"/>
        </w:tabs>
        <w:ind w:left="0" w:firstLine="0"/>
      </w:pPr>
      <w:r w:rsidRPr="00880B57">
        <w:rPr>
          <w:highlight w:val="yellow"/>
        </w:rPr>
        <w:t xml:space="preserve">Pull </w:t>
      </w:r>
      <w:r w:rsidR="0062171D">
        <w:rPr>
          <w:highlight w:val="yellow"/>
        </w:rPr>
        <w:t xml:space="preserve">the </w:t>
      </w:r>
      <w:r w:rsidRPr="00880B57">
        <w:rPr>
          <w:highlight w:val="yellow"/>
        </w:rPr>
        <w:t>b</w:t>
      </w:r>
      <w:r w:rsidR="00661198" w:rsidRPr="00880B57">
        <w:rPr>
          <w:highlight w:val="yellow"/>
        </w:rPr>
        <w:t>orosilicate glass filaments on the day of recording using a micropipette puller.</w:t>
      </w:r>
      <w:r w:rsidR="002D53E0" w:rsidRPr="00880B57">
        <w:rPr>
          <w:highlight w:val="yellow"/>
        </w:rPr>
        <w:t xml:space="preserve"> Set a program on the puller used for generating pipettes with </w:t>
      </w:r>
      <w:r w:rsidR="005733DC">
        <w:rPr>
          <w:highlight w:val="yellow"/>
        </w:rPr>
        <w:t xml:space="preserve">a </w:t>
      </w:r>
      <w:r w:rsidR="002D53E0" w:rsidRPr="00880B57">
        <w:rPr>
          <w:highlight w:val="yellow"/>
        </w:rPr>
        <w:t>high degree of reproducibility</w:t>
      </w:r>
      <w:r w:rsidR="00F774BC" w:rsidRPr="00880B57">
        <w:rPr>
          <w:highlight w:val="yellow"/>
        </w:rPr>
        <w:fldChar w:fldCharType="begin"/>
      </w:r>
      <w:r w:rsidR="00FB5B26" w:rsidRPr="00880B57">
        <w:rPr>
          <w:highlight w:val="yellow"/>
        </w:rPr>
        <w:instrText xml:space="preserve"> ADDIN EN.CITE &lt;EndNote&gt;&lt;Cite&gt;&lt;Author&gt;Flaming&lt;/Author&gt;&lt;Year&gt;1982&lt;/Year&gt;&lt;RecNum&gt;2096&lt;/RecNum&gt;&lt;DisplayText&gt;&lt;style face="superscript"&gt;20&lt;/style&gt;&lt;/DisplayText&gt;&lt;record&gt;&lt;rec-number&gt;2096&lt;/rec-number&gt;&lt;foreign-keys&gt;&lt;key app="EN" db-id="02pe59vavve9fkezfa7v25dpdwxtzeet2xft" timestamp="1616634272"&gt;2096&lt;/key&gt;&lt;/foreign-keys&gt;&lt;ref-type name="Journal Article"&gt;17&lt;/ref-type&gt;&lt;contributors&gt;&lt;authors&gt;&lt;author&gt;Flaming, D. G.&lt;/author&gt;&lt;author&gt;Brown, K. T.&lt;/author&gt;&lt;/authors&gt;&lt;/contributors&gt;&lt;titles&gt;&lt;title&gt;Micropipette puller design: form of the heating filament and effects of filament width on tip length and diameter&lt;/title&gt;&lt;secondary-title&gt;J Neurosci Methods&lt;/secondary-title&gt;&lt;/titles&gt;&lt;periodical&gt;&lt;full-title&gt;J Neurosci Methods&lt;/full-title&gt;&lt;/periodical&gt;&lt;pages&gt;91-102&lt;/pages&gt;&lt;volume&gt;6&lt;/volume&gt;&lt;number&gt;1-2&lt;/number&gt;&lt;edition&gt;1982/07/01&lt;/edition&gt;&lt;keywords&gt;&lt;keyword&gt;Animals&lt;/keyword&gt;&lt;keyword&gt;Evoked Potentials, Visual&lt;/keyword&gt;&lt;keyword&gt;*Microelectrodes&lt;/keyword&gt;&lt;keyword&gt;Neurophysiology/*instrumentation&lt;/keyword&gt;&lt;keyword&gt;Retina/*physiology&lt;/keyword&gt;&lt;keyword&gt;Rod Cell Outer Segment/physiology&lt;/keyword&gt;&lt;keyword&gt;Sciuridae&lt;/keyword&gt;&lt;/keywords&gt;&lt;dates&gt;&lt;year&gt;1982&lt;/year&gt;&lt;pub-dates&gt;&lt;date&gt;Jul&lt;/date&gt;&lt;/pub-dates&gt;&lt;/dates&gt;&lt;isbn&gt;0165-0270 (Print)&amp;#xD;0165-0270 (Linking)&lt;/isbn&gt;&lt;accession-num&gt;7121062&lt;/accession-num&gt;&lt;urls&gt;&lt;related-urls&gt;&lt;url&gt;https://www.ncbi.nlm.nih.gov/pubmed/7121062&lt;/url&gt;&lt;/related-urls&gt;&lt;/urls&gt;&lt;electronic-resource-num&gt;10.1016/0165-0270(82)90019-x&lt;/electronic-resource-num&gt;&lt;/record&gt;&lt;/Cite&gt;&lt;/EndNote&gt;</w:instrText>
      </w:r>
      <w:r w:rsidR="00F774BC" w:rsidRPr="00880B57">
        <w:rPr>
          <w:highlight w:val="yellow"/>
        </w:rPr>
        <w:fldChar w:fldCharType="separate"/>
      </w:r>
      <w:r w:rsidR="00FB5B26" w:rsidRPr="00880B57">
        <w:rPr>
          <w:noProof/>
          <w:highlight w:val="yellow"/>
          <w:vertAlign w:val="superscript"/>
        </w:rPr>
        <w:t>20</w:t>
      </w:r>
      <w:r w:rsidR="00F774BC" w:rsidRPr="00880B57">
        <w:rPr>
          <w:highlight w:val="yellow"/>
        </w:rPr>
        <w:fldChar w:fldCharType="end"/>
      </w:r>
      <w:r w:rsidR="002D53E0" w:rsidRPr="00880B57">
        <w:rPr>
          <w:highlight w:val="yellow"/>
        </w:rPr>
        <w:t>.</w:t>
      </w:r>
    </w:p>
    <w:p w14:paraId="30EDB44B" w14:textId="77777777" w:rsidR="00525535" w:rsidRPr="00525535" w:rsidRDefault="00525535" w:rsidP="00525535">
      <w:pPr>
        <w:pStyle w:val="ListParagraph"/>
        <w:pBdr>
          <w:top w:val="nil"/>
          <w:left w:val="nil"/>
          <w:bottom w:val="nil"/>
          <w:right w:val="nil"/>
          <w:between w:val="nil"/>
        </w:pBdr>
        <w:tabs>
          <w:tab w:val="left" w:pos="1440"/>
        </w:tabs>
        <w:ind w:left="0"/>
      </w:pPr>
    </w:p>
    <w:p w14:paraId="6BF5BE33" w14:textId="3966B9A3" w:rsidR="00DF1BFC" w:rsidRPr="00525535" w:rsidRDefault="00525535" w:rsidP="00525535">
      <w:pPr>
        <w:pStyle w:val="ListParagraph"/>
        <w:pBdr>
          <w:top w:val="nil"/>
          <w:left w:val="nil"/>
          <w:bottom w:val="nil"/>
          <w:right w:val="nil"/>
          <w:between w:val="nil"/>
        </w:pBdr>
        <w:tabs>
          <w:tab w:val="left" w:pos="1440"/>
        </w:tabs>
        <w:ind w:left="0"/>
      </w:pPr>
      <w:r w:rsidRPr="00525535">
        <w:t>NOTE: T</w:t>
      </w:r>
      <w:r w:rsidR="002D53E0" w:rsidRPr="00525535">
        <w:t xml:space="preserve">his program design requires several tries to obtain pipettes optimized for the IMM patch-clamp. A </w:t>
      </w:r>
      <w:r w:rsidR="00572105" w:rsidRPr="00525535">
        <w:t>standard pipette</w:t>
      </w:r>
      <w:r w:rsidR="002D53E0" w:rsidRPr="00525535">
        <w:t xml:space="preserve"> </w:t>
      </w:r>
      <w:r w:rsidR="00572105" w:rsidRPr="00525535">
        <w:t>has</w:t>
      </w:r>
      <w:r w:rsidR="002D53E0" w:rsidRPr="00525535">
        <w:t xml:space="preserve"> fine tips with a progressive conic shape</w:t>
      </w:r>
      <w:r w:rsidR="00572105" w:rsidRPr="00525535">
        <w:t>.</w:t>
      </w:r>
    </w:p>
    <w:p w14:paraId="072007AE" w14:textId="77777777" w:rsidR="00DF1BFC" w:rsidRPr="00880B57" w:rsidRDefault="00DF1BFC" w:rsidP="00ED2D59">
      <w:pPr>
        <w:pStyle w:val="ListParagraph"/>
        <w:pBdr>
          <w:top w:val="nil"/>
          <w:left w:val="nil"/>
          <w:bottom w:val="nil"/>
          <w:right w:val="nil"/>
          <w:between w:val="nil"/>
        </w:pBdr>
        <w:tabs>
          <w:tab w:val="left" w:pos="1440"/>
        </w:tabs>
        <w:ind w:left="0"/>
        <w:rPr>
          <w:highlight w:val="yellow"/>
        </w:rPr>
      </w:pPr>
    </w:p>
    <w:p w14:paraId="6920A43F" w14:textId="5F01A8B6" w:rsidR="005A0367" w:rsidRPr="00880B57" w:rsidRDefault="002D53E0"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Insert one glass filament within the puller and pull</w:t>
      </w:r>
      <w:r w:rsidR="00F774BC" w:rsidRPr="00880B57">
        <w:rPr>
          <w:highlight w:val="yellow"/>
        </w:rPr>
        <w:t xml:space="preserve"> to obtain almost two identical patch pipettes from one borosilicate filament</w:t>
      </w:r>
      <w:r w:rsidR="00572105" w:rsidRPr="00880B57">
        <w:rPr>
          <w:highlight w:val="yellow"/>
        </w:rPr>
        <w:t>.</w:t>
      </w:r>
    </w:p>
    <w:p w14:paraId="103A38CC" w14:textId="77777777" w:rsidR="00B92A0E" w:rsidRPr="00880B57" w:rsidRDefault="00B92A0E" w:rsidP="00ED2D59">
      <w:pPr>
        <w:pBdr>
          <w:top w:val="nil"/>
          <w:left w:val="nil"/>
          <w:bottom w:val="nil"/>
          <w:right w:val="nil"/>
          <w:between w:val="nil"/>
        </w:pBdr>
        <w:tabs>
          <w:tab w:val="left" w:pos="1440"/>
        </w:tabs>
        <w:rPr>
          <w:highlight w:val="yellow"/>
        </w:rPr>
      </w:pPr>
    </w:p>
    <w:p w14:paraId="1E2A5119" w14:textId="07C36F8A" w:rsidR="00B92A0E" w:rsidRPr="00880B57" w:rsidRDefault="00B92A0E"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A</w:t>
      </w:r>
      <w:r w:rsidR="0062171D">
        <w:rPr>
          <w:highlight w:val="yellow"/>
        </w:rPr>
        <w:t>d</w:t>
      </w:r>
      <w:r w:rsidRPr="00880B57">
        <w:rPr>
          <w:highlight w:val="yellow"/>
        </w:rPr>
        <w:t>just the program when pipettes become inconsistent between pulling cycles due to aging of the heating box filament of the puller.</w:t>
      </w:r>
    </w:p>
    <w:p w14:paraId="73BDBBDA" w14:textId="77777777" w:rsidR="00FB5B26" w:rsidRPr="00BA4C4E" w:rsidRDefault="00FB5B26" w:rsidP="00ED2D59">
      <w:pPr>
        <w:pBdr>
          <w:top w:val="nil"/>
          <w:left w:val="nil"/>
          <w:bottom w:val="nil"/>
          <w:right w:val="nil"/>
          <w:between w:val="nil"/>
        </w:pBdr>
        <w:tabs>
          <w:tab w:val="left" w:pos="1440"/>
        </w:tabs>
        <w:rPr>
          <w:highlight w:val="yellow"/>
        </w:rPr>
      </w:pPr>
    </w:p>
    <w:p w14:paraId="58E960C3" w14:textId="1B20788D" w:rsidR="00B92A0E" w:rsidRPr="00880B57" w:rsidRDefault="00B92A0E"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BA4C4E">
        <w:rPr>
          <w:highlight w:val="yellow"/>
        </w:rPr>
        <w:t>Position the pipette inside the</w:t>
      </w:r>
      <w:r w:rsidR="0021030C" w:rsidRPr="00BA4C4E">
        <w:rPr>
          <w:highlight w:val="yellow"/>
        </w:rPr>
        <w:t xml:space="preserve"> </w:t>
      </w:r>
      <w:r w:rsidR="0021030C" w:rsidRPr="00012DAA">
        <w:rPr>
          <w:highlight w:val="yellow"/>
        </w:rPr>
        <w:t>pipette polisher</w:t>
      </w:r>
      <w:r w:rsidRPr="00BA4C4E">
        <w:rPr>
          <w:highlight w:val="yellow"/>
        </w:rPr>
        <w:t xml:space="preserve"> </w:t>
      </w:r>
      <w:r w:rsidRPr="0002670F">
        <w:rPr>
          <w:highlight w:val="yellow"/>
        </w:rPr>
        <w:t xml:space="preserve">and </w:t>
      </w:r>
      <w:r w:rsidRPr="00880B57">
        <w:rPr>
          <w:highlight w:val="yellow"/>
        </w:rPr>
        <w:t xml:space="preserve">place the tip near the filament under </w:t>
      </w:r>
      <w:r w:rsidR="00525535" w:rsidRPr="00880B57">
        <w:rPr>
          <w:highlight w:val="yellow"/>
        </w:rPr>
        <w:t>100</w:t>
      </w:r>
      <w:r w:rsidR="00525535">
        <w:rPr>
          <w:highlight w:val="yellow"/>
        </w:rPr>
        <w:t>x</w:t>
      </w:r>
      <w:r w:rsidR="00525535" w:rsidRPr="00880B57">
        <w:rPr>
          <w:highlight w:val="yellow"/>
        </w:rPr>
        <w:t xml:space="preserve"> </w:t>
      </w:r>
      <w:r w:rsidRPr="00880B57">
        <w:rPr>
          <w:highlight w:val="yellow"/>
        </w:rPr>
        <w:t>magnification</w:t>
      </w:r>
      <w:r w:rsidR="00FB5B26" w:rsidRPr="00880B57">
        <w:rPr>
          <w:highlight w:val="yellow"/>
        </w:rPr>
        <w:t xml:space="preserve"> </w:t>
      </w:r>
      <w:r w:rsidRPr="00880B57">
        <w:rPr>
          <w:highlight w:val="yellow"/>
        </w:rPr>
        <w:t>to fire-polish it.</w:t>
      </w:r>
    </w:p>
    <w:p w14:paraId="51EB5F4D" w14:textId="77777777" w:rsidR="00FB5B26" w:rsidRPr="00880B57" w:rsidRDefault="00FB5B26" w:rsidP="00ED2D59">
      <w:pPr>
        <w:pBdr>
          <w:top w:val="nil"/>
          <w:left w:val="nil"/>
          <w:bottom w:val="nil"/>
          <w:right w:val="nil"/>
          <w:between w:val="nil"/>
        </w:pBdr>
        <w:tabs>
          <w:tab w:val="left" w:pos="1440"/>
        </w:tabs>
        <w:rPr>
          <w:highlight w:val="yellow"/>
        </w:rPr>
      </w:pPr>
    </w:p>
    <w:p w14:paraId="402B0DCD" w14:textId="77777777" w:rsidR="00FB5B26" w:rsidRPr="00880B57" w:rsidRDefault="00B92A0E"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Press the foot pedal several times to heat the filamen</w:t>
      </w:r>
      <w:r w:rsidR="0096064B" w:rsidRPr="00880B57">
        <w:rPr>
          <w:highlight w:val="yellow"/>
        </w:rPr>
        <w:t>t</w:t>
      </w:r>
      <w:r w:rsidRPr="00880B57">
        <w:rPr>
          <w:highlight w:val="yellow"/>
        </w:rPr>
        <w:t xml:space="preserve"> without clogging or damaging the tip curve.</w:t>
      </w:r>
    </w:p>
    <w:p w14:paraId="2B5E0C73" w14:textId="6FE37532" w:rsidR="0096064B" w:rsidRPr="00880B57" w:rsidRDefault="0096064B" w:rsidP="00ED2D59">
      <w:pPr>
        <w:pBdr>
          <w:top w:val="nil"/>
          <w:left w:val="nil"/>
          <w:bottom w:val="nil"/>
          <w:right w:val="nil"/>
          <w:between w:val="nil"/>
        </w:pBdr>
        <w:tabs>
          <w:tab w:val="left" w:pos="1440"/>
        </w:tabs>
        <w:rPr>
          <w:highlight w:val="yellow"/>
        </w:rPr>
      </w:pPr>
    </w:p>
    <w:p w14:paraId="75536A91" w14:textId="543C332B" w:rsidR="00B92A0E" w:rsidRPr="00880B57" w:rsidRDefault="0096064B"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 xml:space="preserve">Polish until pipettes with a resistance between 25 and 35 MΩ </w:t>
      </w:r>
      <w:r w:rsidR="00525535">
        <w:rPr>
          <w:highlight w:val="yellow"/>
        </w:rPr>
        <w:t xml:space="preserve">are obtained </w:t>
      </w:r>
      <w:r w:rsidRPr="00880B57">
        <w:rPr>
          <w:highlight w:val="yellow"/>
        </w:rPr>
        <w:t>w</w:t>
      </w:r>
      <w:r w:rsidR="00B92A0E" w:rsidRPr="00880B57">
        <w:rPr>
          <w:highlight w:val="yellow"/>
        </w:rPr>
        <w:t xml:space="preserve">hen filled with TMA-based pipette solution (TMA for tetramethylammonium hydroxide, </w:t>
      </w:r>
      <w:r w:rsidR="00B92A0E" w:rsidRPr="00880B57">
        <w:rPr>
          <w:b/>
          <w:bCs/>
          <w:highlight w:val="yellow"/>
        </w:rPr>
        <w:t>Table</w:t>
      </w:r>
      <w:r w:rsidR="00A824E9">
        <w:rPr>
          <w:b/>
          <w:bCs/>
          <w:highlight w:val="yellow"/>
        </w:rPr>
        <w:t xml:space="preserve"> 4</w:t>
      </w:r>
      <w:r w:rsidR="00B92A0E" w:rsidRPr="00880B57">
        <w:rPr>
          <w:highlight w:val="yellow"/>
        </w:rPr>
        <w:t>).</w:t>
      </w:r>
    </w:p>
    <w:p w14:paraId="495F4074" w14:textId="77777777" w:rsidR="00035529" w:rsidRPr="00880B57" w:rsidRDefault="00035529" w:rsidP="00ED2D59">
      <w:pPr>
        <w:pBdr>
          <w:top w:val="nil"/>
          <w:left w:val="nil"/>
          <w:bottom w:val="nil"/>
          <w:right w:val="nil"/>
          <w:between w:val="nil"/>
        </w:pBdr>
        <w:tabs>
          <w:tab w:val="left" w:pos="1440"/>
        </w:tabs>
        <w:rPr>
          <w:highlight w:val="yellow"/>
        </w:rPr>
      </w:pPr>
    </w:p>
    <w:p w14:paraId="3AD82871" w14:textId="4397A0C4" w:rsidR="00661198" w:rsidRPr="00880B57" w:rsidRDefault="00A83A06"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Pre-incubate c</w:t>
      </w:r>
      <w:r w:rsidR="00661198" w:rsidRPr="00880B57">
        <w:rPr>
          <w:highlight w:val="yellow"/>
        </w:rPr>
        <w:t xml:space="preserve">overslips </w:t>
      </w:r>
      <w:r w:rsidRPr="00880B57">
        <w:rPr>
          <w:highlight w:val="yellow"/>
        </w:rPr>
        <w:t>(5 mm diameter, 0.1 mm thickness</w:t>
      </w:r>
      <w:r w:rsidR="00525535">
        <w:rPr>
          <w:highlight w:val="yellow"/>
        </w:rPr>
        <w:t>)</w:t>
      </w:r>
      <w:r w:rsidRPr="00880B57">
        <w:rPr>
          <w:highlight w:val="yellow"/>
        </w:rPr>
        <w:t xml:space="preserve"> </w:t>
      </w:r>
      <w:r w:rsidR="00661198" w:rsidRPr="00880B57">
        <w:rPr>
          <w:highlight w:val="yellow"/>
        </w:rPr>
        <w:t xml:space="preserve">with 0.1% gelatin to reduce </w:t>
      </w:r>
      <w:r w:rsidR="00525535">
        <w:rPr>
          <w:highlight w:val="yellow"/>
        </w:rPr>
        <w:t xml:space="preserve">the </w:t>
      </w:r>
      <w:r w:rsidR="00661198" w:rsidRPr="00880B57">
        <w:rPr>
          <w:highlight w:val="yellow"/>
        </w:rPr>
        <w:t>mitoplast adhesion and rinse</w:t>
      </w:r>
      <w:r w:rsidRPr="00880B57">
        <w:rPr>
          <w:highlight w:val="yellow"/>
        </w:rPr>
        <w:t xml:space="preserve"> them</w:t>
      </w:r>
      <w:r w:rsidR="00661198" w:rsidRPr="00880B57">
        <w:rPr>
          <w:highlight w:val="yellow"/>
        </w:rPr>
        <w:t xml:space="preserve"> with </w:t>
      </w:r>
      <w:r w:rsidR="00A824E9">
        <w:rPr>
          <w:highlight w:val="yellow"/>
        </w:rPr>
        <w:t xml:space="preserve">the </w:t>
      </w:r>
      <w:proofErr w:type="spellStart"/>
      <w:r w:rsidR="00661198" w:rsidRPr="00880B57">
        <w:rPr>
          <w:highlight w:val="yellow"/>
        </w:rPr>
        <w:t>KCl</w:t>
      </w:r>
      <w:proofErr w:type="spellEnd"/>
      <w:r w:rsidR="00661198" w:rsidRPr="00880B57">
        <w:rPr>
          <w:highlight w:val="yellow"/>
        </w:rPr>
        <w:t xml:space="preserve"> bath solution</w:t>
      </w:r>
      <w:r w:rsidR="007C648C" w:rsidRPr="00880B57">
        <w:rPr>
          <w:highlight w:val="yellow"/>
        </w:rPr>
        <w:t xml:space="preserve"> (</w:t>
      </w:r>
      <w:r w:rsidR="007C648C" w:rsidRPr="00880B57">
        <w:rPr>
          <w:b/>
          <w:bCs/>
          <w:highlight w:val="yellow"/>
        </w:rPr>
        <w:t xml:space="preserve">Table </w:t>
      </w:r>
      <w:r w:rsidR="00A824E9">
        <w:rPr>
          <w:b/>
          <w:bCs/>
          <w:highlight w:val="yellow"/>
        </w:rPr>
        <w:t>5</w:t>
      </w:r>
      <w:r w:rsidR="007C648C" w:rsidRPr="00880B57">
        <w:rPr>
          <w:highlight w:val="yellow"/>
        </w:rPr>
        <w:t>)</w:t>
      </w:r>
      <w:r w:rsidRPr="00880B57">
        <w:rPr>
          <w:highlight w:val="yellow"/>
        </w:rPr>
        <w:t xml:space="preserve"> before depositing </w:t>
      </w:r>
      <w:r w:rsidR="00A36387">
        <w:rPr>
          <w:highlight w:val="yellow"/>
        </w:rPr>
        <w:t xml:space="preserve">the </w:t>
      </w:r>
      <w:r w:rsidRPr="00880B57">
        <w:rPr>
          <w:highlight w:val="yellow"/>
        </w:rPr>
        <w:t>mitoplast suspension</w:t>
      </w:r>
      <w:r w:rsidR="00661198" w:rsidRPr="00880B57">
        <w:rPr>
          <w:highlight w:val="yellow"/>
        </w:rPr>
        <w:t>.</w:t>
      </w:r>
    </w:p>
    <w:p w14:paraId="4AFB54C6" w14:textId="77777777" w:rsidR="00035529" w:rsidRPr="00880B57" w:rsidRDefault="00035529" w:rsidP="00ED2D59">
      <w:pPr>
        <w:pStyle w:val="ListParagraph"/>
        <w:pBdr>
          <w:top w:val="nil"/>
          <w:left w:val="nil"/>
          <w:bottom w:val="nil"/>
          <w:right w:val="nil"/>
          <w:between w:val="nil"/>
        </w:pBdr>
        <w:tabs>
          <w:tab w:val="left" w:pos="1440"/>
        </w:tabs>
        <w:ind w:left="0"/>
        <w:rPr>
          <w:highlight w:val="yellow"/>
        </w:rPr>
      </w:pPr>
    </w:p>
    <w:p w14:paraId="1986FAA9" w14:textId="0A3C89D8" w:rsidR="00E36111" w:rsidRPr="00BA4C4E" w:rsidRDefault="00A34646"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012DAA">
        <w:rPr>
          <w:highlight w:val="yellow"/>
        </w:rPr>
        <w:t xml:space="preserve">Prepare a raw dilution by mixing </w:t>
      </w:r>
      <w:r w:rsidR="005733DC" w:rsidRPr="00880B57">
        <w:rPr>
          <w:highlight w:val="yellow"/>
        </w:rPr>
        <w:t>~</w:t>
      </w:r>
      <w:r w:rsidRPr="00012DAA">
        <w:rPr>
          <w:highlight w:val="yellow"/>
        </w:rPr>
        <w:t xml:space="preserve">35 μL of the concentrated mitoplast suspension with 500 μL of </w:t>
      </w:r>
      <w:r w:rsidR="00A824E9">
        <w:rPr>
          <w:highlight w:val="yellow"/>
        </w:rPr>
        <w:t xml:space="preserve">the </w:t>
      </w:r>
      <w:proofErr w:type="spellStart"/>
      <w:r w:rsidRPr="00012DAA">
        <w:rPr>
          <w:highlight w:val="yellow"/>
        </w:rPr>
        <w:t>KCl</w:t>
      </w:r>
      <w:proofErr w:type="spellEnd"/>
      <w:r w:rsidRPr="00012DAA">
        <w:rPr>
          <w:highlight w:val="yellow"/>
        </w:rPr>
        <w:t xml:space="preserve"> bath solution (</w:t>
      </w:r>
      <w:r w:rsidRPr="00012DAA">
        <w:rPr>
          <w:b/>
          <w:bCs/>
          <w:highlight w:val="yellow"/>
        </w:rPr>
        <w:t xml:space="preserve">Table </w:t>
      </w:r>
      <w:r w:rsidR="00A824E9">
        <w:rPr>
          <w:b/>
          <w:bCs/>
          <w:highlight w:val="yellow"/>
        </w:rPr>
        <w:t>5</w:t>
      </w:r>
      <w:r w:rsidRPr="00012DAA">
        <w:rPr>
          <w:highlight w:val="yellow"/>
        </w:rPr>
        <w:t>) and place it on coverslips previously placed in a well of a 4-well plate.</w:t>
      </w:r>
    </w:p>
    <w:p w14:paraId="606ECADA" w14:textId="77777777" w:rsidR="00035529" w:rsidRPr="00880B57" w:rsidRDefault="00035529" w:rsidP="00ED2D59">
      <w:pPr>
        <w:pBdr>
          <w:top w:val="nil"/>
          <w:left w:val="nil"/>
          <w:bottom w:val="nil"/>
          <w:right w:val="nil"/>
          <w:between w:val="nil"/>
        </w:pBdr>
        <w:tabs>
          <w:tab w:val="left" w:pos="1440"/>
        </w:tabs>
        <w:rPr>
          <w:highlight w:val="yellow"/>
        </w:rPr>
      </w:pPr>
    </w:p>
    <w:p w14:paraId="70B88095" w14:textId="14EE0F60" w:rsidR="00661198" w:rsidRPr="00880B57" w:rsidRDefault="00A83A06"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Incubate on ice for 15 to 20 min for mit</w:t>
      </w:r>
      <w:r w:rsidR="005A0367" w:rsidRPr="00880B57">
        <w:rPr>
          <w:highlight w:val="yellow"/>
        </w:rPr>
        <w:t>o</w:t>
      </w:r>
      <w:r w:rsidRPr="00880B57">
        <w:rPr>
          <w:highlight w:val="yellow"/>
        </w:rPr>
        <w:t>plast</w:t>
      </w:r>
      <w:r w:rsidR="005A0367" w:rsidRPr="00880B57">
        <w:rPr>
          <w:highlight w:val="yellow"/>
        </w:rPr>
        <w:t>s</w:t>
      </w:r>
      <w:r w:rsidRPr="00880B57">
        <w:rPr>
          <w:highlight w:val="yellow"/>
        </w:rPr>
        <w:t xml:space="preserve"> </w:t>
      </w:r>
      <w:r w:rsidR="00525535">
        <w:rPr>
          <w:highlight w:val="yellow"/>
        </w:rPr>
        <w:t xml:space="preserve">to </w:t>
      </w:r>
      <w:r w:rsidRPr="00880B57">
        <w:rPr>
          <w:highlight w:val="yellow"/>
        </w:rPr>
        <w:t>sediment on the coverslip.</w:t>
      </w:r>
    </w:p>
    <w:p w14:paraId="691A5B5B" w14:textId="77777777" w:rsidR="00861AFC" w:rsidRPr="00880B57" w:rsidRDefault="00861AFC" w:rsidP="00ED2D59">
      <w:pPr>
        <w:pBdr>
          <w:top w:val="nil"/>
          <w:left w:val="nil"/>
          <w:bottom w:val="nil"/>
          <w:right w:val="nil"/>
          <w:between w:val="nil"/>
        </w:pBdr>
        <w:tabs>
          <w:tab w:val="left" w:pos="1440"/>
        </w:tabs>
        <w:rPr>
          <w:highlight w:val="yellow"/>
        </w:rPr>
      </w:pPr>
    </w:p>
    <w:p w14:paraId="4A79B036" w14:textId="7DF29875" w:rsidR="00E04ACA" w:rsidRPr="00880B57" w:rsidRDefault="00B21BE3"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 xml:space="preserve">Fill the bath chamber completely with ~50 µL </w:t>
      </w:r>
      <w:r w:rsidR="00A824E9">
        <w:rPr>
          <w:highlight w:val="yellow"/>
        </w:rPr>
        <w:t xml:space="preserve">of the </w:t>
      </w:r>
      <w:proofErr w:type="spellStart"/>
      <w:r w:rsidRPr="00880B57">
        <w:rPr>
          <w:highlight w:val="yellow"/>
        </w:rPr>
        <w:t>KCl</w:t>
      </w:r>
      <w:proofErr w:type="spellEnd"/>
      <w:r w:rsidRPr="00880B57">
        <w:rPr>
          <w:highlight w:val="yellow"/>
        </w:rPr>
        <w:t xml:space="preserve"> bath solution (</w:t>
      </w:r>
      <w:r w:rsidRPr="00880B57">
        <w:rPr>
          <w:b/>
          <w:bCs/>
          <w:highlight w:val="yellow"/>
        </w:rPr>
        <w:t xml:space="preserve">Table </w:t>
      </w:r>
      <w:r w:rsidR="00A824E9">
        <w:rPr>
          <w:b/>
          <w:bCs/>
          <w:highlight w:val="yellow"/>
        </w:rPr>
        <w:t>5</w:t>
      </w:r>
      <w:r w:rsidRPr="00880B57">
        <w:rPr>
          <w:highlight w:val="yellow"/>
        </w:rPr>
        <w:t>)</w:t>
      </w:r>
      <w:r w:rsidR="00E04ACA" w:rsidRPr="00880B57">
        <w:rPr>
          <w:highlight w:val="yellow"/>
        </w:rPr>
        <w:t>.</w:t>
      </w:r>
    </w:p>
    <w:p w14:paraId="32003F15" w14:textId="77777777" w:rsidR="00E04ACA" w:rsidRPr="00880B57" w:rsidRDefault="00E04ACA" w:rsidP="00ED2D59">
      <w:pPr>
        <w:pStyle w:val="ListParagraph"/>
        <w:ind w:left="0"/>
        <w:rPr>
          <w:highlight w:val="yellow"/>
        </w:rPr>
      </w:pPr>
    </w:p>
    <w:p w14:paraId="27A3F579" w14:textId="133D3EF4" w:rsidR="00E04ACA" w:rsidRPr="00880B57" w:rsidRDefault="00E04ACA"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Transfer a coverslip with mitoplasts</w:t>
      </w:r>
      <w:r w:rsidR="00B21BE3" w:rsidRPr="00880B57">
        <w:rPr>
          <w:highlight w:val="yellow"/>
        </w:rPr>
        <w:t xml:space="preserve"> </w:t>
      </w:r>
      <w:r w:rsidRPr="00880B57">
        <w:rPr>
          <w:highlight w:val="yellow"/>
        </w:rPr>
        <w:t>within the chamber using thin microdissection tweezers with a ben</w:t>
      </w:r>
      <w:r w:rsidR="00A36387">
        <w:rPr>
          <w:highlight w:val="yellow"/>
        </w:rPr>
        <w:t>t</w:t>
      </w:r>
      <w:r w:rsidRPr="00880B57">
        <w:rPr>
          <w:highlight w:val="yellow"/>
        </w:rPr>
        <w:t xml:space="preserve"> tip.</w:t>
      </w:r>
    </w:p>
    <w:p w14:paraId="2F8FC927" w14:textId="77777777" w:rsidR="00E04ACA" w:rsidRPr="00880B57" w:rsidRDefault="00E04ACA" w:rsidP="00ED2D59">
      <w:pPr>
        <w:pStyle w:val="ListParagraph"/>
        <w:ind w:left="0"/>
        <w:rPr>
          <w:highlight w:val="yellow"/>
        </w:rPr>
      </w:pPr>
    </w:p>
    <w:p w14:paraId="50EB6561" w14:textId="7AFD1846" w:rsidR="00A83A06" w:rsidRPr="005A446F" w:rsidRDefault="00E04ACA" w:rsidP="00ED2D59">
      <w:pPr>
        <w:pStyle w:val="ListParagraph"/>
        <w:numPr>
          <w:ilvl w:val="1"/>
          <w:numId w:val="22"/>
        </w:numPr>
        <w:pBdr>
          <w:top w:val="nil"/>
          <w:left w:val="nil"/>
          <w:bottom w:val="nil"/>
          <w:right w:val="nil"/>
          <w:between w:val="nil"/>
        </w:pBdr>
        <w:tabs>
          <w:tab w:val="left" w:pos="1440"/>
        </w:tabs>
        <w:ind w:left="0" w:firstLine="0"/>
        <w:rPr>
          <w:rFonts w:asciiTheme="majorHAnsi" w:hAnsiTheme="majorHAnsi" w:cstheme="majorHAnsi"/>
          <w:highlight w:val="yellow"/>
        </w:rPr>
      </w:pPr>
      <w:r w:rsidRPr="00880B57">
        <w:rPr>
          <w:highlight w:val="yellow"/>
        </w:rPr>
        <w:t>A</w:t>
      </w:r>
      <w:r w:rsidR="00B21BE3" w:rsidRPr="00880B57">
        <w:rPr>
          <w:highlight w:val="yellow"/>
        </w:rPr>
        <w:t xml:space="preserve">rrange </w:t>
      </w:r>
      <w:r w:rsidRPr="00880B57">
        <w:rPr>
          <w:highlight w:val="yellow"/>
        </w:rPr>
        <w:t>the</w:t>
      </w:r>
      <w:r w:rsidR="00B21BE3" w:rsidRPr="00880B57">
        <w:rPr>
          <w:highlight w:val="yellow"/>
        </w:rPr>
        <w:t xml:space="preserve"> coverslip at th</w:t>
      </w:r>
      <w:r w:rsidR="00B21BE3" w:rsidRPr="005A446F">
        <w:rPr>
          <w:rFonts w:asciiTheme="majorHAnsi" w:hAnsiTheme="majorHAnsi" w:cstheme="majorHAnsi"/>
          <w:highlight w:val="yellow"/>
        </w:rPr>
        <w:t>e bottom of the chamber. Do not perfuse the chamber to keep the mitoplasts stable on the coverslip.</w:t>
      </w:r>
    </w:p>
    <w:p w14:paraId="0C937EE3" w14:textId="77777777" w:rsidR="00035529" w:rsidRPr="005A446F" w:rsidRDefault="00035529" w:rsidP="00ED2D59">
      <w:pPr>
        <w:pStyle w:val="ListParagraph"/>
        <w:pBdr>
          <w:top w:val="nil"/>
          <w:left w:val="nil"/>
          <w:bottom w:val="nil"/>
          <w:right w:val="nil"/>
          <w:between w:val="nil"/>
        </w:pBdr>
        <w:tabs>
          <w:tab w:val="left" w:pos="1440"/>
        </w:tabs>
        <w:ind w:left="0"/>
        <w:rPr>
          <w:rFonts w:asciiTheme="majorHAnsi" w:hAnsiTheme="majorHAnsi" w:cstheme="majorHAnsi"/>
          <w:highlight w:val="yellow"/>
        </w:rPr>
      </w:pPr>
    </w:p>
    <w:p w14:paraId="7F11D1AF" w14:textId="3F763ACC" w:rsidR="001708BD" w:rsidRPr="005A446F" w:rsidRDefault="0058467A" w:rsidP="00ED2D59">
      <w:pPr>
        <w:pStyle w:val="ListParagraph"/>
        <w:numPr>
          <w:ilvl w:val="1"/>
          <w:numId w:val="22"/>
        </w:numPr>
        <w:pBdr>
          <w:top w:val="nil"/>
          <w:left w:val="nil"/>
          <w:bottom w:val="nil"/>
          <w:right w:val="nil"/>
          <w:between w:val="nil"/>
        </w:pBdr>
        <w:tabs>
          <w:tab w:val="left" w:pos="1440"/>
        </w:tabs>
        <w:ind w:left="0" w:firstLine="0"/>
        <w:rPr>
          <w:rFonts w:asciiTheme="majorHAnsi" w:hAnsiTheme="majorHAnsi" w:cstheme="majorHAnsi"/>
          <w:highlight w:val="yellow"/>
        </w:rPr>
      </w:pPr>
      <w:r w:rsidRPr="005A446F">
        <w:rPr>
          <w:rFonts w:asciiTheme="majorHAnsi" w:hAnsiTheme="majorHAnsi" w:cstheme="majorHAnsi"/>
          <w:color w:val="000000"/>
          <w:highlight w:val="yellow"/>
        </w:rPr>
        <w:t>Choose an individual non-adhesive mitoplast in the shape of 8 by scanning the coverslip under the microscope with a 60x objective.</w:t>
      </w:r>
    </w:p>
    <w:p w14:paraId="31A2C727" w14:textId="77777777" w:rsidR="00035529" w:rsidRPr="005A446F" w:rsidRDefault="00035529" w:rsidP="00ED2D59">
      <w:pPr>
        <w:pBdr>
          <w:top w:val="nil"/>
          <w:left w:val="nil"/>
          <w:bottom w:val="nil"/>
          <w:right w:val="nil"/>
          <w:between w:val="nil"/>
        </w:pBdr>
        <w:tabs>
          <w:tab w:val="left" w:pos="1440"/>
        </w:tabs>
        <w:rPr>
          <w:rFonts w:asciiTheme="majorHAnsi" w:hAnsiTheme="majorHAnsi" w:cstheme="majorHAnsi"/>
          <w:highlight w:val="yellow"/>
        </w:rPr>
      </w:pPr>
    </w:p>
    <w:p w14:paraId="20844D69" w14:textId="4C84BBB6" w:rsidR="00E36111" w:rsidRPr="00880B57" w:rsidRDefault="00C02991"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012DAA">
        <w:rPr>
          <w:highlight w:val="yellow"/>
        </w:rPr>
        <w:t xml:space="preserve">Load the pipette with </w:t>
      </w:r>
      <w:r w:rsidR="008E2C81">
        <w:rPr>
          <w:highlight w:val="yellow"/>
        </w:rPr>
        <w:t xml:space="preserve">the </w:t>
      </w:r>
      <w:r w:rsidRPr="00012DAA">
        <w:rPr>
          <w:highlight w:val="yellow"/>
        </w:rPr>
        <w:t>pipette solution (~50 μL) and place it in the pipette holder.</w:t>
      </w:r>
    </w:p>
    <w:p w14:paraId="2CAE5A2F" w14:textId="77777777" w:rsidR="00035529" w:rsidRPr="00880B57" w:rsidRDefault="00035529" w:rsidP="00ED2D59">
      <w:pPr>
        <w:pStyle w:val="ListParagraph"/>
        <w:pBdr>
          <w:top w:val="nil"/>
          <w:left w:val="nil"/>
          <w:bottom w:val="nil"/>
          <w:right w:val="nil"/>
          <w:between w:val="nil"/>
        </w:pBdr>
        <w:tabs>
          <w:tab w:val="left" w:pos="1440"/>
        </w:tabs>
        <w:ind w:left="0"/>
        <w:rPr>
          <w:highlight w:val="yellow"/>
        </w:rPr>
      </w:pPr>
    </w:p>
    <w:p w14:paraId="0949B20D" w14:textId="040965AA" w:rsidR="001708BD" w:rsidRPr="00880B57" w:rsidRDefault="00E36111"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B</w:t>
      </w:r>
      <w:r w:rsidR="001708BD" w:rsidRPr="00880B57">
        <w:rPr>
          <w:highlight w:val="yellow"/>
        </w:rPr>
        <w:t>ring the pipette into the bath solution</w:t>
      </w:r>
      <w:r w:rsidRPr="00880B57">
        <w:rPr>
          <w:highlight w:val="yellow"/>
        </w:rPr>
        <w:t xml:space="preserve"> with a micromanipulator</w:t>
      </w:r>
      <w:r w:rsidR="001708BD" w:rsidRPr="00880B57">
        <w:rPr>
          <w:highlight w:val="yellow"/>
        </w:rPr>
        <w:t xml:space="preserve"> and </w:t>
      </w:r>
      <w:r w:rsidRPr="00880B57">
        <w:rPr>
          <w:highlight w:val="yellow"/>
        </w:rPr>
        <w:t>approach it</w:t>
      </w:r>
      <w:r w:rsidR="001708BD" w:rsidRPr="00880B57">
        <w:rPr>
          <w:highlight w:val="yellow"/>
        </w:rPr>
        <w:t xml:space="preserve"> just above the selected mitoplas</w:t>
      </w:r>
      <w:r w:rsidR="005A0367" w:rsidRPr="00880B57">
        <w:rPr>
          <w:highlight w:val="yellow"/>
        </w:rPr>
        <w:t xml:space="preserve">t to get close to </w:t>
      </w:r>
      <w:r w:rsidR="005A0367" w:rsidRPr="00BA4C4E">
        <w:rPr>
          <w:highlight w:val="yellow"/>
        </w:rPr>
        <w:t>the IMM</w:t>
      </w:r>
      <w:r w:rsidR="001708BD" w:rsidRPr="00BA4C4E">
        <w:rPr>
          <w:highlight w:val="yellow"/>
        </w:rPr>
        <w:t>.</w:t>
      </w:r>
      <w:r w:rsidR="007F177F" w:rsidRPr="00BA4C4E">
        <w:rPr>
          <w:highlight w:val="yellow"/>
        </w:rPr>
        <w:t xml:space="preserve"> Th</w:t>
      </w:r>
      <w:r w:rsidR="007F177F" w:rsidRPr="0002670F">
        <w:rPr>
          <w:highlight w:val="yellow"/>
        </w:rPr>
        <w:t xml:space="preserve">e amplifier program </w:t>
      </w:r>
      <w:r w:rsidR="0051512B" w:rsidRPr="0002670F">
        <w:rPr>
          <w:highlight w:val="yellow"/>
        </w:rPr>
        <w:t xml:space="preserve">gives the resistance </w:t>
      </w:r>
      <w:r w:rsidR="005B4C1E" w:rsidRPr="0002670F">
        <w:rPr>
          <w:highlight w:val="yellow"/>
        </w:rPr>
        <w:t xml:space="preserve">of the pipette </w:t>
      </w:r>
      <w:r w:rsidR="0051512B" w:rsidRPr="0002670F">
        <w:rPr>
          <w:highlight w:val="yellow"/>
        </w:rPr>
        <w:t xml:space="preserve">once </w:t>
      </w:r>
      <w:r w:rsidR="005B4C1E" w:rsidRPr="0002670F">
        <w:rPr>
          <w:highlight w:val="yellow"/>
        </w:rPr>
        <w:t>it</w:t>
      </w:r>
      <w:r w:rsidR="0051512B" w:rsidRPr="0002670F">
        <w:rPr>
          <w:highlight w:val="yellow"/>
        </w:rPr>
        <w:t xml:space="preserve"> is </w:t>
      </w:r>
      <w:r w:rsidR="00D07266" w:rsidRPr="0002670F">
        <w:rPr>
          <w:highlight w:val="yellow"/>
        </w:rPr>
        <w:t>in</w:t>
      </w:r>
      <w:r w:rsidR="0051512B" w:rsidRPr="0002670F">
        <w:rPr>
          <w:highlight w:val="yellow"/>
        </w:rPr>
        <w:t xml:space="preserve"> the bath solution.</w:t>
      </w:r>
      <w:r w:rsidR="000F1B94" w:rsidRPr="00012DAA">
        <w:rPr>
          <w:highlight w:val="yellow"/>
        </w:rPr>
        <w:t xml:space="preserve"> Hold the membrane potential at 0 mV and apply 10 mV pulses using the membrane test command in the amplifier program.</w:t>
      </w:r>
    </w:p>
    <w:p w14:paraId="545131F4" w14:textId="77777777" w:rsidR="00035529" w:rsidRPr="00880B57" w:rsidRDefault="00035529" w:rsidP="00ED2D59">
      <w:pPr>
        <w:pBdr>
          <w:top w:val="nil"/>
          <w:left w:val="nil"/>
          <w:bottom w:val="nil"/>
          <w:right w:val="nil"/>
          <w:between w:val="nil"/>
        </w:pBdr>
        <w:tabs>
          <w:tab w:val="left" w:pos="1440"/>
        </w:tabs>
        <w:rPr>
          <w:highlight w:val="yellow"/>
        </w:rPr>
      </w:pPr>
    </w:p>
    <w:p w14:paraId="1E803EFB" w14:textId="6BD052A9" w:rsidR="001708BD" w:rsidRPr="00880B57" w:rsidRDefault="00DC58AD"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012DAA">
        <w:rPr>
          <w:highlight w:val="yellow"/>
        </w:rPr>
        <w:t xml:space="preserve">Apply slight negative pressure to quickly create a </w:t>
      </w:r>
      <w:proofErr w:type="spellStart"/>
      <w:r w:rsidRPr="00012DAA">
        <w:rPr>
          <w:highlight w:val="yellow"/>
        </w:rPr>
        <w:t>gigaseal</w:t>
      </w:r>
      <w:proofErr w:type="spellEnd"/>
      <w:r w:rsidRPr="00012DAA">
        <w:rPr>
          <w:highlight w:val="yellow"/>
        </w:rPr>
        <w:t xml:space="preserve"> with the IMM</w:t>
      </w:r>
      <w:r w:rsidRPr="0002670F">
        <w:rPr>
          <w:highlight w:val="yellow"/>
        </w:rPr>
        <w:t xml:space="preserve"> </w:t>
      </w:r>
      <w:r w:rsidR="00C40DAD" w:rsidRPr="00880B57">
        <w:rPr>
          <w:highlight w:val="yellow"/>
        </w:rPr>
        <w:t>(</w:t>
      </w:r>
      <w:r w:rsidR="00C40DAD" w:rsidRPr="00880B57">
        <w:rPr>
          <w:b/>
          <w:bCs/>
          <w:highlight w:val="yellow"/>
        </w:rPr>
        <w:t>Figure 2B</w:t>
      </w:r>
      <w:r w:rsidR="00C40DAD" w:rsidRPr="00880B57">
        <w:rPr>
          <w:highlight w:val="yellow"/>
        </w:rPr>
        <w:t>)</w:t>
      </w:r>
      <w:r w:rsidR="001708BD" w:rsidRPr="00880B57">
        <w:rPr>
          <w:highlight w:val="yellow"/>
        </w:rPr>
        <w:t>.</w:t>
      </w:r>
    </w:p>
    <w:p w14:paraId="50450274" w14:textId="77777777" w:rsidR="00035529" w:rsidRPr="00880B57" w:rsidRDefault="00035529" w:rsidP="00ED2D59">
      <w:pPr>
        <w:pBdr>
          <w:top w:val="nil"/>
          <w:left w:val="nil"/>
          <w:bottom w:val="nil"/>
          <w:right w:val="nil"/>
          <w:between w:val="nil"/>
        </w:pBdr>
        <w:tabs>
          <w:tab w:val="left" w:pos="1440"/>
        </w:tabs>
        <w:rPr>
          <w:highlight w:val="yellow"/>
        </w:rPr>
      </w:pPr>
    </w:p>
    <w:p w14:paraId="08512D80" w14:textId="51FFF384" w:rsidR="00614A66" w:rsidRDefault="00463360"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 xml:space="preserve">Rise the pipette with the mitoplast attached to keep them away from the coverslip to avoid </w:t>
      </w:r>
      <w:r w:rsidR="00A36387">
        <w:rPr>
          <w:highlight w:val="yellow"/>
        </w:rPr>
        <w:t xml:space="preserve">the </w:t>
      </w:r>
      <w:r w:rsidRPr="00880B57">
        <w:rPr>
          <w:highlight w:val="yellow"/>
        </w:rPr>
        <w:t xml:space="preserve">seal breakage due to </w:t>
      </w:r>
      <w:r w:rsidR="008E2C81">
        <w:rPr>
          <w:highlight w:val="yellow"/>
        </w:rPr>
        <w:t xml:space="preserve">the </w:t>
      </w:r>
      <w:r w:rsidRPr="00880B57">
        <w:rPr>
          <w:highlight w:val="yellow"/>
        </w:rPr>
        <w:t>pipette drift during the experiment.</w:t>
      </w:r>
    </w:p>
    <w:p w14:paraId="0296E3A0" w14:textId="77777777" w:rsidR="00035529" w:rsidRPr="00880B57" w:rsidRDefault="00035529" w:rsidP="00ED2D59">
      <w:pPr>
        <w:pBdr>
          <w:top w:val="nil"/>
          <w:left w:val="nil"/>
          <w:bottom w:val="nil"/>
          <w:right w:val="nil"/>
          <w:between w:val="nil"/>
        </w:pBdr>
        <w:tabs>
          <w:tab w:val="left" w:pos="1440"/>
        </w:tabs>
        <w:rPr>
          <w:highlight w:val="yellow"/>
        </w:rPr>
      </w:pPr>
    </w:p>
    <w:p w14:paraId="04640CB5" w14:textId="78BD1D5D" w:rsidR="00543487" w:rsidRPr="00BA4C4E" w:rsidRDefault="00543487"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BA4C4E">
        <w:rPr>
          <w:highlight w:val="yellow"/>
        </w:rPr>
        <w:t xml:space="preserve">Compensate the stray capacitance transients </w:t>
      </w:r>
      <w:r w:rsidR="00620CBF" w:rsidRPr="00BA4C4E">
        <w:rPr>
          <w:highlight w:val="yellow"/>
        </w:rPr>
        <w:t>with the</w:t>
      </w:r>
      <w:r w:rsidR="00241726" w:rsidRPr="00012DAA">
        <w:rPr>
          <w:highlight w:val="yellow"/>
        </w:rPr>
        <w:t xml:space="preserve"> </w:t>
      </w:r>
      <w:r w:rsidR="008E2C81">
        <w:rPr>
          <w:highlight w:val="yellow"/>
        </w:rPr>
        <w:t>“</w:t>
      </w:r>
      <w:r w:rsidR="00241726" w:rsidRPr="00012DAA">
        <w:rPr>
          <w:highlight w:val="yellow"/>
        </w:rPr>
        <w:t>membrane test</w:t>
      </w:r>
      <w:r w:rsidR="008E2C81">
        <w:rPr>
          <w:highlight w:val="yellow"/>
        </w:rPr>
        <w:t>”</w:t>
      </w:r>
      <w:r w:rsidR="00241726" w:rsidRPr="00012DAA">
        <w:rPr>
          <w:highlight w:val="yellow"/>
        </w:rPr>
        <w:t xml:space="preserve"> command in the amplifier program</w:t>
      </w:r>
      <w:r w:rsidR="00620CBF" w:rsidRPr="00BA4C4E">
        <w:rPr>
          <w:highlight w:val="yellow"/>
        </w:rPr>
        <w:t xml:space="preserve"> </w:t>
      </w:r>
      <w:r w:rsidRPr="00BA4C4E">
        <w:rPr>
          <w:highlight w:val="yellow"/>
        </w:rPr>
        <w:t xml:space="preserve">before </w:t>
      </w:r>
      <w:r w:rsidR="002C7665">
        <w:rPr>
          <w:highlight w:val="yellow"/>
        </w:rPr>
        <w:t xml:space="preserve">testing </w:t>
      </w:r>
      <w:r w:rsidRPr="00BA4C4E">
        <w:rPr>
          <w:highlight w:val="yellow"/>
        </w:rPr>
        <w:t xml:space="preserve">the whole-mitoplast configuration to obtain a correct </w:t>
      </w:r>
      <w:r w:rsidR="00D963FC" w:rsidRPr="00BA4C4E">
        <w:rPr>
          <w:highlight w:val="yellow"/>
        </w:rPr>
        <w:t xml:space="preserve">capacitance (Cm) </w:t>
      </w:r>
      <w:r w:rsidRPr="00BA4C4E">
        <w:rPr>
          <w:highlight w:val="yellow"/>
        </w:rPr>
        <w:t xml:space="preserve">measurement </w:t>
      </w:r>
      <w:r w:rsidR="00D963FC">
        <w:rPr>
          <w:highlight w:val="yellow"/>
        </w:rPr>
        <w:t>for</w:t>
      </w:r>
      <w:r w:rsidRPr="00BA4C4E">
        <w:rPr>
          <w:highlight w:val="yellow"/>
        </w:rPr>
        <w:t xml:space="preserve"> the mitoplast membrane after </w:t>
      </w:r>
      <w:r w:rsidR="00A36387">
        <w:rPr>
          <w:highlight w:val="yellow"/>
        </w:rPr>
        <w:t xml:space="preserve">the </w:t>
      </w:r>
      <w:r w:rsidRPr="00BA4C4E">
        <w:rPr>
          <w:highlight w:val="yellow"/>
        </w:rPr>
        <w:t>break-in.</w:t>
      </w:r>
    </w:p>
    <w:p w14:paraId="01B93C06" w14:textId="77777777" w:rsidR="00035529" w:rsidRPr="00BA4C4E" w:rsidRDefault="00035529" w:rsidP="00ED2D59">
      <w:pPr>
        <w:pBdr>
          <w:top w:val="nil"/>
          <w:left w:val="nil"/>
          <w:bottom w:val="nil"/>
          <w:right w:val="nil"/>
          <w:between w:val="nil"/>
        </w:pBdr>
        <w:tabs>
          <w:tab w:val="left" w:pos="1440"/>
        </w:tabs>
        <w:rPr>
          <w:highlight w:val="yellow"/>
        </w:rPr>
      </w:pPr>
    </w:p>
    <w:p w14:paraId="1E9C203F" w14:textId="65C2D99C" w:rsidR="00053416" w:rsidRPr="00880B57" w:rsidRDefault="00775F73" w:rsidP="00ED2D59">
      <w:pPr>
        <w:pStyle w:val="ListParagraph"/>
        <w:numPr>
          <w:ilvl w:val="1"/>
          <w:numId w:val="22"/>
        </w:numPr>
        <w:pBdr>
          <w:top w:val="nil"/>
          <w:left w:val="nil"/>
          <w:bottom w:val="nil"/>
          <w:right w:val="nil"/>
          <w:between w:val="nil"/>
        </w:pBdr>
        <w:tabs>
          <w:tab w:val="left" w:pos="1080"/>
        </w:tabs>
        <w:ind w:left="0" w:firstLine="0"/>
        <w:rPr>
          <w:highlight w:val="yellow"/>
        </w:rPr>
      </w:pPr>
      <w:r w:rsidRPr="00012DAA">
        <w:rPr>
          <w:highlight w:val="yellow"/>
        </w:rPr>
        <w:t>Apply short-duration (5</w:t>
      </w:r>
      <w:r w:rsidR="00D8645E">
        <w:rPr>
          <w:highlight w:val="yellow"/>
        </w:rPr>
        <w:t>–</w:t>
      </w:r>
      <w:r w:rsidRPr="00012DAA">
        <w:rPr>
          <w:highlight w:val="yellow"/>
        </w:rPr>
        <w:t xml:space="preserve">15 </w:t>
      </w:r>
      <w:proofErr w:type="spellStart"/>
      <w:r w:rsidRPr="00012DAA">
        <w:rPr>
          <w:highlight w:val="yellow"/>
        </w:rPr>
        <w:t>ms</w:t>
      </w:r>
      <w:proofErr w:type="spellEnd"/>
      <w:r w:rsidRPr="00012DAA">
        <w:rPr>
          <w:highlight w:val="yellow"/>
        </w:rPr>
        <w:t>) voltage pulses (250</w:t>
      </w:r>
      <w:r w:rsidR="00D8645E">
        <w:rPr>
          <w:highlight w:val="yellow"/>
        </w:rPr>
        <w:t>–</w:t>
      </w:r>
      <w:r w:rsidRPr="00012DAA">
        <w:rPr>
          <w:highlight w:val="yellow"/>
        </w:rPr>
        <w:t>600 mV) with the amplifier program to rupture the membrane patch under the glass pipette and achieve the whole-mitoplast configuration (</w:t>
      </w:r>
      <w:r w:rsidRPr="00012DAA">
        <w:rPr>
          <w:b/>
          <w:bCs/>
          <w:highlight w:val="yellow"/>
        </w:rPr>
        <w:t>Figure 2C</w:t>
      </w:r>
      <w:r w:rsidRPr="00012DAA">
        <w:rPr>
          <w:highlight w:val="yellow"/>
        </w:rPr>
        <w:t>). Successful break-in is reflected by the reappearance of capacitance transients</w:t>
      </w:r>
      <w:r w:rsidRPr="00775F73">
        <w:t>.</w:t>
      </w:r>
    </w:p>
    <w:p w14:paraId="663731B3" w14:textId="77777777" w:rsidR="00035529" w:rsidRPr="00880B57" w:rsidRDefault="00035529" w:rsidP="00ED2D59">
      <w:pPr>
        <w:pBdr>
          <w:top w:val="nil"/>
          <w:left w:val="nil"/>
          <w:bottom w:val="nil"/>
          <w:right w:val="nil"/>
          <w:between w:val="nil"/>
        </w:pBdr>
        <w:tabs>
          <w:tab w:val="left" w:pos="1080"/>
        </w:tabs>
        <w:rPr>
          <w:highlight w:val="yellow"/>
        </w:rPr>
      </w:pPr>
    </w:p>
    <w:p w14:paraId="275FF5BF" w14:textId="4848B370" w:rsidR="00763DF1" w:rsidRPr="0002670F" w:rsidRDefault="00541FBD" w:rsidP="00ED2D59">
      <w:pPr>
        <w:pStyle w:val="ListParagraph"/>
        <w:numPr>
          <w:ilvl w:val="1"/>
          <w:numId w:val="22"/>
        </w:numPr>
        <w:pBdr>
          <w:top w:val="nil"/>
          <w:left w:val="nil"/>
          <w:bottom w:val="nil"/>
          <w:right w:val="nil"/>
          <w:between w:val="nil"/>
        </w:pBdr>
        <w:tabs>
          <w:tab w:val="left" w:pos="1080"/>
        </w:tabs>
        <w:ind w:left="0" w:firstLine="0"/>
        <w:rPr>
          <w:highlight w:val="yellow"/>
        </w:rPr>
      </w:pPr>
      <w:r w:rsidRPr="00012DAA">
        <w:rPr>
          <w:highlight w:val="yellow"/>
        </w:rPr>
        <w:t xml:space="preserve">After the break-in, fit the capacitance transients with the amplifier program's membrane test option to assess the membrane capacitance (reflecting the size of the mitoplast) and its access resistance Ra (reflecting the quality of the whole-mitoplast configuration). After the break-in, Ra should be between 40 and 80 MΩ. Mitoplasts (2–6 </w:t>
      </w:r>
      <w:proofErr w:type="spellStart"/>
      <w:r w:rsidRPr="00012DAA">
        <w:rPr>
          <w:highlight w:val="yellow"/>
        </w:rPr>
        <w:t>μm</w:t>
      </w:r>
      <w:proofErr w:type="spellEnd"/>
      <w:r w:rsidRPr="00012DAA">
        <w:rPr>
          <w:highlight w:val="yellow"/>
        </w:rPr>
        <w:t xml:space="preserve"> in size) used for patch-clamp experiments typically have membrane capacitances of 0.5–1.1 </w:t>
      </w:r>
      <w:proofErr w:type="spellStart"/>
      <w:r w:rsidRPr="00012DAA">
        <w:rPr>
          <w:highlight w:val="yellow"/>
        </w:rPr>
        <w:t>pF</w:t>
      </w:r>
      <w:r w:rsidR="00763DF1" w:rsidRPr="0002670F">
        <w:rPr>
          <w:highlight w:val="yellow"/>
        </w:rPr>
        <w:t>.</w:t>
      </w:r>
      <w:proofErr w:type="spellEnd"/>
    </w:p>
    <w:p w14:paraId="21EFE158" w14:textId="77777777" w:rsidR="00035529" w:rsidRPr="00880B57" w:rsidRDefault="00035529" w:rsidP="00ED2D59">
      <w:pPr>
        <w:pBdr>
          <w:top w:val="nil"/>
          <w:left w:val="nil"/>
          <w:bottom w:val="nil"/>
          <w:right w:val="nil"/>
          <w:between w:val="nil"/>
        </w:pBdr>
        <w:tabs>
          <w:tab w:val="left" w:pos="1080"/>
        </w:tabs>
        <w:rPr>
          <w:highlight w:val="yellow"/>
        </w:rPr>
      </w:pPr>
    </w:p>
    <w:p w14:paraId="737896DE" w14:textId="255EBBC3" w:rsidR="00AC0E98" w:rsidRPr="00880B57" w:rsidRDefault="00AC0E98"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880B57">
        <w:rPr>
          <w:highlight w:val="yellow"/>
        </w:rPr>
        <w:t xml:space="preserve">Immediately after </w:t>
      </w:r>
      <w:r w:rsidR="00A36387">
        <w:rPr>
          <w:highlight w:val="yellow"/>
        </w:rPr>
        <w:t xml:space="preserve">the </w:t>
      </w:r>
      <w:r w:rsidRPr="00880B57">
        <w:rPr>
          <w:highlight w:val="yellow"/>
        </w:rPr>
        <w:t xml:space="preserve">break-in, replace the </w:t>
      </w:r>
      <w:proofErr w:type="spellStart"/>
      <w:r w:rsidRPr="00880B57">
        <w:rPr>
          <w:highlight w:val="yellow"/>
        </w:rPr>
        <w:t>KCl</w:t>
      </w:r>
      <w:proofErr w:type="spellEnd"/>
      <w:r w:rsidRPr="00880B57">
        <w:rPr>
          <w:highlight w:val="yellow"/>
        </w:rPr>
        <w:t xml:space="preserve"> bath solution</w:t>
      </w:r>
      <w:r w:rsidR="007C648C" w:rsidRPr="00880B57">
        <w:rPr>
          <w:highlight w:val="yellow"/>
        </w:rPr>
        <w:t xml:space="preserve"> (</w:t>
      </w:r>
      <w:r w:rsidR="007C648C" w:rsidRPr="00880B57">
        <w:rPr>
          <w:b/>
          <w:bCs/>
          <w:highlight w:val="yellow"/>
        </w:rPr>
        <w:t xml:space="preserve">Table </w:t>
      </w:r>
      <w:r w:rsidR="00A824E9">
        <w:rPr>
          <w:b/>
          <w:bCs/>
          <w:highlight w:val="yellow"/>
        </w:rPr>
        <w:t>5</w:t>
      </w:r>
      <w:r w:rsidR="007C648C" w:rsidRPr="00880B57">
        <w:rPr>
          <w:highlight w:val="yellow"/>
        </w:rPr>
        <w:t>)</w:t>
      </w:r>
      <w:r w:rsidRPr="00880B57">
        <w:rPr>
          <w:highlight w:val="yellow"/>
        </w:rPr>
        <w:t xml:space="preserve"> with the HEPES bath solution</w:t>
      </w:r>
      <w:r w:rsidR="007C648C" w:rsidRPr="00880B57">
        <w:rPr>
          <w:highlight w:val="yellow"/>
        </w:rPr>
        <w:t xml:space="preserve"> (</w:t>
      </w:r>
      <w:r w:rsidR="007C648C" w:rsidRPr="00880B57">
        <w:rPr>
          <w:b/>
          <w:bCs/>
          <w:highlight w:val="yellow"/>
        </w:rPr>
        <w:t xml:space="preserve">Table </w:t>
      </w:r>
      <w:r w:rsidR="00A824E9">
        <w:rPr>
          <w:b/>
          <w:bCs/>
          <w:highlight w:val="yellow"/>
        </w:rPr>
        <w:t>6</w:t>
      </w:r>
      <w:r w:rsidR="007C648C" w:rsidRPr="00880B57">
        <w:rPr>
          <w:highlight w:val="yellow"/>
        </w:rPr>
        <w:t>)</w:t>
      </w:r>
      <w:r w:rsidR="00543487" w:rsidRPr="00880B57">
        <w:rPr>
          <w:highlight w:val="yellow"/>
        </w:rPr>
        <w:t xml:space="preserve"> by starting the perfusion.</w:t>
      </w:r>
    </w:p>
    <w:p w14:paraId="6696CA11" w14:textId="77777777" w:rsidR="00035529" w:rsidRPr="00880B57" w:rsidRDefault="00035529" w:rsidP="00ED2D59">
      <w:pPr>
        <w:pBdr>
          <w:top w:val="nil"/>
          <w:left w:val="nil"/>
          <w:bottom w:val="nil"/>
          <w:right w:val="nil"/>
          <w:between w:val="nil"/>
        </w:pBdr>
        <w:tabs>
          <w:tab w:val="left" w:pos="1440"/>
        </w:tabs>
        <w:rPr>
          <w:highlight w:val="yellow"/>
        </w:rPr>
      </w:pPr>
    </w:p>
    <w:p w14:paraId="728BA202" w14:textId="02EB1A2A" w:rsidR="00AC0E98" w:rsidRPr="0002670F" w:rsidRDefault="00B3300E" w:rsidP="00ED2D59">
      <w:pPr>
        <w:pStyle w:val="ListParagraph"/>
        <w:numPr>
          <w:ilvl w:val="1"/>
          <w:numId w:val="22"/>
        </w:numPr>
        <w:pBdr>
          <w:top w:val="nil"/>
          <w:left w:val="nil"/>
          <w:bottom w:val="nil"/>
          <w:right w:val="nil"/>
          <w:between w:val="nil"/>
        </w:pBdr>
        <w:tabs>
          <w:tab w:val="left" w:pos="1440"/>
        </w:tabs>
        <w:ind w:left="0" w:firstLine="0"/>
        <w:rPr>
          <w:highlight w:val="yellow"/>
        </w:rPr>
      </w:pPr>
      <w:r w:rsidRPr="00012DAA">
        <w:rPr>
          <w:highlight w:val="yellow"/>
        </w:rPr>
        <w:t xml:space="preserve">Apply an 850 </w:t>
      </w:r>
      <w:proofErr w:type="spellStart"/>
      <w:r w:rsidRPr="00012DAA">
        <w:rPr>
          <w:highlight w:val="yellow"/>
        </w:rPr>
        <w:t>ms</w:t>
      </w:r>
      <w:proofErr w:type="spellEnd"/>
      <w:r w:rsidRPr="00012DAA">
        <w:rPr>
          <w:highlight w:val="yellow"/>
        </w:rPr>
        <w:t xml:space="preserve"> ramp protocol designed with the amplifier program, from -160 mV to +100 mV with a 5 s interval, while holding the mitoplast at 0 mV. This protocol works for UCP1</w:t>
      </w:r>
      <w:r w:rsidR="00313B48" w:rsidRPr="00012DAA">
        <w:rPr>
          <w:highlight w:val="yellow"/>
        </w:rPr>
        <w:fldChar w:fldCharType="begin">
          <w:fldData xml:space="preserve">PEVuZE5vdGU+PENpdGU+PEF1dGhvcj5CZXJ0aG9sZXQ8L0F1dGhvcj48WWVhcj4yMDE3PC9ZZWFy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ODExLTgyMiBl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==
</w:fldData>
        </w:fldChar>
      </w:r>
      <w:r w:rsidR="00313B48" w:rsidRPr="00012DAA">
        <w:rPr>
          <w:highlight w:val="yellow"/>
        </w:rPr>
        <w:instrText xml:space="preserve"> ADDIN EN.CITE </w:instrText>
      </w:r>
      <w:r w:rsidR="00313B48" w:rsidRPr="00012DAA">
        <w:rPr>
          <w:highlight w:val="yellow"/>
        </w:rPr>
        <w:fldChar w:fldCharType="begin">
          <w:fldData xml:space="preserve">PEVuZE5vdGU+PENpdGU+PEF1dGhvcj5CZXJ0aG9sZXQ8L0F1dGhvcj48WWVhcj4yMDE3PC9ZZWFy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ODExLTgyMiBl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==
</w:fldData>
        </w:fldChar>
      </w:r>
      <w:r w:rsidR="00313B48" w:rsidRPr="00012DAA">
        <w:rPr>
          <w:highlight w:val="yellow"/>
        </w:rPr>
        <w:instrText xml:space="preserve"> ADDIN EN.CITE.DATA </w:instrText>
      </w:r>
      <w:r w:rsidR="00313B48" w:rsidRPr="00012DAA">
        <w:rPr>
          <w:highlight w:val="yellow"/>
        </w:rPr>
      </w:r>
      <w:r w:rsidR="00313B48" w:rsidRPr="00012DAA">
        <w:rPr>
          <w:highlight w:val="yellow"/>
        </w:rPr>
        <w:fldChar w:fldCharType="end"/>
      </w:r>
      <w:r w:rsidR="00313B48" w:rsidRPr="00012DAA">
        <w:rPr>
          <w:highlight w:val="yellow"/>
        </w:rPr>
      </w:r>
      <w:r w:rsidR="00313B48" w:rsidRPr="00012DAA">
        <w:rPr>
          <w:highlight w:val="yellow"/>
        </w:rPr>
        <w:fldChar w:fldCharType="separate"/>
      </w:r>
      <w:r w:rsidR="00313B48" w:rsidRPr="00012DAA">
        <w:rPr>
          <w:noProof/>
          <w:highlight w:val="yellow"/>
          <w:vertAlign w:val="superscript"/>
        </w:rPr>
        <w:t>6,7,15</w:t>
      </w:r>
      <w:r w:rsidR="00313B48" w:rsidRPr="00012DAA">
        <w:rPr>
          <w:highlight w:val="yellow"/>
        </w:rPr>
        <w:fldChar w:fldCharType="end"/>
      </w:r>
      <w:r w:rsidRPr="00012DAA">
        <w:rPr>
          <w:highlight w:val="yellow"/>
        </w:rPr>
        <w:t xml:space="preserve"> and AAC</w:t>
      </w:r>
      <w:r w:rsidR="00313B48" w:rsidRPr="00012DAA">
        <w:rPr>
          <w:highlight w:val="yellow"/>
        </w:rPr>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313B48" w:rsidRPr="00012DAA">
        <w:rPr>
          <w:highlight w:val="yellow"/>
        </w:rPr>
        <w:instrText xml:space="preserve"> ADDIN EN.CITE </w:instrText>
      </w:r>
      <w:r w:rsidR="00313B48" w:rsidRPr="00012DAA">
        <w:rPr>
          <w:highlight w:val="yellow"/>
        </w:rPr>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313B48" w:rsidRPr="00012DAA">
        <w:rPr>
          <w:highlight w:val="yellow"/>
        </w:rPr>
        <w:instrText xml:space="preserve"> ADDIN EN.CITE.DATA </w:instrText>
      </w:r>
      <w:r w:rsidR="00313B48" w:rsidRPr="00012DAA">
        <w:rPr>
          <w:highlight w:val="yellow"/>
        </w:rPr>
      </w:r>
      <w:r w:rsidR="00313B48" w:rsidRPr="00012DAA">
        <w:rPr>
          <w:highlight w:val="yellow"/>
        </w:rPr>
        <w:fldChar w:fldCharType="end"/>
      </w:r>
      <w:r w:rsidR="00313B48" w:rsidRPr="00012DAA">
        <w:rPr>
          <w:highlight w:val="yellow"/>
        </w:rPr>
      </w:r>
      <w:r w:rsidR="00313B48" w:rsidRPr="00012DAA">
        <w:rPr>
          <w:highlight w:val="yellow"/>
        </w:rPr>
        <w:fldChar w:fldCharType="separate"/>
      </w:r>
      <w:r w:rsidR="00313B48" w:rsidRPr="00012DAA">
        <w:rPr>
          <w:noProof/>
          <w:highlight w:val="yellow"/>
          <w:vertAlign w:val="superscript"/>
        </w:rPr>
        <w:t>5</w:t>
      </w:r>
      <w:r w:rsidR="00313B48" w:rsidRPr="00012DAA">
        <w:rPr>
          <w:highlight w:val="yellow"/>
        </w:rPr>
        <w:fldChar w:fldCharType="end"/>
      </w:r>
      <w:r w:rsidRPr="00012DAA">
        <w:rPr>
          <w:highlight w:val="yellow"/>
        </w:rPr>
        <w:t xml:space="preserve"> studies</w:t>
      </w:r>
      <w:r w:rsidRPr="00BA4C4E">
        <w:rPr>
          <w:highlight w:val="yellow"/>
        </w:rPr>
        <w:t xml:space="preserve"> </w:t>
      </w:r>
      <w:r w:rsidR="006F607E" w:rsidRPr="00BA4C4E">
        <w:rPr>
          <w:highlight w:val="yellow"/>
        </w:rPr>
        <w:t>(</w:t>
      </w:r>
      <w:r w:rsidR="006F607E" w:rsidRPr="00BA4C4E">
        <w:rPr>
          <w:b/>
          <w:bCs/>
          <w:highlight w:val="yellow"/>
        </w:rPr>
        <w:t>Figure</w:t>
      </w:r>
      <w:r w:rsidR="008E2C81">
        <w:rPr>
          <w:b/>
          <w:bCs/>
          <w:highlight w:val="yellow"/>
        </w:rPr>
        <w:t xml:space="preserve"> </w:t>
      </w:r>
      <w:r w:rsidR="0084535B" w:rsidRPr="00BA4C4E">
        <w:rPr>
          <w:b/>
          <w:bCs/>
          <w:highlight w:val="yellow"/>
        </w:rPr>
        <w:t>4</w:t>
      </w:r>
      <w:r w:rsidR="006F607E" w:rsidRPr="00BA4C4E">
        <w:rPr>
          <w:b/>
          <w:bCs/>
          <w:highlight w:val="yellow"/>
        </w:rPr>
        <w:t xml:space="preserve"> </w:t>
      </w:r>
      <w:r w:rsidR="006F607E" w:rsidRPr="005A446F">
        <w:rPr>
          <w:highlight w:val="yellow"/>
        </w:rPr>
        <w:t>and</w:t>
      </w:r>
      <w:r w:rsidR="006F607E" w:rsidRPr="00BA4C4E">
        <w:rPr>
          <w:b/>
          <w:bCs/>
          <w:highlight w:val="yellow"/>
        </w:rPr>
        <w:t xml:space="preserve"> </w:t>
      </w:r>
      <w:r w:rsidR="008E2C81">
        <w:rPr>
          <w:b/>
          <w:bCs/>
          <w:highlight w:val="yellow"/>
        </w:rPr>
        <w:t xml:space="preserve">Figure </w:t>
      </w:r>
      <w:r w:rsidR="0084535B" w:rsidRPr="00BA4C4E">
        <w:rPr>
          <w:b/>
          <w:bCs/>
          <w:highlight w:val="yellow"/>
        </w:rPr>
        <w:t>5</w:t>
      </w:r>
      <w:r w:rsidR="006F607E" w:rsidRPr="00954BB4">
        <w:rPr>
          <w:highlight w:val="yellow"/>
        </w:rPr>
        <w:t>)</w:t>
      </w:r>
      <w:r w:rsidR="00AC0E98" w:rsidRPr="0002670F">
        <w:rPr>
          <w:highlight w:val="yellow"/>
        </w:rPr>
        <w:t>.</w:t>
      </w:r>
    </w:p>
    <w:p w14:paraId="193A50A0" w14:textId="77777777" w:rsidR="00035529" w:rsidRPr="00525535" w:rsidRDefault="00035529" w:rsidP="00ED2D59">
      <w:pPr>
        <w:pBdr>
          <w:top w:val="nil"/>
          <w:left w:val="nil"/>
          <w:bottom w:val="nil"/>
          <w:right w:val="nil"/>
          <w:between w:val="nil"/>
        </w:pBdr>
        <w:tabs>
          <w:tab w:val="left" w:pos="1440"/>
        </w:tabs>
      </w:pPr>
    </w:p>
    <w:p w14:paraId="42D579AE" w14:textId="10577E86" w:rsidR="00AC0E98" w:rsidRPr="00525535" w:rsidRDefault="00525535" w:rsidP="00525535">
      <w:pPr>
        <w:pStyle w:val="ListParagraph"/>
        <w:pBdr>
          <w:top w:val="nil"/>
          <w:left w:val="nil"/>
          <w:bottom w:val="nil"/>
          <w:right w:val="nil"/>
          <w:between w:val="nil"/>
        </w:pBdr>
        <w:tabs>
          <w:tab w:val="left" w:pos="1440"/>
        </w:tabs>
        <w:ind w:left="0"/>
      </w:pPr>
      <w:r w:rsidRPr="00525535">
        <w:t xml:space="preserve">NOTE: </w:t>
      </w:r>
      <w:r w:rsidR="00A71A83">
        <w:t xml:space="preserve">It is </w:t>
      </w:r>
      <w:r w:rsidR="00322C9E">
        <w:t xml:space="preserve">recommended for UCP1 and </w:t>
      </w:r>
      <w:r w:rsidR="00385C62">
        <w:t>AAC-dependent H</w:t>
      </w:r>
      <w:r w:rsidR="00385C62" w:rsidRPr="00012DAA">
        <w:rPr>
          <w:vertAlign w:val="superscript"/>
        </w:rPr>
        <w:t>+</w:t>
      </w:r>
      <w:r w:rsidR="00385C62">
        <w:t xml:space="preserve"> current </w:t>
      </w:r>
      <w:r w:rsidR="00236660">
        <w:t xml:space="preserve">measurements </w:t>
      </w:r>
      <w:r w:rsidR="00385C62">
        <w:t xml:space="preserve">to acquire </w:t>
      </w:r>
      <w:r w:rsidR="009C44BE">
        <w:t xml:space="preserve">all </w:t>
      </w:r>
      <w:r w:rsidR="00046311" w:rsidRPr="00525535">
        <w:t>electrophysiological</w:t>
      </w:r>
      <w:r w:rsidR="00FB140D">
        <w:t xml:space="preserve"> data</w:t>
      </w:r>
      <w:r w:rsidR="00046311" w:rsidRPr="00525535">
        <w:t xml:space="preserve"> at 10 kHz and </w:t>
      </w:r>
      <w:r w:rsidR="00385C62">
        <w:t xml:space="preserve">to </w:t>
      </w:r>
      <w:r w:rsidR="00046311" w:rsidRPr="00525535">
        <w:t xml:space="preserve">filter at 1 kHz using </w:t>
      </w:r>
      <w:r w:rsidR="00D8645E" w:rsidRPr="00525535">
        <w:t>adequate</w:t>
      </w:r>
      <w:r w:rsidR="00B3367C" w:rsidRPr="00525535">
        <w:t xml:space="preserve"> software driving the amplifier and digitizer</w:t>
      </w:r>
      <w:r w:rsidR="00046311" w:rsidRPr="00525535">
        <w:t>.</w:t>
      </w:r>
    </w:p>
    <w:p w14:paraId="43FC014C" w14:textId="77777777" w:rsidR="005839F0" w:rsidRDefault="005839F0" w:rsidP="00ED2D59">
      <w:pPr>
        <w:pBdr>
          <w:top w:val="nil"/>
          <w:left w:val="nil"/>
          <w:bottom w:val="nil"/>
          <w:right w:val="nil"/>
          <w:between w:val="nil"/>
        </w:pBdr>
        <w:rPr>
          <w:b/>
          <w:color w:val="000000"/>
        </w:rPr>
      </w:pPr>
    </w:p>
    <w:p w14:paraId="08AF3300" w14:textId="079D962E" w:rsidR="006E4797" w:rsidRDefault="00551D82" w:rsidP="00ED2D59">
      <w:pPr>
        <w:pBdr>
          <w:top w:val="nil"/>
          <w:left w:val="nil"/>
          <w:bottom w:val="nil"/>
          <w:right w:val="nil"/>
          <w:between w:val="nil"/>
        </w:pBdr>
        <w:rPr>
          <w:b/>
          <w:color w:val="000000"/>
        </w:rPr>
      </w:pPr>
      <w:r>
        <w:rPr>
          <w:b/>
          <w:color w:val="000000"/>
        </w:rPr>
        <w:t>REPRESENTATIVE RESULTS:</w:t>
      </w:r>
    </w:p>
    <w:p w14:paraId="34378F37" w14:textId="58FDE3FB" w:rsidR="00A205BD" w:rsidRDefault="004A0047" w:rsidP="00ED2D59">
      <w:pPr>
        <w:pBdr>
          <w:top w:val="nil"/>
          <w:left w:val="nil"/>
          <w:bottom w:val="nil"/>
          <w:right w:val="nil"/>
          <w:between w:val="nil"/>
        </w:pBdr>
        <w:rPr>
          <w:bCs/>
          <w:color w:val="000000"/>
        </w:rPr>
      </w:pPr>
      <w:r w:rsidRPr="004A0047">
        <w:rPr>
          <w:bCs/>
          <w:color w:val="000000"/>
        </w:rPr>
        <w:t>The development of the patch-clamp methodology applied to mitochondria provided the first direct study of H</w:t>
      </w:r>
      <w:r w:rsidRPr="004A0047">
        <w:rPr>
          <w:bCs/>
          <w:color w:val="000000"/>
          <w:vertAlign w:val="superscript"/>
        </w:rPr>
        <w:t>+</w:t>
      </w:r>
      <w:r w:rsidRPr="004A0047">
        <w:rPr>
          <w:bCs/>
          <w:color w:val="000000"/>
        </w:rPr>
        <w:t xml:space="preserve"> leak through the IMM and the mitochondrial transporters, UCP1 and AAC, which are responsible for it. </w:t>
      </w:r>
      <w:r w:rsidR="00474327">
        <w:rPr>
          <w:bCs/>
          <w:color w:val="000000"/>
        </w:rPr>
        <w:t xml:space="preserve">The </w:t>
      </w:r>
      <w:r>
        <w:rPr>
          <w:bCs/>
          <w:color w:val="000000"/>
        </w:rPr>
        <w:t xml:space="preserve">electrophysiological analysis </w:t>
      </w:r>
      <w:r w:rsidR="00474327">
        <w:rPr>
          <w:bCs/>
          <w:color w:val="000000"/>
        </w:rPr>
        <w:t>of</w:t>
      </w:r>
      <w:r w:rsidR="003E523A">
        <w:rPr>
          <w:bCs/>
          <w:color w:val="000000"/>
        </w:rPr>
        <w:t xml:space="preserve"> UCP1- and AAC-dependent H</w:t>
      </w:r>
      <w:r w:rsidR="003E523A" w:rsidRPr="0074389D">
        <w:rPr>
          <w:bCs/>
          <w:color w:val="000000"/>
          <w:vertAlign w:val="superscript"/>
        </w:rPr>
        <w:t>+</w:t>
      </w:r>
      <w:r w:rsidR="003E523A">
        <w:rPr>
          <w:bCs/>
          <w:color w:val="000000"/>
        </w:rPr>
        <w:t xml:space="preserve"> leak</w:t>
      </w:r>
      <w:r w:rsidR="007E5D76">
        <w:rPr>
          <w:bCs/>
          <w:color w:val="000000"/>
        </w:rPr>
        <w:t>s</w:t>
      </w:r>
      <w:r w:rsidR="003E523A">
        <w:rPr>
          <w:bCs/>
          <w:color w:val="000000"/>
        </w:rPr>
        <w:t xml:space="preserve"> </w:t>
      </w:r>
      <w:r>
        <w:rPr>
          <w:bCs/>
          <w:color w:val="000000"/>
        </w:rPr>
        <w:t>can provide</w:t>
      </w:r>
      <w:r w:rsidR="007E5D76">
        <w:rPr>
          <w:bCs/>
          <w:color w:val="000000"/>
        </w:rPr>
        <w:t xml:space="preserve"> </w:t>
      </w:r>
      <w:r w:rsidR="003E523A">
        <w:rPr>
          <w:bCs/>
          <w:color w:val="000000"/>
        </w:rPr>
        <w:t xml:space="preserve">a first </w:t>
      </w:r>
      <w:r w:rsidR="007E5D76">
        <w:rPr>
          <w:bCs/>
          <w:color w:val="000000"/>
        </w:rPr>
        <w:t>glance</w:t>
      </w:r>
      <w:r w:rsidR="003E523A">
        <w:rPr>
          <w:bCs/>
          <w:color w:val="000000"/>
        </w:rPr>
        <w:t xml:space="preserve"> of </w:t>
      </w:r>
      <w:r w:rsidR="00474327">
        <w:rPr>
          <w:bCs/>
          <w:color w:val="000000"/>
        </w:rPr>
        <w:t xml:space="preserve">the </w:t>
      </w:r>
      <w:r w:rsidR="00B246FC">
        <w:rPr>
          <w:bCs/>
          <w:color w:val="000000"/>
        </w:rPr>
        <w:t>thermogenic capacity</w:t>
      </w:r>
      <w:r w:rsidR="0074389D">
        <w:rPr>
          <w:bCs/>
          <w:color w:val="000000"/>
        </w:rPr>
        <w:t xml:space="preserve"> </w:t>
      </w:r>
      <w:r w:rsidR="003E523A">
        <w:rPr>
          <w:bCs/>
          <w:color w:val="000000"/>
        </w:rPr>
        <w:t>of mitochondria. The results section describes the standard procedures to measure H</w:t>
      </w:r>
      <w:r w:rsidR="003E523A" w:rsidRPr="00302079">
        <w:rPr>
          <w:bCs/>
          <w:color w:val="000000"/>
          <w:vertAlign w:val="superscript"/>
        </w:rPr>
        <w:t>+</w:t>
      </w:r>
      <w:r w:rsidR="003E523A">
        <w:rPr>
          <w:bCs/>
          <w:color w:val="000000"/>
        </w:rPr>
        <w:t xml:space="preserve"> leak via UCP1 and AAC.</w:t>
      </w:r>
    </w:p>
    <w:p w14:paraId="2F30059D" w14:textId="77777777" w:rsidR="003E523A" w:rsidRPr="003E523A" w:rsidRDefault="003E523A" w:rsidP="00ED2D59">
      <w:pPr>
        <w:pBdr>
          <w:top w:val="nil"/>
          <w:left w:val="nil"/>
          <w:bottom w:val="nil"/>
          <w:right w:val="nil"/>
          <w:between w:val="nil"/>
        </w:pBdr>
        <w:rPr>
          <w:bCs/>
          <w:color w:val="000000"/>
        </w:rPr>
      </w:pPr>
    </w:p>
    <w:p w14:paraId="611F3965" w14:textId="43970F5E" w:rsidR="00B246FC" w:rsidRPr="00525535" w:rsidRDefault="00053416" w:rsidP="00525535">
      <w:pPr>
        <w:pStyle w:val="ListParagraph"/>
        <w:pBdr>
          <w:top w:val="nil"/>
          <w:left w:val="nil"/>
          <w:bottom w:val="nil"/>
          <w:right w:val="nil"/>
          <w:between w:val="nil"/>
        </w:pBdr>
        <w:tabs>
          <w:tab w:val="left" w:pos="1440"/>
        </w:tabs>
        <w:ind w:left="0"/>
        <w:rPr>
          <w:b/>
          <w:bCs/>
        </w:rPr>
      </w:pPr>
      <w:r w:rsidRPr="00525535">
        <w:rPr>
          <w:b/>
          <w:bCs/>
        </w:rPr>
        <w:lastRenderedPageBreak/>
        <w:t>UCP1-dependent H</w:t>
      </w:r>
      <w:r w:rsidRPr="00525535">
        <w:rPr>
          <w:b/>
          <w:bCs/>
          <w:vertAlign w:val="superscript"/>
        </w:rPr>
        <w:t>+</w:t>
      </w:r>
      <w:r w:rsidRPr="00525535">
        <w:rPr>
          <w:b/>
          <w:bCs/>
        </w:rPr>
        <w:t xml:space="preserve"> current measurement</w:t>
      </w:r>
      <w:r w:rsidR="00323871" w:rsidRPr="00525535">
        <w:rPr>
          <w:b/>
          <w:bCs/>
        </w:rPr>
        <w:t xml:space="preserve"> </w:t>
      </w:r>
      <w:r w:rsidR="00F71B73" w:rsidRPr="00525535">
        <w:rPr>
          <w:b/>
          <w:bCs/>
        </w:rPr>
        <w:t xml:space="preserve">(Figure </w:t>
      </w:r>
      <w:r w:rsidR="00C40DAD" w:rsidRPr="00525535">
        <w:rPr>
          <w:b/>
          <w:bCs/>
        </w:rPr>
        <w:t>4</w:t>
      </w:r>
      <w:r w:rsidR="00F71B73" w:rsidRPr="00525535">
        <w:rPr>
          <w:b/>
          <w:bCs/>
        </w:rPr>
        <w:t>)</w:t>
      </w:r>
      <w:r w:rsidR="00F71B73" w:rsidRPr="00525535">
        <w:rPr>
          <w:b/>
          <w:bCs/>
        </w:rPr>
        <w:fldChar w:fldCharType="begin">
          <w:fldData xml:space="preserve">PEVuZE5vdGU+PENpdGU+PEF1dGhvcj5GZWRvcmVua288L0F1dGhvcj48WWVhcj4yMDEyPC9ZZWFy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==
</w:fldData>
        </w:fldChar>
      </w:r>
      <w:r w:rsidR="006C6F2C" w:rsidRPr="00525535">
        <w:rPr>
          <w:b/>
          <w:bCs/>
        </w:rPr>
        <w:instrText xml:space="preserve"> ADDIN EN.CITE </w:instrText>
      </w:r>
      <w:r w:rsidR="006C6F2C" w:rsidRPr="00525535">
        <w:rPr>
          <w:b/>
          <w:bCs/>
        </w:rPr>
        <w:fldChar w:fldCharType="begin">
          <w:fldData xml:space="preserve">PEVuZE5vdGU+PENpdGU+PEF1dGhvcj5GZWRvcmVua288L0F1dGhvcj48WWVhcj4yMDEyPC9ZZWFy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==
</w:fldData>
        </w:fldChar>
      </w:r>
      <w:r w:rsidR="006C6F2C" w:rsidRPr="00525535">
        <w:rPr>
          <w:b/>
          <w:bCs/>
        </w:rPr>
        <w:instrText xml:space="preserve"> ADDIN EN.CITE.DATA </w:instrText>
      </w:r>
      <w:r w:rsidR="006C6F2C" w:rsidRPr="00525535">
        <w:rPr>
          <w:b/>
          <w:bCs/>
        </w:rPr>
      </w:r>
      <w:r w:rsidR="006C6F2C" w:rsidRPr="00525535">
        <w:rPr>
          <w:b/>
          <w:bCs/>
        </w:rPr>
        <w:fldChar w:fldCharType="end"/>
      </w:r>
      <w:r w:rsidR="00F71B73" w:rsidRPr="00525535">
        <w:rPr>
          <w:b/>
          <w:bCs/>
        </w:rPr>
      </w:r>
      <w:r w:rsidR="00F71B73" w:rsidRPr="00525535">
        <w:rPr>
          <w:b/>
          <w:bCs/>
        </w:rPr>
        <w:fldChar w:fldCharType="separate"/>
      </w:r>
      <w:r w:rsidR="006C6F2C" w:rsidRPr="00525535">
        <w:rPr>
          <w:b/>
          <w:bCs/>
          <w:noProof/>
          <w:vertAlign w:val="superscript"/>
        </w:rPr>
        <w:t>6,7,15</w:t>
      </w:r>
      <w:r w:rsidR="00F71B73" w:rsidRPr="00525535">
        <w:rPr>
          <w:b/>
          <w:bCs/>
        </w:rPr>
        <w:fldChar w:fldCharType="end"/>
      </w:r>
    </w:p>
    <w:p w14:paraId="1740CEB8" w14:textId="15A788DF" w:rsidR="00053416" w:rsidRDefault="00A205BD" w:rsidP="00ED2D59">
      <w:pPr>
        <w:pBdr>
          <w:top w:val="nil"/>
          <w:left w:val="nil"/>
          <w:bottom w:val="nil"/>
          <w:right w:val="nil"/>
          <w:between w:val="nil"/>
        </w:pBdr>
      </w:pPr>
      <w:r>
        <w:t xml:space="preserve">Application of the </w:t>
      </w:r>
      <w:r w:rsidR="00FC350E">
        <w:t xml:space="preserve">voltage </w:t>
      </w:r>
      <w:r>
        <w:t xml:space="preserve">ramp protocol </w:t>
      </w:r>
      <w:r w:rsidR="00F71B73">
        <w:t>induces</w:t>
      </w:r>
      <w:r>
        <w:t xml:space="preserve"> a large-amplitude H</w:t>
      </w:r>
      <w:r w:rsidRPr="00B246FC">
        <w:rPr>
          <w:vertAlign w:val="superscript"/>
        </w:rPr>
        <w:t>+</w:t>
      </w:r>
      <w:r>
        <w:t xml:space="preserve"> current across the IMM of brown fat without </w:t>
      </w:r>
      <w:r w:rsidR="00F71B73">
        <w:t>the addition of</w:t>
      </w:r>
      <w:r>
        <w:t xml:space="preserve"> </w:t>
      </w:r>
      <w:r w:rsidR="00F71B73">
        <w:t xml:space="preserve">exogenous </w:t>
      </w:r>
      <w:r>
        <w:t>fatty acids (FA), the required activators of UCPs</w:t>
      </w:r>
      <w:r w:rsidR="00094D90">
        <w:t xml:space="preserve"> (</w:t>
      </w:r>
      <w:r w:rsidR="00094D90" w:rsidRPr="00452A6D">
        <w:rPr>
          <w:b/>
          <w:bCs/>
        </w:rPr>
        <w:t xml:space="preserve">Figure </w:t>
      </w:r>
      <w:r w:rsidR="00C40DAD">
        <w:rPr>
          <w:b/>
          <w:bCs/>
        </w:rPr>
        <w:t>4</w:t>
      </w:r>
      <w:r w:rsidR="00094D90" w:rsidRPr="00452A6D">
        <w:rPr>
          <w:b/>
          <w:bCs/>
        </w:rPr>
        <w:t>A</w:t>
      </w:r>
      <w:r w:rsidR="00094D90">
        <w:t>)</w:t>
      </w:r>
      <w:r>
        <w:t xml:space="preserve">. </w:t>
      </w:r>
      <w:r w:rsidR="00F71B73" w:rsidRPr="00F71B73">
        <w:t xml:space="preserve">This is a specific characteristic of brown and beige fat IMM due to the local production of </w:t>
      </w:r>
      <w:r w:rsidR="00F71B73">
        <w:t>FA</w:t>
      </w:r>
      <w:r w:rsidR="00F71B73" w:rsidRPr="00F71B73">
        <w:t xml:space="preserve"> by a phospholipase activity associated with </w:t>
      </w:r>
      <w:r w:rsidR="00A36387">
        <w:t xml:space="preserve">the </w:t>
      </w:r>
      <w:r w:rsidR="00861AFC">
        <w:t>membrane</w:t>
      </w:r>
      <w:r w:rsidR="00F71B73" w:rsidRPr="00F71B73">
        <w:t xml:space="preserve">. </w:t>
      </w:r>
      <w:r>
        <w:t>When the H</w:t>
      </w:r>
      <w:r w:rsidRPr="00B246FC">
        <w:rPr>
          <w:vertAlign w:val="superscript"/>
        </w:rPr>
        <w:t>+</w:t>
      </w:r>
      <w:r>
        <w:t xml:space="preserve"> current develops in response to the ramp protocol, </w:t>
      </w:r>
      <w:r w:rsidR="00FC350E">
        <w:t xml:space="preserve">it is important to </w:t>
      </w:r>
      <w:r>
        <w:t xml:space="preserve">wait </w:t>
      </w:r>
      <w:r w:rsidR="002761AA" w:rsidRPr="002761AA">
        <w:t>for the current amplitude to stabilize</w:t>
      </w:r>
      <w:r>
        <w:t>.</w:t>
      </w:r>
      <w:r w:rsidR="00FC350E">
        <w:t xml:space="preserve"> </w:t>
      </w:r>
      <w:r w:rsidR="00A36387">
        <w:t>Q</w:t>
      </w:r>
      <w:r w:rsidR="002761AA" w:rsidRPr="002761AA">
        <w:t>uantification of the H</w:t>
      </w:r>
      <w:r w:rsidR="002761AA" w:rsidRPr="002761AA">
        <w:rPr>
          <w:vertAlign w:val="superscript"/>
        </w:rPr>
        <w:t>+</w:t>
      </w:r>
      <w:r w:rsidR="002761AA" w:rsidRPr="002761AA">
        <w:t xml:space="preserve"> current amplitude via UCP1 requires </w:t>
      </w:r>
      <w:r w:rsidR="00A36387">
        <w:t xml:space="preserve">the </w:t>
      </w:r>
      <w:r w:rsidR="002761AA" w:rsidRPr="002761AA">
        <w:t>determination of the baseline corresponding to a zero UCP1 current.</w:t>
      </w:r>
      <w:r w:rsidR="00053416">
        <w:t xml:space="preserve"> </w:t>
      </w:r>
      <w:r w:rsidR="00763DF1">
        <w:t xml:space="preserve">Once </w:t>
      </w:r>
      <w:r w:rsidR="002761AA">
        <w:t xml:space="preserve">the stability of the </w:t>
      </w:r>
      <w:r w:rsidR="00FC350E">
        <w:t>H</w:t>
      </w:r>
      <w:r w:rsidR="00FC350E" w:rsidRPr="005A5EFC">
        <w:rPr>
          <w:vertAlign w:val="superscript"/>
        </w:rPr>
        <w:t>+</w:t>
      </w:r>
      <w:r w:rsidR="00FC350E">
        <w:t xml:space="preserve"> current </w:t>
      </w:r>
      <w:r w:rsidR="002761AA">
        <w:t xml:space="preserve">amplitude </w:t>
      </w:r>
      <w:r w:rsidR="00763DF1">
        <w:t>is reached</w:t>
      </w:r>
      <w:r w:rsidR="00FC350E">
        <w:t xml:space="preserve">, </w:t>
      </w:r>
      <w:r w:rsidR="005A5EFC">
        <w:t xml:space="preserve">it is recommended to perfuse </w:t>
      </w:r>
      <w:r w:rsidR="002761AA">
        <w:t xml:space="preserve">either </w:t>
      </w:r>
      <w:r w:rsidR="00053416">
        <w:t>UCP1 inhibitor Guanosine diphosphate (GDP - 1 mM</w:t>
      </w:r>
      <w:r w:rsidR="00094D90">
        <w:t xml:space="preserve">, </w:t>
      </w:r>
      <w:r w:rsidR="00094D90" w:rsidRPr="00452A6D">
        <w:rPr>
          <w:b/>
          <w:bCs/>
        </w:rPr>
        <w:t xml:space="preserve">Figure </w:t>
      </w:r>
      <w:r w:rsidR="00C40DAD">
        <w:rPr>
          <w:b/>
          <w:bCs/>
        </w:rPr>
        <w:t>4</w:t>
      </w:r>
      <w:r w:rsidR="00C40DAD" w:rsidRPr="00452A6D">
        <w:rPr>
          <w:b/>
          <w:bCs/>
        </w:rPr>
        <w:t>A</w:t>
      </w:r>
      <w:r w:rsidR="00053416">
        <w:t>) or a FA chelator (0.5% FA-free bovine serum albumin</w:t>
      </w:r>
      <w:r w:rsidR="008E2C81">
        <w:t>,</w:t>
      </w:r>
      <w:r w:rsidR="00B33C37">
        <w:t xml:space="preserve"> not shown</w:t>
      </w:r>
      <w:r w:rsidR="00383981">
        <w:t>)</w:t>
      </w:r>
      <w:r w:rsidR="00053416">
        <w:t xml:space="preserve"> or 10 mM </w:t>
      </w:r>
      <w:r w:rsidR="002761AA" w:rsidRPr="002761AA">
        <w:t xml:space="preserve">Methyl Beta Cyclodextrin </w:t>
      </w:r>
      <w:r w:rsidR="002761AA">
        <w:t>(</w:t>
      </w:r>
      <w:r w:rsidR="00053416">
        <w:t>MβCD</w:t>
      </w:r>
      <w:r w:rsidR="002761AA">
        <w:t>)</w:t>
      </w:r>
      <w:r w:rsidR="00053416">
        <w:t xml:space="preserve"> </w:t>
      </w:r>
      <w:r w:rsidR="005A5EFC">
        <w:t>for</w:t>
      </w:r>
      <w:r w:rsidR="00053416">
        <w:t xml:space="preserve"> </w:t>
      </w:r>
      <w:r w:rsidR="008E2C81">
        <w:t xml:space="preserve">the </w:t>
      </w:r>
      <w:r w:rsidR="00053416">
        <w:t>endogenous membrane FA</w:t>
      </w:r>
      <w:r w:rsidR="005A5EFC">
        <w:t xml:space="preserve"> extraction</w:t>
      </w:r>
      <w:r w:rsidR="00094D90">
        <w:t xml:space="preserve">, </w:t>
      </w:r>
      <w:r w:rsidR="00094D90" w:rsidRPr="00452A6D">
        <w:rPr>
          <w:b/>
          <w:bCs/>
        </w:rPr>
        <w:t xml:space="preserve">Figure </w:t>
      </w:r>
      <w:r w:rsidR="00C40DAD">
        <w:rPr>
          <w:b/>
          <w:bCs/>
        </w:rPr>
        <w:t>4</w:t>
      </w:r>
      <w:r w:rsidR="00094D90" w:rsidRPr="00452A6D">
        <w:rPr>
          <w:b/>
          <w:bCs/>
        </w:rPr>
        <w:t>B</w:t>
      </w:r>
      <w:r w:rsidR="00094D90">
        <w:t>, black trace</w:t>
      </w:r>
      <w:r w:rsidR="00053416">
        <w:t xml:space="preserve">). </w:t>
      </w:r>
      <w:r w:rsidR="00206207" w:rsidRPr="00206207">
        <w:t>The residual current is the current from which the amplitude of the UCP1 currents will be determined. To help compare the amplitudes of UCP1 currents in different mitoplasts, the current density (</w:t>
      </w:r>
      <w:proofErr w:type="spellStart"/>
      <w:r w:rsidR="00206207" w:rsidRPr="00206207">
        <w:t>pA</w:t>
      </w:r>
      <w:proofErr w:type="spellEnd"/>
      <w:r w:rsidR="00206207" w:rsidRPr="00206207">
        <w:t>/pF) of each mitoplast is calculated by normalizing the UCP1 currents with the mitoplast capacitance (Cm)</w:t>
      </w:r>
      <w:r w:rsidR="00206207">
        <w:fldChar w:fldCharType="begin">
          <w:fldData xml:space="preserve">PEVuZE5vdGU+PENpdGU+PEF1dGhvcj5CZXJ0aG9sZXQ8L0F1dGhvcj48WWVhcj4yMDE5PC9ZZWFy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E1LTUyMDwvcGFn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</w:fldData>
        </w:fldChar>
      </w:r>
      <w:r w:rsidR="00206207">
        <w:instrText xml:space="preserve"> ADDIN EN.CITE </w:instrText>
      </w:r>
      <w:r w:rsidR="00206207">
        <w:fldChar w:fldCharType="begin">
          <w:fldData xml:space="preserve">PEVuZE5vdGU+PENpdGU+PEF1dGhvcj5CZXJ0aG9sZXQ8L0F1dGhvcj48WWVhcj4yMDE5PC9ZZWFy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E1LTUyMDwvcGFn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</w:fldData>
        </w:fldChar>
      </w:r>
      <w:r w:rsidR="00206207">
        <w:instrText xml:space="preserve"> ADDIN EN.CITE.DATA </w:instrText>
      </w:r>
      <w:r w:rsidR="00206207">
        <w:fldChar w:fldCharType="end"/>
      </w:r>
      <w:r w:rsidR="00206207">
        <w:fldChar w:fldCharType="separate"/>
      </w:r>
      <w:r w:rsidR="00206207" w:rsidRPr="00B33C37">
        <w:rPr>
          <w:noProof/>
          <w:vertAlign w:val="superscript"/>
        </w:rPr>
        <w:t>5,7</w:t>
      </w:r>
      <w:r w:rsidR="00206207">
        <w:fldChar w:fldCharType="end"/>
      </w:r>
      <w:r w:rsidR="00206207" w:rsidRPr="00206207">
        <w:t>.</w:t>
      </w:r>
      <w:r w:rsidR="00206207" w:rsidRPr="002761AA" w:rsidDel="00206207">
        <w:t xml:space="preserve"> </w:t>
      </w:r>
      <w:r w:rsidR="00351C56">
        <w:t xml:space="preserve">The current can be reactivated by </w:t>
      </w:r>
      <w:r w:rsidR="00A36387">
        <w:t xml:space="preserve">the </w:t>
      </w:r>
      <w:r w:rsidR="00351C56">
        <w:t xml:space="preserve">addition of exogenous </w:t>
      </w:r>
      <w:r w:rsidR="002761AA">
        <w:t xml:space="preserve">long chain FA using </w:t>
      </w:r>
      <w:r w:rsidR="00351C56">
        <w:t>arachidonic acid</w:t>
      </w:r>
      <w:r w:rsidR="00F137DD">
        <w:t xml:space="preserve"> (AA)</w:t>
      </w:r>
      <w:r w:rsidR="00351C56">
        <w:t xml:space="preserve"> or </w:t>
      </w:r>
      <w:r w:rsidR="00372514">
        <w:t>oleic acid (</w:t>
      </w:r>
      <w:r w:rsidR="00351C56">
        <w:t>OA</w:t>
      </w:r>
      <w:r w:rsidR="00372514">
        <w:t>)</w:t>
      </w:r>
      <w:r w:rsidR="00351C56">
        <w:t xml:space="preserve"> (1</w:t>
      </w:r>
      <w:r w:rsidR="00383981">
        <w:t>–</w:t>
      </w:r>
      <w:r w:rsidR="00F137DD">
        <w:t>2</w:t>
      </w:r>
      <w:r w:rsidR="00351C56">
        <w:t xml:space="preserve"> </w:t>
      </w:r>
      <w:proofErr w:type="spellStart"/>
      <w:r w:rsidR="00351C56">
        <w:t>μM</w:t>
      </w:r>
      <w:proofErr w:type="spellEnd"/>
      <w:r w:rsidR="00351C56">
        <w:t>)</w:t>
      </w:r>
      <w:r w:rsidR="00053416">
        <w:t xml:space="preserve">. </w:t>
      </w:r>
      <w:r w:rsidR="00A5236B" w:rsidRPr="00A5236B">
        <w:t xml:space="preserve">Since both brown and beige fat IMMs possess PLA2 activity, endogenous membrane FAs </w:t>
      </w:r>
      <w:r w:rsidR="00C67A28">
        <w:t>are</w:t>
      </w:r>
      <w:r w:rsidR="00A5236B" w:rsidRPr="00A5236B">
        <w:t xml:space="preserve"> partially regenerated within a few minutes of washing the MβCD/albumin from the bath, </w:t>
      </w:r>
      <w:r w:rsidR="005F7E91">
        <w:t xml:space="preserve">leading to </w:t>
      </w:r>
      <w:r w:rsidR="00A5236B" w:rsidRPr="00A5236B">
        <w:t>reactivati</w:t>
      </w:r>
      <w:r w:rsidR="005F7E91">
        <w:t>on of</w:t>
      </w:r>
      <w:r w:rsidR="00A5236B" w:rsidRPr="00A5236B">
        <w:t xml:space="preserve"> the H</w:t>
      </w:r>
      <w:r w:rsidR="00A5236B" w:rsidRPr="00C67A28">
        <w:rPr>
          <w:vertAlign w:val="superscript"/>
        </w:rPr>
        <w:t>+</w:t>
      </w:r>
      <w:r w:rsidR="00A5236B" w:rsidRPr="00A5236B">
        <w:t xml:space="preserve"> current via UCP1</w:t>
      </w:r>
      <w:r w:rsidR="002761AA">
        <w:fldChar w:fldCharType="begin">
          <w:fldData xml:space="preserve">PEVuZE5vdGU+PENpdGU+PEF1dGhvcj5GZWRvcmVua288L0F1dGhvcj48WWVhcj4yMDEyPC9ZZWFy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gxMS04MjIg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</w:fldData>
        </w:fldChar>
      </w:r>
      <w:r w:rsidR="00ED2B07">
        <w:instrText xml:space="preserve"> ADDIN EN.CITE </w:instrText>
      </w:r>
      <w:r w:rsidR="00ED2B07">
        <w:fldChar w:fldCharType="begin">
          <w:fldData xml:space="preserve">PEVuZE5vdGU+PENpdGU+PEF1dGhvcj5GZWRvcmVua288L0F1dGhvcj48WWVhcj4yMDEyPC9ZZWFy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gxMS04MjIg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</w:fldData>
        </w:fldChar>
      </w:r>
      <w:r w:rsidR="00ED2B07">
        <w:instrText xml:space="preserve"> ADDIN EN.CITE.DATA </w:instrText>
      </w:r>
      <w:r w:rsidR="00ED2B07">
        <w:fldChar w:fldCharType="end"/>
      </w:r>
      <w:r w:rsidR="002761AA">
        <w:fldChar w:fldCharType="separate"/>
      </w:r>
      <w:r w:rsidR="00ED2B07" w:rsidRPr="00ED2B07">
        <w:rPr>
          <w:noProof/>
          <w:vertAlign w:val="superscript"/>
        </w:rPr>
        <w:t>6,7</w:t>
      </w:r>
      <w:r w:rsidR="002761AA">
        <w:fldChar w:fldCharType="end"/>
      </w:r>
      <w:r w:rsidR="00351C56">
        <w:t>.</w:t>
      </w:r>
      <w:r w:rsidR="002761AA">
        <w:t xml:space="preserve"> As expected, this current disappears</w:t>
      </w:r>
      <w:r w:rsidR="00094D90">
        <w:t xml:space="preserve"> completely</w:t>
      </w:r>
      <w:r w:rsidR="002761AA">
        <w:t xml:space="preserve"> in </w:t>
      </w:r>
      <w:r w:rsidR="00094D90">
        <w:t xml:space="preserve">the IMM of </w:t>
      </w:r>
      <w:r w:rsidR="002761AA" w:rsidRPr="00094D90">
        <w:rPr>
          <w:i/>
          <w:iCs/>
        </w:rPr>
        <w:t>UCP1</w:t>
      </w:r>
      <w:r w:rsidR="002761AA" w:rsidRPr="00094D90">
        <w:rPr>
          <w:i/>
          <w:iCs/>
          <w:vertAlign w:val="superscript"/>
        </w:rPr>
        <w:t>-/-</w:t>
      </w:r>
      <w:r w:rsidR="002761AA">
        <w:t xml:space="preserve"> </w:t>
      </w:r>
      <w:r w:rsidR="00094D90">
        <w:t>mice (</w:t>
      </w:r>
      <w:r w:rsidR="00094D90" w:rsidRPr="00452A6D">
        <w:rPr>
          <w:b/>
          <w:bCs/>
        </w:rPr>
        <w:t xml:space="preserve">Figure </w:t>
      </w:r>
      <w:r w:rsidR="00C40DAD">
        <w:rPr>
          <w:b/>
          <w:bCs/>
        </w:rPr>
        <w:t>4</w:t>
      </w:r>
      <w:r w:rsidR="00094D90" w:rsidRPr="00452A6D">
        <w:rPr>
          <w:b/>
          <w:bCs/>
        </w:rPr>
        <w:t>A</w:t>
      </w:r>
      <w:r w:rsidR="00094D90">
        <w:t>)</w:t>
      </w:r>
      <w:r w:rsidR="00094D90">
        <w:fldChar w:fldCharType="begin">
          <w:fldData xml:space="preserve">PEVuZE5vdGU+PENpdGU+PEF1dGhvcj5GZWRvcmVua288L0F1dGhvcj48WWVhcj4yMDEyPC9ZZWFy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gxMS04MjIg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</w:fldData>
        </w:fldChar>
      </w:r>
      <w:r w:rsidR="00ED2B07">
        <w:instrText xml:space="preserve"> ADDIN EN.CITE </w:instrText>
      </w:r>
      <w:r w:rsidR="00ED2B07">
        <w:fldChar w:fldCharType="begin">
          <w:fldData xml:space="preserve">PEVuZE5vdGU+PENpdGU+PEF1dGhvcj5GZWRvcmVua288L0F1dGhvcj48WWVhcj4yMDEyPC9ZZWFy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gxMS04MjIg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</w:fldData>
        </w:fldChar>
      </w:r>
      <w:r w:rsidR="00ED2B07">
        <w:instrText xml:space="preserve"> ADDIN EN.CITE.DATA </w:instrText>
      </w:r>
      <w:r w:rsidR="00ED2B07">
        <w:fldChar w:fldCharType="end"/>
      </w:r>
      <w:r w:rsidR="00094D90">
        <w:fldChar w:fldCharType="separate"/>
      </w:r>
      <w:r w:rsidR="00ED2B07" w:rsidRPr="00ED2B07">
        <w:rPr>
          <w:noProof/>
          <w:vertAlign w:val="superscript"/>
        </w:rPr>
        <w:t>6,7</w:t>
      </w:r>
      <w:r w:rsidR="00094D90">
        <w:fldChar w:fldCharType="end"/>
      </w:r>
      <w:r w:rsidR="00094D90">
        <w:t>.</w:t>
      </w:r>
    </w:p>
    <w:p w14:paraId="6B33D06A" w14:textId="77777777" w:rsidR="00525535" w:rsidRDefault="00525535" w:rsidP="00ED2D59"/>
    <w:p w14:paraId="436615CD" w14:textId="460435EA" w:rsidR="00053416" w:rsidRDefault="00351C56" w:rsidP="00ED2D59">
      <w:r>
        <w:t xml:space="preserve">A more precise way </w:t>
      </w:r>
      <w:r w:rsidR="00FA1884">
        <w:t>to</w:t>
      </w:r>
      <w:r>
        <w:t xml:space="preserve"> compar</w:t>
      </w:r>
      <w:r w:rsidR="00FA1884">
        <w:t>e</w:t>
      </w:r>
      <w:r>
        <w:t xml:space="preserve"> </w:t>
      </w:r>
      <w:r w:rsidR="00FA1884">
        <w:t xml:space="preserve">the </w:t>
      </w:r>
      <w:r>
        <w:t xml:space="preserve">density </w:t>
      </w:r>
      <w:r w:rsidR="00834D3B">
        <w:t xml:space="preserve">and activity </w:t>
      </w:r>
      <w:r w:rsidR="00FA1884">
        <w:t xml:space="preserve">of UCP1 </w:t>
      </w:r>
      <w:r>
        <w:t xml:space="preserve">of different mitoplasts </w:t>
      </w:r>
      <w:r w:rsidR="00FA1884">
        <w:t>of</w:t>
      </w:r>
      <w:r w:rsidR="0094360E">
        <w:t xml:space="preserve"> the same tissue</w:t>
      </w:r>
      <w:r w:rsidR="002C44CE">
        <w:t xml:space="preserve"> </w:t>
      </w:r>
      <w:r w:rsidR="0094360E">
        <w:t xml:space="preserve">or </w:t>
      </w:r>
      <w:r w:rsidR="00FA1884">
        <w:t xml:space="preserve">of </w:t>
      </w:r>
      <w:r w:rsidR="002C44CE">
        <w:t>mitoplasts from different</w:t>
      </w:r>
      <w:r w:rsidR="0094360E">
        <w:t xml:space="preserve"> tissues (brown and beige fat) </w:t>
      </w:r>
      <w:r w:rsidR="00FA1884">
        <w:t xml:space="preserve">is to </w:t>
      </w:r>
      <w:r>
        <w:t>control</w:t>
      </w:r>
      <w:r w:rsidR="00FA1884">
        <w:t xml:space="preserve"> </w:t>
      </w:r>
      <w:r>
        <w:t xml:space="preserve">FA </w:t>
      </w:r>
      <w:r w:rsidR="00834D3B">
        <w:t>concentration at the surface of</w:t>
      </w:r>
      <w:r>
        <w:t xml:space="preserve"> the IMM</w:t>
      </w:r>
      <w:r w:rsidR="00DD6A71">
        <w:fldChar w:fldCharType="begin">
          <w:fldData xml:space="preserve">PEVuZE5vdGU+PENpdGU+PEF1dGhvcj5CZXJ0aG9sZXQ8L0F1dGhvcj48WWVhcj4yMDE3PC9ZZWFy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ODExLTgyMiBlNDwv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</w:fldData>
        </w:fldChar>
      </w:r>
      <w:r w:rsidR="00DD6A71">
        <w:instrText xml:space="preserve"> ADDIN EN.CITE </w:instrText>
      </w:r>
      <w:r w:rsidR="00DD6A71">
        <w:fldChar w:fldCharType="begin">
          <w:fldData xml:space="preserve">PEVuZE5vdGU+PENpdGU+PEF1dGhvcj5CZXJ0aG9sZXQ8L0F1dGhvcj48WWVhcj4yMDE3PC9ZZWFy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ODExLTgyMiBlNDwv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</w:fldData>
        </w:fldChar>
      </w:r>
      <w:r w:rsidR="00DD6A71">
        <w:instrText xml:space="preserve"> ADDIN EN.CITE.DATA </w:instrText>
      </w:r>
      <w:r w:rsidR="00DD6A71">
        <w:fldChar w:fldCharType="end"/>
      </w:r>
      <w:r w:rsidR="00DD6A71">
        <w:fldChar w:fldCharType="separate"/>
      </w:r>
      <w:r w:rsidR="00DD6A71" w:rsidRPr="00DD6A71">
        <w:rPr>
          <w:noProof/>
          <w:vertAlign w:val="superscript"/>
        </w:rPr>
        <w:t>6,7</w:t>
      </w:r>
      <w:r w:rsidR="00DD6A71">
        <w:fldChar w:fldCharType="end"/>
      </w:r>
      <w:r w:rsidR="00834D3B">
        <w:t>. Indeed, H</w:t>
      </w:r>
      <w:r w:rsidR="00834D3B" w:rsidRPr="00834D3B">
        <w:rPr>
          <w:vertAlign w:val="superscript"/>
        </w:rPr>
        <w:t>+</w:t>
      </w:r>
      <w:r w:rsidR="00834D3B">
        <w:t xml:space="preserve"> current amplitude could vary between mitoplasts due to the UCP1 protein amount</w:t>
      </w:r>
      <w:r w:rsidR="0094360E">
        <w:t xml:space="preserve"> per IMM</w:t>
      </w:r>
      <w:r w:rsidR="00834D3B">
        <w:t xml:space="preserve"> but also due to the </w:t>
      </w:r>
      <w:r w:rsidR="00FA1884">
        <w:t xml:space="preserve">production of </w:t>
      </w:r>
      <w:r w:rsidR="00834D3B">
        <w:t>endogenous FA. Thus, it is recommended to e</w:t>
      </w:r>
      <w:r w:rsidR="0094360E">
        <w:t>xtract</w:t>
      </w:r>
      <w:r w:rsidR="00834D3B">
        <w:t xml:space="preserve"> endogenous FA</w:t>
      </w:r>
      <w:r w:rsidR="0094360E">
        <w:t xml:space="preserve"> f</w:t>
      </w:r>
      <w:r w:rsidR="00FA1884">
        <w:t>ro</w:t>
      </w:r>
      <w:r w:rsidR="0094360E">
        <w:t>m the IMM and to reactivate UCP1-dependent H</w:t>
      </w:r>
      <w:r w:rsidR="0094360E" w:rsidRPr="0094360E">
        <w:rPr>
          <w:vertAlign w:val="superscript"/>
        </w:rPr>
        <w:t>+</w:t>
      </w:r>
      <w:r w:rsidR="0094360E">
        <w:t xml:space="preserve"> current</w:t>
      </w:r>
      <w:r w:rsidR="00834D3B">
        <w:t xml:space="preserve"> </w:t>
      </w:r>
      <w:r w:rsidR="0094360E">
        <w:t>by adding exo</w:t>
      </w:r>
      <w:r w:rsidR="00834D3B">
        <w:t>genous FA</w:t>
      </w:r>
      <w:r w:rsidR="0094360E">
        <w:t xml:space="preserve"> </w:t>
      </w:r>
      <w:r w:rsidR="002C44CE">
        <w:t xml:space="preserve">at a </w:t>
      </w:r>
      <w:r w:rsidR="0094360E">
        <w:t>known concentration</w:t>
      </w:r>
      <w:r>
        <w:t xml:space="preserve">. </w:t>
      </w:r>
      <w:r w:rsidR="00876E0E" w:rsidRPr="00876E0E">
        <w:t>To do this, endogenous FAs must first be extracted from the IMM by perfusing a HEPES bath solution (</w:t>
      </w:r>
      <w:r w:rsidR="00876E0E" w:rsidRPr="00C67A28">
        <w:rPr>
          <w:b/>
          <w:bCs/>
        </w:rPr>
        <w:t xml:space="preserve">Table </w:t>
      </w:r>
      <w:r w:rsidR="00A824E9">
        <w:rPr>
          <w:b/>
          <w:bCs/>
        </w:rPr>
        <w:t>6</w:t>
      </w:r>
      <w:r w:rsidR="00876E0E" w:rsidRPr="00876E0E">
        <w:t xml:space="preserve">) containing 10 mM MβCD. Then, to allow </w:t>
      </w:r>
      <w:r w:rsidR="008E2C81">
        <w:t xml:space="preserve">the </w:t>
      </w:r>
      <w:r w:rsidR="00876E0E" w:rsidRPr="00876E0E">
        <w:t xml:space="preserve">reactivation of the </w:t>
      </w:r>
      <w:r w:rsidR="00876E0E">
        <w:t>H</w:t>
      </w:r>
      <w:r w:rsidR="00876E0E" w:rsidRPr="00C67A28">
        <w:rPr>
          <w:vertAlign w:val="superscript"/>
        </w:rPr>
        <w:t>+</w:t>
      </w:r>
      <w:r w:rsidR="00876E0E" w:rsidRPr="00876E0E">
        <w:t xml:space="preserve"> current via UCP1 by only a precise concentration of exogenous FAs, the latter will be perfused on a HEPES/MβCD background to continuously extract FAs</w:t>
      </w:r>
      <w:r w:rsidR="00876E0E">
        <w:t xml:space="preserve"> produced from the IMM</w:t>
      </w:r>
      <w:r w:rsidR="00876E0E" w:rsidRPr="00876E0E">
        <w:t>.</w:t>
      </w:r>
    </w:p>
    <w:p w14:paraId="34A294E4" w14:textId="77777777" w:rsidR="00525535" w:rsidRDefault="00525535" w:rsidP="00ED2D59"/>
    <w:p w14:paraId="127D1D67" w14:textId="1E9B577E" w:rsidR="00053416" w:rsidRDefault="004477B4" w:rsidP="00ED2D59">
      <w:r w:rsidRPr="004477B4">
        <w:t>The study of the competition between the purine nucleotide and FA for binding to UCP1 is also possible with the patch-clamp technique</w:t>
      </w:r>
      <w:r>
        <w:fldChar w:fldCharType="begin">
          <w:fldData xml:space="preserve">PEVuZE5vdGU+PENpdGU+PEF1dGhvcj5GZWRvcmVua288L0F1dGhvcj48WWVhcj4yMDEyPC9ZZWFy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==
</w:fldData>
        </w:fldChar>
      </w:r>
      <w:r w:rsidR="006C6F2C">
        <w:instrText xml:space="preserve"> ADDIN EN.CITE </w:instrText>
      </w:r>
      <w:r w:rsidR="006C6F2C">
        <w:fldChar w:fldCharType="begin">
          <w:fldData xml:space="preserve">PEVuZE5vdGU+PENpdGU+PEF1dGhvcj5GZWRvcmVua288L0F1dGhvcj48WWVhcj4yMDEyPC9ZZWFy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==
</w:fldData>
        </w:fldChar>
      </w:r>
      <w:r w:rsidR="006C6F2C">
        <w:instrText xml:space="preserve"> ADDIN EN.CITE.DATA </w:instrText>
      </w:r>
      <w:r w:rsidR="006C6F2C">
        <w:fldChar w:fldCharType="end"/>
      </w:r>
      <w:r>
        <w:fldChar w:fldCharType="separate"/>
      </w:r>
      <w:r w:rsidR="006C6F2C" w:rsidRPr="006C6F2C">
        <w:rPr>
          <w:noProof/>
          <w:vertAlign w:val="superscript"/>
        </w:rPr>
        <w:t>6,7,15</w:t>
      </w:r>
      <w:r>
        <w:fldChar w:fldCharType="end"/>
      </w:r>
      <w:r w:rsidR="00A11FF0">
        <w:t xml:space="preserve">. </w:t>
      </w:r>
      <w:r>
        <w:t>I</w:t>
      </w:r>
      <w:r w:rsidR="00323871" w:rsidRPr="00323871">
        <w:t>nhibition</w:t>
      </w:r>
      <w:r>
        <w:t xml:space="preserve"> of UCP1</w:t>
      </w:r>
      <w:r w:rsidR="00323871" w:rsidRPr="00323871">
        <w:t xml:space="preserve"> by purine nucleotide</w:t>
      </w:r>
      <w:r>
        <w:t>s</w:t>
      </w:r>
      <w:r w:rsidR="00323871" w:rsidRPr="00323871">
        <w:t xml:space="preserve"> (e.g., Mg</w:t>
      </w:r>
      <w:r w:rsidR="00323871" w:rsidRPr="00323871">
        <w:rPr>
          <w:vertAlign w:val="superscript"/>
        </w:rPr>
        <w:t>2+</w:t>
      </w:r>
      <w:r w:rsidR="00323871" w:rsidRPr="00323871">
        <w:t xml:space="preserve">-free ATP) </w:t>
      </w:r>
      <w:r w:rsidR="004E2F69">
        <w:t xml:space="preserve">can be compared </w:t>
      </w:r>
      <w:r>
        <w:t>to</w:t>
      </w:r>
      <w:r w:rsidR="00323871" w:rsidRPr="00323871">
        <w:t xml:space="preserve"> </w:t>
      </w:r>
      <w:r w:rsidR="004F04C8">
        <w:t xml:space="preserve">two </w:t>
      </w:r>
      <w:r w:rsidRPr="00323871">
        <w:t xml:space="preserve">different </w:t>
      </w:r>
      <w:r>
        <w:t xml:space="preserve">concentrations of FA (ideally </w:t>
      </w:r>
      <w:r w:rsidR="00323871" w:rsidRPr="00323871">
        <w:t>10-fold</w:t>
      </w:r>
      <w:r>
        <w:t>)</w:t>
      </w:r>
      <w:r w:rsidR="00323871" w:rsidRPr="00323871">
        <w:t xml:space="preserve">. </w:t>
      </w:r>
      <w:r w:rsidR="004E2F69">
        <w:t>For this purpose, e</w:t>
      </w:r>
      <w:r w:rsidR="00323871" w:rsidRPr="00323871">
        <w:t xml:space="preserve">ndogenous membrane FA </w:t>
      </w:r>
      <w:r w:rsidR="004E2F69">
        <w:t xml:space="preserve">are first </w:t>
      </w:r>
      <w:r>
        <w:t>removed</w:t>
      </w:r>
      <w:r w:rsidR="004E2F69">
        <w:t xml:space="preserve"> by applying 10 mM M</w:t>
      </w:r>
      <w:r w:rsidR="004E2F69" w:rsidRPr="00323871">
        <w:t>βCD</w:t>
      </w:r>
      <w:r>
        <w:t xml:space="preserve"> (</w:t>
      </w:r>
      <w:r w:rsidRPr="00452A6D">
        <w:rPr>
          <w:b/>
          <w:bCs/>
        </w:rPr>
        <w:t xml:space="preserve">Figure </w:t>
      </w:r>
      <w:r w:rsidR="00C40DAD">
        <w:rPr>
          <w:b/>
          <w:bCs/>
        </w:rPr>
        <w:t>4</w:t>
      </w:r>
      <w:r w:rsidRPr="00452A6D">
        <w:rPr>
          <w:b/>
          <w:bCs/>
        </w:rPr>
        <w:t>B</w:t>
      </w:r>
      <w:r>
        <w:t>, black trace)</w:t>
      </w:r>
      <w:r w:rsidR="004E2F69">
        <w:t xml:space="preserve">. </w:t>
      </w:r>
      <w:r w:rsidR="00722AF5" w:rsidRPr="00722AF5">
        <w:t>Application of exogenous FAs (e</w:t>
      </w:r>
      <w:r w:rsidR="009C1BAD">
        <w:t>.</w:t>
      </w:r>
      <w:r w:rsidR="00722AF5" w:rsidRPr="00722AF5">
        <w:t>g</w:t>
      </w:r>
      <w:r w:rsidR="009C1BAD">
        <w:t>.</w:t>
      </w:r>
      <w:r w:rsidR="00722AF5" w:rsidRPr="00722AF5">
        <w:t>, here, only 0.5 mM FAs are shown) applied on a background of 10 mM MβCD allows precise control of the concentration of activating FAs because locally produced FAs are immediately extracted from the membrane. In this condition, exogenous FAs are primarily responsible for the development of the H</w:t>
      </w:r>
      <w:r w:rsidR="00722AF5" w:rsidRPr="00012DAA">
        <w:rPr>
          <w:vertAlign w:val="superscript"/>
        </w:rPr>
        <w:t>+</w:t>
      </w:r>
      <w:r w:rsidR="00722AF5" w:rsidRPr="00722AF5">
        <w:t xml:space="preserve"> current.</w:t>
      </w:r>
      <w:r w:rsidR="00722AF5" w:rsidDel="00722AF5">
        <w:t xml:space="preserve"> </w:t>
      </w:r>
      <w:r w:rsidR="00554D39" w:rsidRPr="00554D39">
        <w:t>Different concentrations of ATP are subsequently added to the OA/MβCD solution to assess the IC50</w:t>
      </w:r>
      <w:r w:rsidR="00554D39" w:rsidRPr="00554D39">
        <w:rPr>
          <w:vertAlign w:val="subscript"/>
        </w:rPr>
        <w:t>ATP</w:t>
      </w:r>
      <w:r w:rsidR="00554D39" w:rsidRPr="00554D39">
        <w:t xml:space="preserve"> for each FA concentration </w:t>
      </w:r>
      <w:r w:rsidR="00554D39">
        <w:t xml:space="preserve">tested </w:t>
      </w:r>
      <w:r w:rsidR="00A85765">
        <w:t>and thus,</w:t>
      </w:r>
      <w:r w:rsidR="00554D39">
        <w:t xml:space="preserve"> establish</w:t>
      </w:r>
      <w:r w:rsidR="00554D39" w:rsidRPr="00554D39">
        <w:t xml:space="preserve"> </w:t>
      </w:r>
      <w:r w:rsidR="00383981">
        <w:t>whether</w:t>
      </w:r>
      <w:r w:rsidR="00383981" w:rsidRPr="00554D39">
        <w:t xml:space="preserve"> </w:t>
      </w:r>
      <w:r w:rsidR="00554D39" w:rsidRPr="00554D39">
        <w:t>FA compete with purine nucleotides for binding to UCP1.</w:t>
      </w:r>
    </w:p>
    <w:p w14:paraId="2D1B3705" w14:textId="77777777" w:rsidR="00554D39" w:rsidRDefault="00554D39" w:rsidP="00ED2D59"/>
    <w:p w14:paraId="06608F47" w14:textId="487848C0" w:rsidR="00053416" w:rsidRPr="00525535" w:rsidRDefault="00053416" w:rsidP="00525535">
      <w:pPr>
        <w:pStyle w:val="ListParagraph"/>
        <w:pBdr>
          <w:top w:val="nil"/>
          <w:left w:val="nil"/>
          <w:bottom w:val="nil"/>
          <w:right w:val="nil"/>
          <w:between w:val="nil"/>
        </w:pBdr>
        <w:tabs>
          <w:tab w:val="left" w:pos="1440"/>
        </w:tabs>
        <w:ind w:left="0"/>
        <w:rPr>
          <w:b/>
          <w:bCs/>
        </w:rPr>
      </w:pPr>
      <w:r w:rsidRPr="00525535">
        <w:rPr>
          <w:b/>
          <w:bCs/>
        </w:rPr>
        <w:lastRenderedPageBreak/>
        <w:t>AAC-dependent H</w:t>
      </w:r>
      <w:r w:rsidRPr="00525535">
        <w:rPr>
          <w:b/>
          <w:bCs/>
          <w:vertAlign w:val="superscript"/>
        </w:rPr>
        <w:t>+</w:t>
      </w:r>
      <w:r w:rsidRPr="00525535">
        <w:rPr>
          <w:b/>
          <w:bCs/>
        </w:rPr>
        <w:t xml:space="preserve"> current measurement</w:t>
      </w:r>
      <w:r w:rsidR="00CC05A6" w:rsidRPr="00525535">
        <w:rPr>
          <w:b/>
          <w:bCs/>
        </w:rPr>
        <w:t xml:space="preserve"> (Figure </w:t>
      </w:r>
      <w:r w:rsidR="00C40DAD" w:rsidRPr="00525535">
        <w:rPr>
          <w:b/>
          <w:bCs/>
        </w:rPr>
        <w:t>5</w:t>
      </w:r>
      <w:r w:rsidR="00CC05A6" w:rsidRPr="00525535">
        <w:rPr>
          <w:b/>
          <w:bCs/>
        </w:rPr>
        <w:t>)</w:t>
      </w:r>
      <w:r w:rsidR="000B3FB1" w:rsidRPr="00525535">
        <w:rPr>
          <w:b/>
          <w:bCs/>
        </w:rPr>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rsidRPr="00525535">
        <w:rPr>
          <w:b/>
          <w:bCs/>
        </w:rPr>
        <w:instrText xml:space="preserve"> ADDIN EN.CITE </w:instrText>
      </w:r>
      <w:r w:rsidR="00ED2B07" w:rsidRPr="00525535">
        <w:rPr>
          <w:b/>
          <w:bCs/>
        </w:rPr>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rsidRPr="00525535">
        <w:rPr>
          <w:b/>
          <w:bCs/>
        </w:rPr>
        <w:instrText xml:space="preserve"> ADDIN EN.CITE.DATA </w:instrText>
      </w:r>
      <w:r w:rsidR="00ED2B07" w:rsidRPr="00525535">
        <w:rPr>
          <w:b/>
          <w:bCs/>
        </w:rPr>
      </w:r>
      <w:r w:rsidR="00ED2B07" w:rsidRPr="00525535">
        <w:rPr>
          <w:b/>
          <w:bCs/>
        </w:rPr>
        <w:fldChar w:fldCharType="end"/>
      </w:r>
      <w:r w:rsidR="000B3FB1" w:rsidRPr="00525535">
        <w:rPr>
          <w:b/>
          <w:bCs/>
        </w:rPr>
      </w:r>
      <w:r w:rsidR="000B3FB1" w:rsidRPr="00525535">
        <w:rPr>
          <w:b/>
          <w:bCs/>
        </w:rPr>
        <w:fldChar w:fldCharType="separate"/>
      </w:r>
      <w:r w:rsidR="00ED2B07" w:rsidRPr="00525535">
        <w:rPr>
          <w:b/>
          <w:bCs/>
          <w:noProof/>
          <w:vertAlign w:val="superscript"/>
        </w:rPr>
        <w:t>5</w:t>
      </w:r>
      <w:r w:rsidR="000B3FB1" w:rsidRPr="00525535">
        <w:rPr>
          <w:b/>
          <w:bCs/>
        </w:rPr>
        <w:fldChar w:fldCharType="end"/>
      </w:r>
    </w:p>
    <w:p w14:paraId="3C88CCF8" w14:textId="7B202AE4" w:rsidR="0096026F" w:rsidRDefault="000E0920" w:rsidP="00ED2D59">
      <w:pPr>
        <w:pStyle w:val="ListParagraph"/>
        <w:pBdr>
          <w:top w:val="nil"/>
          <w:left w:val="nil"/>
          <w:bottom w:val="nil"/>
          <w:right w:val="nil"/>
          <w:between w:val="nil"/>
        </w:pBdr>
        <w:ind w:left="0"/>
      </w:pPr>
      <w:r w:rsidRPr="000E0920">
        <w:t>Unlike brown fat, the IMM of non-</w:t>
      </w:r>
      <w:r>
        <w:t>adipose</w:t>
      </w:r>
      <w:r w:rsidRPr="000E0920">
        <w:t xml:space="preserve"> tissues such as skeletal muscle and the heart does not develop a measurable H</w:t>
      </w:r>
      <w:r w:rsidRPr="000E0920">
        <w:rPr>
          <w:vertAlign w:val="superscript"/>
        </w:rPr>
        <w:t>+</w:t>
      </w:r>
      <w:r w:rsidRPr="000E0920">
        <w:t xml:space="preserve"> immediately after </w:t>
      </w:r>
      <w:r w:rsidR="00A824E9">
        <w:t xml:space="preserve">the </w:t>
      </w:r>
      <w:r w:rsidRPr="000E0920">
        <w:t>break-in</w:t>
      </w:r>
      <w:r w:rsidR="00DD6A71">
        <w:t xml:space="preserve"> (</w:t>
      </w:r>
      <w:r w:rsidR="00DD6A71" w:rsidRPr="00452A6D">
        <w:rPr>
          <w:b/>
          <w:bCs/>
        </w:rPr>
        <w:t xml:space="preserve">Figure </w:t>
      </w:r>
      <w:r w:rsidR="00C40DAD">
        <w:rPr>
          <w:b/>
          <w:bCs/>
        </w:rPr>
        <w:t>5</w:t>
      </w:r>
      <w:r w:rsidR="00DD6A71">
        <w:t>, black traces)</w:t>
      </w:r>
      <w:r w:rsidRPr="000E0920">
        <w:t xml:space="preserve">. </w:t>
      </w:r>
      <w:r w:rsidR="005B1F35">
        <w:t>To induce a measurable H</w:t>
      </w:r>
      <w:r w:rsidR="005B1F35" w:rsidRPr="002C07CB">
        <w:rPr>
          <w:vertAlign w:val="superscript"/>
        </w:rPr>
        <w:t>+</w:t>
      </w:r>
      <w:r w:rsidR="005B1F35">
        <w:t xml:space="preserve"> current through AAC, it is essential to </w:t>
      </w:r>
      <w:r w:rsidR="005B1F35" w:rsidRPr="00CE507F">
        <w:t xml:space="preserve">apply the HEPES bath solution </w:t>
      </w:r>
      <w:r w:rsidR="007C648C">
        <w:t>(</w:t>
      </w:r>
      <w:r w:rsidR="007C648C" w:rsidRPr="007C648C">
        <w:rPr>
          <w:b/>
          <w:bCs/>
        </w:rPr>
        <w:t xml:space="preserve">Table </w:t>
      </w:r>
      <w:r w:rsidR="00A824E9">
        <w:rPr>
          <w:b/>
          <w:bCs/>
        </w:rPr>
        <w:t>6</w:t>
      </w:r>
      <w:r w:rsidR="007C648C">
        <w:t xml:space="preserve">) </w:t>
      </w:r>
      <w:r w:rsidR="005B1F35" w:rsidRPr="00CE507F">
        <w:t xml:space="preserve">containing </w:t>
      </w:r>
      <w:r w:rsidR="005B1F35">
        <w:t>1</w:t>
      </w:r>
      <w:r w:rsidR="00383981">
        <w:t>–</w:t>
      </w:r>
      <w:r w:rsidR="005B1F35">
        <w:t xml:space="preserve">2 µM of </w:t>
      </w:r>
      <w:r w:rsidR="005B1F35" w:rsidRPr="00CE507F">
        <w:t>exogenous FA</w:t>
      </w:r>
      <w:r w:rsidR="005B1F35">
        <w:t xml:space="preserve"> (AA</w:t>
      </w:r>
      <w:r>
        <w:t xml:space="preserve">, </w:t>
      </w:r>
      <w:r w:rsidRPr="00452A6D">
        <w:rPr>
          <w:b/>
          <w:bCs/>
        </w:rPr>
        <w:t xml:space="preserve">Figure </w:t>
      </w:r>
      <w:r w:rsidR="00C40DAD">
        <w:rPr>
          <w:b/>
          <w:bCs/>
        </w:rPr>
        <w:t>5</w:t>
      </w:r>
      <w:r w:rsidRPr="00452A6D">
        <w:rPr>
          <w:b/>
          <w:bCs/>
        </w:rPr>
        <w:t>A</w:t>
      </w:r>
      <w:r>
        <w:t>,</w:t>
      </w:r>
      <w:r w:rsidR="00DD6A71">
        <w:t xml:space="preserve"> red trace</w:t>
      </w:r>
      <w:r w:rsidR="005B1F35">
        <w:t xml:space="preserve">). </w:t>
      </w:r>
      <w:r w:rsidR="00F137DD">
        <w:t>T</w:t>
      </w:r>
      <w:r w:rsidR="00EE6781">
        <w:t>h</w:t>
      </w:r>
      <w:r w:rsidR="00F137DD">
        <w:t>is</w:t>
      </w:r>
      <w:r w:rsidR="00EE6781">
        <w:t xml:space="preserve"> </w:t>
      </w:r>
      <w:r>
        <w:t>may</w:t>
      </w:r>
      <w:r w:rsidR="00EE6781">
        <w:t xml:space="preserve"> indicate that the IMM</w:t>
      </w:r>
      <w:r w:rsidR="00F137DD">
        <w:t xml:space="preserve"> of non-adipose tissues</w:t>
      </w:r>
      <w:r w:rsidR="00EE6781">
        <w:t xml:space="preserve"> does not </w:t>
      </w:r>
      <w:r>
        <w:t xml:space="preserve">have </w:t>
      </w:r>
      <w:r w:rsidR="00EE6781">
        <w:t>a FA production</w:t>
      </w:r>
      <w:r>
        <w:t xml:space="preserve"> machinery</w:t>
      </w:r>
      <w:r w:rsidR="00EE6781">
        <w:t xml:space="preserve"> </w:t>
      </w:r>
      <w:r>
        <w:t>into</w:t>
      </w:r>
      <w:r w:rsidR="00EE6781">
        <w:t xml:space="preserve"> the IMM</w:t>
      </w:r>
      <w:r w:rsidR="005B1F35">
        <w:t xml:space="preserve"> as </w:t>
      </w:r>
      <w:r>
        <w:t xml:space="preserve">is </w:t>
      </w:r>
      <w:r w:rsidR="005B1F35">
        <w:t>found in the IMM of brown and beige fat</w:t>
      </w:r>
      <w:r>
        <w:t>s</w:t>
      </w:r>
      <w:r w:rsidR="00EE6781">
        <w:t>.</w:t>
      </w:r>
    </w:p>
    <w:p w14:paraId="44FC4E77" w14:textId="77777777" w:rsidR="00525535" w:rsidRDefault="00525535" w:rsidP="00ED2D59">
      <w:pPr>
        <w:pStyle w:val="ListParagraph"/>
        <w:pBdr>
          <w:top w:val="nil"/>
          <w:left w:val="nil"/>
          <w:bottom w:val="nil"/>
          <w:right w:val="nil"/>
          <w:between w:val="nil"/>
        </w:pBdr>
        <w:ind w:left="0"/>
      </w:pPr>
    </w:p>
    <w:p w14:paraId="49C7E3F9" w14:textId="2C15EB2C" w:rsidR="00CE507F" w:rsidRDefault="00A11FF0" w:rsidP="00ED2D59">
      <w:pPr>
        <w:pStyle w:val="ListParagraph"/>
        <w:pBdr>
          <w:top w:val="nil"/>
          <w:left w:val="nil"/>
          <w:bottom w:val="nil"/>
          <w:right w:val="nil"/>
          <w:between w:val="nil"/>
        </w:pBdr>
        <w:ind w:left="0"/>
      </w:pPr>
      <w:r>
        <w:t xml:space="preserve">The baseline (or zero current) for the </w:t>
      </w:r>
      <w:r w:rsidRPr="00A11FF0">
        <w:t>quantification of the H</w:t>
      </w:r>
      <w:r w:rsidRPr="00A11FF0">
        <w:rPr>
          <w:vertAlign w:val="superscript"/>
        </w:rPr>
        <w:t>+</w:t>
      </w:r>
      <w:r w:rsidRPr="00A11FF0">
        <w:t xml:space="preserve"> current </w:t>
      </w:r>
      <w:r w:rsidR="00626227">
        <w:t xml:space="preserve">amplitude </w:t>
      </w:r>
      <w:r w:rsidRPr="00A11FF0">
        <w:t xml:space="preserve">via AAC </w:t>
      </w:r>
      <w:r w:rsidR="00F137DD">
        <w:t>corresponds to</w:t>
      </w:r>
      <w:r w:rsidR="00F137DD" w:rsidRPr="00F137DD">
        <w:t xml:space="preserve"> </w:t>
      </w:r>
      <w:r w:rsidR="00F137DD">
        <w:t>the</w:t>
      </w:r>
      <w:r w:rsidR="00626227">
        <w:t xml:space="preserve"> HEPES</w:t>
      </w:r>
      <w:r w:rsidR="00F137DD">
        <w:t xml:space="preserve"> </w:t>
      </w:r>
      <w:r w:rsidR="00626227">
        <w:t>bath</w:t>
      </w:r>
      <w:r w:rsidR="00F137DD">
        <w:t xml:space="preserve"> solution</w:t>
      </w:r>
      <w:r w:rsidR="007C648C">
        <w:t xml:space="preserve"> (</w:t>
      </w:r>
      <w:r w:rsidR="007C648C" w:rsidRPr="007C648C">
        <w:rPr>
          <w:b/>
          <w:bCs/>
        </w:rPr>
        <w:t xml:space="preserve">Table </w:t>
      </w:r>
      <w:r w:rsidR="00A824E9">
        <w:rPr>
          <w:b/>
          <w:bCs/>
        </w:rPr>
        <w:t>6</w:t>
      </w:r>
      <w:r w:rsidR="007C648C">
        <w:t>)</w:t>
      </w:r>
      <w:r w:rsidR="00F137DD">
        <w:t xml:space="preserve"> perfused </w:t>
      </w:r>
      <w:r w:rsidR="00626227">
        <w:t>on</w:t>
      </w:r>
      <w:r w:rsidR="00F137DD">
        <w:t xml:space="preserve"> the surface of the IMM </w:t>
      </w:r>
      <w:r w:rsidR="00626227">
        <w:t>prior to the addition of</w:t>
      </w:r>
      <w:r w:rsidR="00F137DD">
        <w:t xml:space="preserve"> FA</w:t>
      </w:r>
      <w:r>
        <w:t>.</w:t>
      </w:r>
      <w:r w:rsidR="00A21A5E">
        <w:t xml:space="preserve"> </w:t>
      </w:r>
      <w:r>
        <w:t xml:space="preserve">To confirm that the </w:t>
      </w:r>
      <w:r w:rsidR="00052FAD">
        <w:t xml:space="preserve">measured </w:t>
      </w:r>
      <w:r>
        <w:t>H</w:t>
      </w:r>
      <w:r w:rsidRPr="00A11FF0">
        <w:rPr>
          <w:vertAlign w:val="superscript"/>
        </w:rPr>
        <w:t>+</w:t>
      </w:r>
      <w:r>
        <w:t xml:space="preserve"> current is carried by AAC, it is important to a</w:t>
      </w:r>
      <w:r w:rsidR="00A21A5E">
        <w:t>ppl</w:t>
      </w:r>
      <w:r>
        <w:t>y</w:t>
      </w:r>
      <w:r w:rsidR="00A21A5E">
        <w:t xml:space="preserve"> specific inhibitors of AAC added to F</w:t>
      </w:r>
      <w:r w:rsidR="002F2066">
        <w:t>A,</w:t>
      </w:r>
      <w:r w:rsidR="00A21A5E">
        <w:t xml:space="preserve"> 1 µM </w:t>
      </w:r>
      <w:r w:rsidR="00383981">
        <w:t xml:space="preserve">of </w:t>
      </w:r>
      <w:proofErr w:type="spellStart"/>
      <w:r w:rsidR="00A21A5E" w:rsidRPr="00A21A5E">
        <w:t>carboxyatractyloside</w:t>
      </w:r>
      <w:proofErr w:type="spellEnd"/>
      <w:r w:rsidR="00A21A5E" w:rsidRPr="00A21A5E">
        <w:t xml:space="preserve"> </w:t>
      </w:r>
      <w:r w:rsidR="00A21A5E">
        <w:t>(CATR</w:t>
      </w:r>
      <w:r w:rsidR="00052FAD">
        <w:t xml:space="preserve">, </w:t>
      </w:r>
      <w:r w:rsidR="00052FAD" w:rsidRPr="00452A6D">
        <w:rPr>
          <w:b/>
          <w:bCs/>
        </w:rPr>
        <w:t xml:space="preserve">Figure </w:t>
      </w:r>
      <w:r w:rsidR="00C40DAD">
        <w:rPr>
          <w:b/>
          <w:bCs/>
        </w:rPr>
        <w:t>5</w:t>
      </w:r>
      <w:r w:rsidR="00052FAD" w:rsidRPr="00452A6D">
        <w:rPr>
          <w:b/>
          <w:bCs/>
        </w:rPr>
        <w:t>A</w:t>
      </w:r>
      <w:r w:rsidR="00A21A5E">
        <w:t xml:space="preserve">) or 4 µM </w:t>
      </w:r>
      <w:r w:rsidR="00383981">
        <w:t xml:space="preserve">of </w:t>
      </w:r>
      <w:proofErr w:type="spellStart"/>
      <w:r w:rsidR="00A21A5E" w:rsidRPr="00A21A5E">
        <w:t>bonkgrekic</w:t>
      </w:r>
      <w:proofErr w:type="spellEnd"/>
      <w:r w:rsidR="00A21A5E" w:rsidRPr="00A21A5E">
        <w:t xml:space="preserve"> acid </w:t>
      </w:r>
      <w:r w:rsidR="00A21A5E">
        <w:t>(BKA</w:t>
      </w:r>
      <w:r w:rsidR="00DD6A71">
        <w:t>, not shown</w:t>
      </w:r>
      <w:r w:rsidR="00A21A5E">
        <w:t>)</w:t>
      </w:r>
      <w:r w:rsidR="00052FAD">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 </w:instrText>
      </w:r>
      <w:r w:rsidR="00ED2B07">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DATA </w:instrText>
      </w:r>
      <w:r w:rsidR="00ED2B07">
        <w:fldChar w:fldCharType="end"/>
      </w:r>
      <w:r w:rsidR="00052FAD">
        <w:fldChar w:fldCharType="separate"/>
      </w:r>
      <w:r w:rsidR="00ED2B07" w:rsidRPr="00ED2B07">
        <w:rPr>
          <w:noProof/>
          <w:vertAlign w:val="superscript"/>
        </w:rPr>
        <w:t>5</w:t>
      </w:r>
      <w:r w:rsidR="00052FAD">
        <w:fldChar w:fldCharType="end"/>
      </w:r>
      <w:r w:rsidR="002F2066">
        <w:t>,</w:t>
      </w:r>
      <w:r w:rsidR="00A21A5E">
        <w:t xml:space="preserve"> </w:t>
      </w:r>
      <w:r w:rsidR="002F2066">
        <w:t xml:space="preserve">which almost </w:t>
      </w:r>
      <w:r w:rsidR="00A21A5E">
        <w:t>completely inhibit H</w:t>
      </w:r>
      <w:r w:rsidR="00A21A5E" w:rsidRPr="00A21A5E">
        <w:rPr>
          <w:vertAlign w:val="superscript"/>
        </w:rPr>
        <w:t>+</w:t>
      </w:r>
      <w:r w:rsidR="00A21A5E">
        <w:t xml:space="preserve"> current.</w:t>
      </w:r>
      <w:r w:rsidR="00F137DD">
        <w:t xml:space="preserve"> </w:t>
      </w:r>
      <w:r w:rsidR="00CC40F0">
        <w:t>T</w:t>
      </w:r>
      <w:r w:rsidR="00CC40F0" w:rsidRPr="00CC40F0">
        <w:t xml:space="preserve">his current disappears completely in the IMM of </w:t>
      </w:r>
      <w:r w:rsidR="00CC40F0" w:rsidRPr="00CC40F0">
        <w:rPr>
          <w:i/>
          <w:iCs/>
        </w:rPr>
        <w:t>AAC1</w:t>
      </w:r>
      <w:r w:rsidR="00CC40F0" w:rsidRPr="00CC40F0">
        <w:rPr>
          <w:i/>
          <w:iCs/>
          <w:vertAlign w:val="superscript"/>
        </w:rPr>
        <w:t>-/-</w:t>
      </w:r>
      <w:r w:rsidR="00CC40F0" w:rsidRPr="00CC40F0">
        <w:t xml:space="preserve"> mice</w:t>
      </w:r>
      <w:r w:rsidR="00C40DAD">
        <w:t xml:space="preserve"> </w:t>
      </w:r>
      <w:r w:rsidR="00C40DAD" w:rsidRPr="00CC40F0">
        <w:t>(</w:t>
      </w:r>
      <w:r w:rsidR="00C40DAD" w:rsidRPr="00452A6D">
        <w:rPr>
          <w:b/>
          <w:bCs/>
        </w:rPr>
        <w:t xml:space="preserve">Figure </w:t>
      </w:r>
      <w:r w:rsidR="00C40DAD">
        <w:rPr>
          <w:b/>
          <w:bCs/>
        </w:rPr>
        <w:t>5</w:t>
      </w:r>
      <w:r w:rsidR="00C40DAD" w:rsidRPr="00452A6D">
        <w:rPr>
          <w:b/>
          <w:bCs/>
        </w:rPr>
        <w:t>A</w:t>
      </w:r>
      <w:r w:rsidR="00C40DAD" w:rsidRPr="00CC40F0">
        <w:t>)</w:t>
      </w:r>
      <w:r w:rsidR="00CC40F0">
        <w:t xml:space="preserve">, AAC1 being the predominant isoform in </w:t>
      </w:r>
      <w:r w:rsidR="00052FAD">
        <w:t xml:space="preserve">the </w:t>
      </w:r>
      <w:r w:rsidR="00CC40F0">
        <w:t>heart</w:t>
      </w:r>
      <w:r w:rsidR="00CC40F0">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 </w:instrText>
      </w:r>
      <w:r w:rsidR="00ED2B07">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DATA </w:instrText>
      </w:r>
      <w:r w:rsidR="00ED2B07">
        <w:fldChar w:fldCharType="end"/>
      </w:r>
      <w:r w:rsidR="00CC40F0">
        <w:fldChar w:fldCharType="separate"/>
      </w:r>
      <w:r w:rsidR="00ED2B07" w:rsidRPr="00ED2B07">
        <w:rPr>
          <w:noProof/>
          <w:vertAlign w:val="superscript"/>
        </w:rPr>
        <w:t>5</w:t>
      </w:r>
      <w:r w:rsidR="00CC40F0">
        <w:fldChar w:fldCharType="end"/>
      </w:r>
      <w:r w:rsidR="00CC40F0">
        <w:t>.</w:t>
      </w:r>
    </w:p>
    <w:p w14:paraId="5183BEB3" w14:textId="77777777" w:rsidR="00525535" w:rsidRDefault="00525535" w:rsidP="00ED2D59">
      <w:pPr>
        <w:pStyle w:val="ListParagraph"/>
        <w:pBdr>
          <w:top w:val="nil"/>
          <w:left w:val="nil"/>
          <w:bottom w:val="nil"/>
          <w:right w:val="nil"/>
          <w:between w:val="nil"/>
        </w:pBdr>
        <w:ind w:left="0"/>
      </w:pPr>
    </w:p>
    <w:p w14:paraId="1883765D" w14:textId="2F853101" w:rsidR="00053416" w:rsidRDefault="000C41E0" w:rsidP="00ED2D59">
      <w:pPr>
        <w:pStyle w:val="ListParagraph"/>
        <w:pBdr>
          <w:top w:val="nil"/>
          <w:left w:val="nil"/>
          <w:bottom w:val="nil"/>
          <w:right w:val="nil"/>
          <w:between w:val="nil"/>
        </w:pBdr>
        <w:ind w:left="0"/>
      </w:pPr>
      <w:r w:rsidRPr="000C41E0">
        <w:t>Patch-clamp analysis of the interaction between FA-dependent H</w:t>
      </w:r>
      <w:r w:rsidRPr="000C41E0">
        <w:rPr>
          <w:vertAlign w:val="superscript"/>
        </w:rPr>
        <w:t>+</w:t>
      </w:r>
      <w:r w:rsidRPr="000C41E0">
        <w:t xml:space="preserve"> leak and nucleotides </w:t>
      </w:r>
      <w:proofErr w:type="gramStart"/>
      <w:r w:rsidRPr="000C41E0">
        <w:t>is</w:t>
      </w:r>
      <w:proofErr w:type="gramEnd"/>
      <w:r w:rsidRPr="000C41E0">
        <w:t xml:space="preserve"> also possible with AAC</w:t>
      </w:r>
      <w:r>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 </w:instrText>
      </w:r>
      <w:r w:rsidR="00ED2B07">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DATA </w:instrText>
      </w:r>
      <w:r w:rsidR="00ED2B07">
        <w:fldChar w:fldCharType="end"/>
      </w:r>
      <w:r>
        <w:fldChar w:fldCharType="separate"/>
      </w:r>
      <w:r w:rsidR="00ED2B07" w:rsidRPr="00ED2B07">
        <w:rPr>
          <w:noProof/>
          <w:vertAlign w:val="superscript"/>
        </w:rPr>
        <w:t>5</w:t>
      </w:r>
      <w:r>
        <w:fldChar w:fldCharType="end"/>
      </w:r>
      <w:r w:rsidRPr="000C41E0">
        <w:t xml:space="preserve">. </w:t>
      </w:r>
      <w:r>
        <w:t>However, t</w:t>
      </w:r>
      <w:r w:rsidR="002F2066" w:rsidRPr="002F2066">
        <w:t xml:space="preserve">here is </w:t>
      </w:r>
      <w:r>
        <w:t>an</w:t>
      </w:r>
      <w:r w:rsidR="002F2066" w:rsidRPr="002F2066">
        <w:t xml:space="preserve"> important difference</w:t>
      </w:r>
      <w:r w:rsidR="002F2066">
        <w:t xml:space="preserve"> between AAC and UCP1: AAC not only </w:t>
      </w:r>
      <w:r w:rsidR="00152CFB">
        <w:t>carries</w:t>
      </w:r>
      <w:r w:rsidR="002F2066">
        <w:t xml:space="preserve"> H</w:t>
      </w:r>
      <w:r w:rsidR="002F2066" w:rsidRPr="002F2066">
        <w:rPr>
          <w:vertAlign w:val="superscript"/>
        </w:rPr>
        <w:t>+</w:t>
      </w:r>
      <w:r w:rsidR="002F2066">
        <w:t xml:space="preserve"> but its main function is to transport adenine nucleotides ADP and ATP</w:t>
      </w:r>
      <w:r>
        <w:fldChar w:fldCharType="begin">
          <w:fldData xml:space="preserve">PEVuZE5vdGU+PENpdGU+PEF1dGhvcj5LbGluZ2VuYmVyZzwvQXV0aG9yPjxZZWFyPjIwMDg8L1ll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==
</w:fldData>
        </w:fldChar>
      </w:r>
      <w:r w:rsidR="00FB5B26">
        <w:instrText xml:space="preserve"> ADDIN EN.CITE </w:instrText>
      </w:r>
      <w:r w:rsidR="00FB5B26">
        <w:fldChar w:fldCharType="begin">
          <w:fldData xml:space="preserve">PEVuZE5vdGU+PENpdGU+PEF1dGhvcj5LbGluZ2VuYmVyZzwvQXV0aG9yPjxZZWFyPjIwMDg8L1ll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==
</w:fldData>
        </w:fldChar>
      </w:r>
      <w:r w:rsidR="00FB5B26">
        <w:instrText xml:space="preserve"> ADDIN EN.CITE.DATA </w:instrText>
      </w:r>
      <w:r w:rsidR="00FB5B26">
        <w:fldChar w:fldCharType="end"/>
      </w:r>
      <w:r>
        <w:fldChar w:fldCharType="separate"/>
      </w:r>
      <w:r w:rsidR="00FB5B26" w:rsidRPr="00FB5B26">
        <w:rPr>
          <w:noProof/>
          <w:vertAlign w:val="superscript"/>
        </w:rPr>
        <w:t>21</w:t>
      </w:r>
      <w:r>
        <w:fldChar w:fldCharType="end"/>
      </w:r>
      <w:r w:rsidR="002F2066">
        <w:t>.</w:t>
      </w:r>
      <w:r w:rsidR="002D4EFC">
        <w:t xml:space="preserve"> To study how adenine nucleotide exchange affect</w:t>
      </w:r>
      <w:r w:rsidR="003E6A80">
        <w:t>s</w:t>
      </w:r>
      <w:r w:rsidR="002D4EFC">
        <w:t xml:space="preserve"> FA-dependent H</w:t>
      </w:r>
      <w:r w:rsidR="002D4EFC" w:rsidRPr="00152CFB">
        <w:rPr>
          <w:vertAlign w:val="superscript"/>
        </w:rPr>
        <w:t>+</w:t>
      </w:r>
      <w:r w:rsidR="002D4EFC">
        <w:t xml:space="preserve"> leak, 1 mM Mg</w:t>
      </w:r>
      <w:r w:rsidR="002D4EFC" w:rsidRPr="00152CFB">
        <w:rPr>
          <w:vertAlign w:val="superscript"/>
        </w:rPr>
        <w:t>2+</w:t>
      </w:r>
      <w:r w:rsidR="002D4EFC">
        <w:t xml:space="preserve">-free ADP is added </w:t>
      </w:r>
      <w:r>
        <w:t>to</w:t>
      </w:r>
      <w:r w:rsidR="002D4EFC">
        <w:t xml:space="preserve"> the pipette solution. Then, FA are perfused to activate H</w:t>
      </w:r>
      <w:r w:rsidR="002D4EFC" w:rsidRPr="00152CFB">
        <w:rPr>
          <w:vertAlign w:val="superscript"/>
        </w:rPr>
        <w:t>+</w:t>
      </w:r>
      <w:r w:rsidR="002D4EFC">
        <w:t xml:space="preserve"> current via AAC. Only ADP in the pipette solution does not interfere with the H</w:t>
      </w:r>
      <w:r w:rsidR="002D4EFC" w:rsidRPr="00152CFB">
        <w:rPr>
          <w:vertAlign w:val="superscript"/>
        </w:rPr>
        <w:t>+</w:t>
      </w:r>
      <w:r w:rsidR="002D4EFC">
        <w:t xml:space="preserve"> current</w:t>
      </w:r>
      <w:r w:rsidR="00DD6A71">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DD6A71">
        <w:instrText xml:space="preserve"> ADDIN EN.CITE </w:instrText>
      </w:r>
      <w:r w:rsidR="00DD6A71">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DD6A71">
        <w:instrText xml:space="preserve"> ADDIN EN.CITE.DATA </w:instrText>
      </w:r>
      <w:r w:rsidR="00DD6A71">
        <w:fldChar w:fldCharType="end"/>
      </w:r>
      <w:r w:rsidR="00DD6A71">
        <w:fldChar w:fldCharType="separate"/>
      </w:r>
      <w:r w:rsidR="00DD6A71" w:rsidRPr="00DD6A71">
        <w:rPr>
          <w:noProof/>
          <w:vertAlign w:val="superscript"/>
        </w:rPr>
        <w:t>5</w:t>
      </w:r>
      <w:r w:rsidR="00DD6A71">
        <w:fldChar w:fldCharType="end"/>
      </w:r>
      <w:r w:rsidR="002D4EFC">
        <w:t xml:space="preserve">. Once </w:t>
      </w:r>
      <w:r w:rsidR="008E2C81">
        <w:t xml:space="preserve">a </w:t>
      </w:r>
      <w:r>
        <w:t xml:space="preserve">stable </w:t>
      </w:r>
      <w:r w:rsidR="002D4EFC">
        <w:t>H</w:t>
      </w:r>
      <w:r w:rsidR="002D4EFC" w:rsidRPr="00152CFB">
        <w:rPr>
          <w:vertAlign w:val="superscript"/>
        </w:rPr>
        <w:t>+</w:t>
      </w:r>
      <w:r w:rsidR="002D4EFC">
        <w:t xml:space="preserve"> </w:t>
      </w:r>
      <w:r>
        <w:t xml:space="preserve">current </w:t>
      </w:r>
      <w:r w:rsidR="002D4EFC">
        <w:t xml:space="preserve">amplitude </w:t>
      </w:r>
      <w:r w:rsidR="00152CFB">
        <w:t>is reached</w:t>
      </w:r>
      <w:r w:rsidR="002D4EFC">
        <w:t xml:space="preserve">, ADP is perfused </w:t>
      </w:r>
      <w:r w:rsidR="00152CFB">
        <w:t xml:space="preserve">simultaneously with FA. </w:t>
      </w:r>
      <w:r w:rsidR="00947637" w:rsidRPr="00947637">
        <w:t>Only when ADP is present on both sides of the membrane to generate an active nucleotide exchange via AAC is a constant but never complete inhibition of H</w:t>
      </w:r>
      <w:r w:rsidR="00947637" w:rsidRPr="00C67A28">
        <w:rPr>
          <w:vertAlign w:val="superscript"/>
        </w:rPr>
        <w:t>+</w:t>
      </w:r>
      <w:r w:rsidR="00947637" w:rsidRPr="00947637">
        <w:t xml:space="preserve"> leak achieved </w:t>
      </w:r>
      <w:r w:rsidR="00BA5CCB">
        <w:t>(</w:t>
      </w:r>
      <w:r w:rsidR="00BA5CCB" w:rsidRPr="00452A6D">
        <w:rPr>
          <w:b/>
          <w:bCs/>
        </w:rPr>
        <w:t xml:space="preserve">Figure </w:t>
      </w:r>
      <w:r w:rsidR="00C40DAD">
        <w:rPr>
          <w:b/>
          <w:bCs/>
        </w:rPr>
        <w:t>5</w:t>
      </w:r>
      <w:r w:rsidR="00BA5CCB" w:rsidRPr="00452A6D">
        <w:rPr>
          <w:b/>
          <w:bCs/>
        </w:rPr>
        <w:t>B</w:t>
      </w:r>
      <w:r w:rsidR="00BA5CCB">
        <w:t>)</w:t>
      </w:r>
      <w:r w:rsidR="00152CFB">
        <w:t xml:space="preserve">. </w:t>
      </w:r>
      <w:r w:rsidR="00152CFB" w:rsidRPr="00152CFB">
        <w:t>Th</w:t>
      </w:r>
      <w:r w:rsidR="00152CFB">
        <w:t xml:space="preserve">is </w:t>
      </w:r>
      <w:r w:rsidR="00BA5CCB">
        <w:t>may</w:t>
      </w:r>
      <w:r w:rsidR="00152CFB">
        <w:t xml:space="preserve"> indicate that the</w:t>
      </w:r>
      <w:r w:rsidR="00152CFB" w:rsidRPr="00152CFB">
        <w:t xml:space="preserve"> two transport modes of AAC</w:t>
      </w:r>
      <w:r w:rsidR="00152CFB">
        <w:t xml:space="preserve"> </w:t>
      </w:r>
      <w:r w:rsidR="00267A0B">
        <w:t>(</w:t>
      </w:r>
      <w:r w:rsidR="00152CFB">
        <w:t>FA-H</w:t>
      </w:r>
      <w:r w:rsidR="00152CFB" w:rsidRPr="00152CFB">
        <w:rPr>
          <w:vertAlign w:val="superscript"/>
        </w:rPr>
        <w:t>+</w:t>
      </w:r>
      <w:r w:rsidR="00152CFB">
        <w:t xml:space="preserve"> current and ADP/ATP exchange</w:t>
      </w:r>
      <w:r w:rsidR="00267A0B">
        <w:t>)</w:t>
      </w:r>
      <w:r w:rsidR="00152CFB" w:rsidRPr="00152CFB">
        <w:t xml:space="preserve"> compete and are likely to occur via</w:t>
      </w:r>
      <w:r w:rsidR="00152CFB">
        <w:t xml:space="preserve"> the same </w:t>
      </w:r>
      <w:r w:rsidR="00152CFB" w:rsidRPr="00152CFB">
        <w:t>translocation pathway.</w:t>
      </w:r>
      <w:r w:rsidR="00152CFB">
        <w:t xml:space="preserve"> </w:t>
      </w:r>
      <w:r w:rsidR="00BA5CCB">
        <w:t xml:space="preserve">The </w:t>
      </w:r>
      <w:r w:rsidR="009D6488" w:rsidRPr="009D6488">
        <w:t xml:space="preserve">ADP/ADP </w:t>
      </w:r>
      <w:proofErr w:type="spellStart"/>
      <w:r w:rsidR="009D6488" w:rsidRPr="009D6488">
        <w:t>homoexchange</w:t>
      </w:r>
      <w:proofErr w:type="spellEnd"/>
      <w:r w:rsidR="009D6488" w:rsidRPr="009D6488">
        <w:t xml:space="preserve"> was selected to avoid the additional current associated with </w:t>
      </w:r>
      <w:r w:rsidR="00BA5CCB">
        <w:t xml:space="preserve">the physiological </w:t>
      </w:r>
      <w:r w:rsidR="009D6488" w:rsidRPr="009D6488">
        <w:t>ADP/ATP heteroexchange</w:t>
      </w:r>
      <w:r w:rsidR="00BA5CCB">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 </w:instrText>
      </w:r>
      <w:r w:rsidR="00ED2B07">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DATA </w:instrText>
      </w:r>
      <w:r w:rsidR="00ED2B07">
        <w:fldChar w:fldCharType="end"/>
      </w:r>
      <w:r w:rsidR="00BA5CCB">
        <w:fldChar w:fldCharType="separate"/>
      </w:r>
      <w:r w:rsidR="00ED2B07" w:rsidRPr="00ED2B07">
        <w:rPr>
          <w:noProof/>
          <w:vertAlign w:val="superscript"/>
        </w:rPr>
        <w:t>5</w:t>
      </w:r>
      <w:r w:rsidR="00BA5CCB">
        <w:fldChar w:fldCharType="end"/>
      </w:r>
      <w:r w:rsidR="009D6488">
        <w:t>.</w:t>
      </w:r>
    </w:p>
    <w:p w14:paraId="3F1DC0FE" w14:textId="77777777" w:rsidR="00053416" w:rsidRDefault="00053416" w:rsidP="00ED2D59">
      <w:pPr>
        <w:rPr>
          <w:color w:val="808080"/>
        </w:rPr>
      </w:pPr>
    </w:p>
    <w:p w14:paraId="6D510784" w14:textId="23B5C483" w:rsidR="006E4797" w:rsidRDefault="00551D82" w:rsidP="00ED2D59">
      <w:pPr>
        <w:rPr>
          <w:color w:val="808080"/>
        </w:rPr>
      </w:pPr>
      <w:r>
        <w:rPr>
          <w:b/>
        </w:rPr>
        <w:t>FIGURE AND TABLE LEGENDS:</w:t>
      </w:r>
    </w:p>
    <w:p w14:paraId="3B298FAC" w14:textId="77777777" w:rsidR="00035529" w:rsidRDefault="00035529" w:rsidP="00ED2D59">
      <w:pPr>
        <w:rPr>
          <w:color w:val="808080"/>
        </w:rPr>
      </w:pPr>
    </w:p>
    <w:p w14:paraId="6EFCFE2A" w14:textId="24528619" w:rsidR="00846E23" w:rsidRDefault="00846E23" w:rsidP="00ED2D59">
      <w:pPr>
        <w:rPr>
          <w:color w:val="000000" w:themeColor="text1"/>
        </w:rPr>
      </w:pPr>
      <w:r w:rsidRPr="00846E23">
        <w:rPr>
          <w:b/>
          <w:bCs/>
          <w:color w:val="000000" w:themeColor="text1"/>
        </w:rPr>
        <w:t>Figure 1</w:t>
      </w:r>
      <w:r w:rsidR="00274D7F">
        <w:rPr>
          <w:b/>
          <w:bCs/>
          <w:color w:val="000000" w:themeColor="text1"/>
        </w:rPr>
        <w:t>:</w:t>
      </w:r>
      <w:r w:rsidRPr="00846E23">
        <w:rPr>
          <w:b/>
          <w:bCs/>
        </w:rPr>
        <w:t xml:space="preserve"> </w:t>
      </w:r>
      <w:r w:rsidRPr="00846E23">
        <w:rPr>
          <w:b/>
          <w:bCs/>
          <w:color w:val="000000" w:themeColor="text1"/>
        </w:rPr>
        <w:t>Mitochondrial energy distribution between heat and ATP production.</w:t>
      </w:r>
      <w:r w:rsidRPr="00846E23">
        <w:rPr>
          <w:color w:val="000000" w:themeColor="text1"/>
        </w:rPr>
        <w:t xml:space="preserve"> Mechanisms of mitochondrial ATP and heat production. Mitochondria have two membranes </w:t>
      </w:r>
      <w:r w:rsidR="00267A0B">
        <w:rPr>
          <w:color w:val="000000" w:themeColor="text1"/>
        </w:rPr>
        <w:t>[</w:t>
      </w:r>
      <w:r w:rsidRPr="00846E23">
        <w:rPr>
          <w:color w:val="000000" w:themeColor="text1"/>
        </w:rPr>
        <w:t>the OMM</w:t>
      </w:r>
      <w:r w:rsidR="002B755C">
        <w:rPr>
          <w:color w:val="000000" w:themeColor="text1"/>
        </w:rPr>
        <w:t xml:space="preserve"> (purple)</w:t>
      </w:r>
      <w:r>
        <w:rPr>
          <w:color w:val="000000" w:themeColor="text1"/>
        </w:rPr>
        <w:t xml:space="preserve"> </w:t>
      </w:r>
      <w:r w:rsidRPr="00846E23">
        <w:rPr>
          <w:color w:val="000000" w:themeColor="text1"/>
        </w:rPr>
        <w:t>and the IMM</w:t>
      </w:r>
      <w:r w:rsidR="002B755C">
        <w:rPr>
          <w:color w:val="000000" w:themeColor="text1"/>
        </w:rPr>
        <w:t xml:space="preserve"> (</w:t>
      </w:r>
      <w:r w:rsidR="00C67A28">
        <w:rPr>
          <w:color w:val="000000" w:themeColor="text1"/>
        </w:rPr>
        <w:t>orange</w:t>
      </w:r>
      <w:r w:rsidR="002B755C">
        <w:rPr>
          <w:color w:val="000000" w:themeColor="text1"/>
        </w:rPr>
        <w:t>)</w:t>
      </w:r>
      <w:r w:rsidR="00267A0B">
        <w:rPr>
          <w:color w:val="000000" w:themeColor="text1"/>
        </w:rPr>
        <w:t>]</w:t>
      </w:r>
      <w:r w:rsidRPr="00846E23">
        <w:rPr>
          <w:color w:val="000000" w:themeColor="text1"/>
        </w:rPr>
        <w:t xml:space="preserve">, which contain the </w:t>
      </w:r>
      <w:r>
        <w:rPr>
          <w:color w:val="000000" w:themeColor="text1"/>
        </w:rPr>
        <w:t>machinery</w:t>
      </w:r>
      <w:r w:rsidRPr="00846E23">
        <w:rPr>
          <w:color w:val="000000" w:themeColor="text1"/>
        </w:rPr>
        <w:t xml:space="preserve"> for ATP and heat production. The ETC generates an electrochemical gradient of H</w:t>
      </w:r>
      <w:r w:rsidRPr="00846E23">
        <w:rPr>
          <w:color w:val="000000" w:themeColor="text1"/>
          <w:vertAlign w:val="superscript"/>
        </w:rPr>
        <w:t>+</w:t>
      </w:r>
      <w:r w:rsidRPr="00846E23">
        <w:rPr>
          <w:color w:val="000000" w:themeColor="text1"/>
        </w:rPr>
        <w:t xml:space="preserve"> across the IMM, which is used by ATP synthase (AS) to produce ATP and used by UCPs to generate heat.</w:t>
      </w:r>
    </w:p>
    <w:p w14:paraId="38757B57" w14:textId="77777777" w:rsidR="00846E23" w:rsidRDefault="00846E23" w:rsidP="00ED2D59">
      <w:pPr>
        <w:rPr>
          <w:color w:val="000000" w:themeColor="text1"/>
        </w:rPr>
      </w:pPr>
    </w:p>
    <w:p w14:paraId="589A4F8F" w14:textId="057BF2B6" w:rsidR="006E4797" w:rsidRDefault="00846E23" w:rsidP="00ED2D59">
      <w:pPr>
        <w:rPr>
          <w:color w:val="000000" w:themeColor="text1"/>
        </w:rPr>
      </w:pPr>
      <w:r w:rsidRPr="001742B5">
        <w:rPr>
          <w:b/>
          <w:bCs/>
          <w:color w:val="000000" w:themeColor="text1"/>
        </w:rPr>
        <w:t>Figure 2</w:t>
      </w:r>
      <w:r w:rsidR="00274D7F">
        <w:rPr>
          <w:b/>
          <w:bCs/>
          <w:color w:val="000000" w:themeColor="text1"/>
        </w:rPr>
        <w:t>:</w:t>
      </w:r>
      <w:r w:rsidRPr="001742B5">
        <w:rPr>
          <w:b/>
          <w:bCs/>
          <w:color w:val="000000" w:themeColor="text1"/>
        </w:rPr>
        <w:t xml:space="preserve"> </w:t>
      </w:r>
      <w:r w:rsidR="001742B5" w:rsidRPr="001742B5">
        <w:rPr>
          <w:b/>
          <w:bCs/>
          <w:color w:val="000000" w:themeColor="text1"/>
        </w:rPr>
        <w:t>Mitochondrial patch-clamp technique</w:t>
      </w:r>
      <w:r w:rsidR="007352AD">
        <w:rPr>
          <w:b/>
          <w:bCs/>
          <w:color w:val="000000" w:themeColor="text1"/>
        </w:rPr>
        <w:t xml:space="preserve"> (modified from </w:t>
      </w:r>
      <w:proofErr w:type="spellStart"/>
      <w:r w:rsidR="007352AD">
        <w:rPr>
          <w:b/>
          <w:bCs/>
          <w:color w:val="000000" w:themeColor="text1"/>
        </w:rPr>
        <w:t>Bertholet</w:t>
      </w:r>
      <w:proofErr w:type="spellEnd"/>
      <w:r w:rsidR="007352AD">
        <w:rPr>
          <w:b/>
          <w:bCs/>
          <w:color w:val="000000" w:themeColor="text1"/>
        </w:rPr>
        <w:t xml:space="preserve"> et al. 2020)</w:t>
      </w:r>
      <w:r w:rsidR="007352AD">
        <w:rPr>
          <w:b/>
          <w:bCs/>
          <w:color w:val="000000" w:themeColor="text1"/>
        </w:rPr>
        <w:fldChar w:fldCharType="begin"/>
      </w:r>
      <w:r w:rsidR="007352AD">
        <w:rPr>
          <w:b/>
          <w:bCs/>
          <w:color w:val="000000" w:themeColor="text1"/>
        </w:rPr>
        <w:instrText xml:space="preserve"> ADDIN EN.CITE &lt;EndNote&gt;&lt;Cite&gt;&lt;Author&gt;Bertholet&lt;/Author&gt;&lt;Year&gt;2020&lt;/Year&gt;&lt;RecNum&gt;1786&lt;/RecNum&gt;&lt;DisplayText&gt;&lt;style face="superscript"&gt;15&lt;/style&gt;&lt;/DisplayText&gt;&lt;record&gt;&lt;rec-number&gt;1786&lt;/rec-number&gt;&lt;foreign-keys&gt;&lt;key app="EN" db-id="02pe59vavve9fkezfa7v25dpdwxtzeet2xft" timestamp="1588626142"&gt;1786&lt;/key&gt;&lt;/foreign-keys&gt;&lt;ref-type name="Journal Article"&gt;17&lt;/ref-type&gt;&lt;contributors&gt;&lt;authors&gt;&lt;author&gt;Bertholet, A. M.&lt;/author&gt;&lt;author&gt;Kirichok, Y.&lt;/author&gt;&lt;/authors&gt;&lt;/contributors&gt;&lt;auth-address&gt;Department of Physiology, University of California, San Francisco, San Francisco, CA, United States.&lt;/auth-address&gt;&lt;titles&gt;&lt;title&gt;Patch-Clamp Analysis of the Mitochondrial H(+) Leak in Brown and Beige Fat&lt;/title&gt;&lt;secondary-title&gt;Front Physiol&lt;/secondary-title&gt;&lt;/titles&gt;&lt;periodical&gt;&lt;full-title&gt;Front Physiol&lt;/full-title&gt;&lt;/periodical&gt;&lt;pages&gt;326&lt;/pages&gt;&lt;volume&gt;11&lt;/volume&gt;&lt;edition&gt;2020/05/01&lt;/edition&gt;&lt;keywords&gt;&lt;keyword&gt;H+ leak pathway&lt;/keyword&gt;&lt;keyword&gt;beige fat&lt;/keyword&gt;&lt;keyword&gt;brown fat&lt;/keyword&gt;&lt;keyword&gt;fatty acid&lt;/keyword&gt;&lt;keyword&gt;mitochondria&lt;/keyword&gt;&lt;keyword&gt;patch-clamp technique&lt;/keyword&gt;&lt;keyword&gt;thermogenesis&lt;/keyword&gt;&lt;keyword&gt;uncoupling&lt;/keyword&gt;&lt;/keywords&gt;&lt;dates&gt;&lt;year&gt;2020&lt;/year&gt;&lt;/dates&gt;&lt;isbn&gt;1664-042X (Print)&amp;#xD;1664-042X (Linking)&lt;/isbn&gt;&lt;accession-num&gt;32351404&lt;/accession-num&gt;&lt;urls&gt;&lt;related-urls&gt;&lt;url&gt;https://www.ncbi.nlm.nih.gov/pubmed/32351404&lt;/url&gt;&lt;/related-urls&gt;&lt;/urls&gt;&lt;custom2&gt;PMC7174661&lt;/custom2&gt;&lt;electronic-resource-num&gt;10.3389/fphys.2020.00326&lt;/electronic-resource-num&gt;&lt;/record&gt;&lt;/Cite&gt;&lt;/EndNote&gt;</w:instrText>
      </w:r>
      <w:r w:rsidR="007352AD">
        <w:rPr>
          <w:b/>
          <w:bCs/>
          <w:color w:val="000000" w:themeColor="text1"/>
        </w:rPr>
        <w:fldChar w:fldCharType="separate"/>
      </w:r>
      <w:r w:rsidR="007352AD" w:rsidRPr="007352AD">
        <w:rPr>
          <w:b/>
          <w:bCs/>
          <w:noProof/>
          <w:color w:val="000000" w:themeColor="text1"/>
          <w:vertAlign w:val="superscript"/>
        </w:rPr>
        <w:t>15</w:t>
      </w:r>
      <w:r w:rsidR="007352AD">
        <w:rPr>
          <w:b/>
          <w:bCs/>
          <w:color w:val="000000" w:themeColor="text1"/>
        </w:rPr>
        <w:fldChar w:fldCharType="end"/>
      </w:r>
      <w:r w:rsidR="001742B5" w:rsidRPr="001742B5">
        <w:rPr>
          <w:b/>
          <w:bCs/>
          <w:color w:val="000000" w:themeColor="text1"/>
        </w:rPr>
        <w:t>.</w:t>
      </w:r>
      <w:r w:rsidR="001742B5" w:rsidRPr="001742B5">
        <w:rPr>
          <w:color w:val="000000" w:themeColor="text1"/>
        </w:rPr>
        <w:t xml:space="preserve"> </w:t>
      </w:r>
      <w:r w:rsidR="001742B5" w:rsidRPr="005A446F">
        <w:rPr>
          <w:color w:val="000000" w:themeColor="text1"/>
        </w:rPr>
        <w:t>(</w:t>
      </w:r>
      <w:r w:rsidR="001742B5" w:rsidRPr="00A84059">
        <w:rPr>
          <w:b/>
          <w:bCs/>
          <w:color w:val="000000" w:themeColor="text1"/>
        </w:rPr>
        <w:t>A</w:t>
      </w:r>
      <w:r w:rsidR="001742B5" w:rsidRPr="005A446F">
        <w:rPr>
          <w:color w:val="000000" w:themeColor="text1"/>
        </w:rPr>
        <w:t>)</w:t>
      </w:r>
      <w:r w:rsidR="001742B5" w:rsidRPr="001742B5">
        <w:rPr>
          <w:color w:val="000000" w:themeColor="text1"/>
        </w:rPr>
        <w:t xml:space="preserve"> </w:t>
      </w:r>
      <w:r w:rsidR="001742B5">
        <w:rPr>
          <w:color w:val="000000" w:themeColor="text1"/>
        </w:rPr>
        <w:t>M</w:t>
      </w:r>
      <w:r w:rsidR="001742B5" w:rsidRPr="001742B5">
        <w:rPr>
          <w:color w:val="000000" w:themeColor="text1"/>
        </w:rPr>
        <w:t xml:space="preserve">itochondria </w:t>
      </w:r>
      <w:r w:rsidR="001742B5">
        <w:rPr>
          <w:color w:val="000000" w:themeColor="text1"/>
        </w:rPr>
        <w:t xml:space="preserve">are isolated </w:t>
      </w:r>
      <w:r w:rsidR="001742B5" w:rsidRPr="001742B5">
        <w:rPr>
          <w:color w:val="000000" w:themeColor="text1"/>
        </w:rPr>
        <w:t>from tissue lysate by centrifugation</w:t>
      </w:r>
      <w:r w:rsidR="001742B5">
        <w:rPr>
          <w:color w:val="000000" w:themeColor="text1"/>
        </w:rPr>
        <w:t xml:space="preserve"> (OMM in purple and IMM in </w:t>
      </w:r>
      <w:r w:rsidR="00C67A28">
        <w:rPr>
          <w:color w:val="000000" w:themeColor="text1"/>
        </w:rPr>
        <w:t>orange</w:t>
      </w:r>
      <w:r w:rsidR="001742B5">
        <w:rPr>
          <w:color w:val="000000" w:themeColor="text1"/>
        </w:rPr>
        <w:t>).</w:t>
      </w:r>
      <w:r w:rsidR="001742B5" w:rsidRPr="001742B5">
        <w:rPr>
          <w:color w:val="000000" w:themeColor="text1"/>
        </w:rPr>
        <w:t xml:space="preserve"> </w:t>
      </w:r>
      <w:r w:rsidR="001742B5" w:rsidRPr="005A446F">
        <w:rPr>
          <w:color w:val="000000" w:themeColor="text1"/>
        </w:rPr>
        <w:t>(</w:t>
      </w:r>
      <w:r w:rsidR="001742B5" w:rsidRPr="00A84059">
        <w:rPr>
          <w:b/>
          <w:bCs/>
          <w:color w:val="000000" w:themeColor="text1"/>
        </w:rPr>
        <w:t>B</w:t>
      </w:r>
      <w:r w:rsidR="001742B5" w:rsidRPr="005A446F">
        <w:rPr>
          <w:color w:val="000000" w:themeColor="text1"/>
        </w:rPr>
        <w:t>)</w:t>
      </w:r>
      <w:r w:rsidR="001742B5">
        <w:rPr>
          <w:color w:val="000000" w:themeColor="text1"/>
        </w:rPr>
        <w:t xml:space="preserve"> L</w:t>
      </w:r>
      <w:r w:rsidR="001742B5" w:rsidRPr="001742B5">
        <w:rPr>
          <w:color w:val="000000" w:themeColor="text1"/>
        </w:rPr>
        <w:t>ow-pressure French press</w:t>
      </w:r>
      <w:r w:rsidR="001742B5">
        <w:rPr>
          <w:color w:val="000000" w:themeColor="text1"/>
        </w:rPr>
        <w:t xml:space="preserve"> ruptures the OMM to release the IMM which gives a mitoplast.</w:t>
      </w:r>
      <w:r w:rsidR="001742B5" w:rsidRPr="001742B5">
        <w:rPr>
          <w:color w:val="000000" w:themeColor="text1"/>
        </w:rPr>
        <w:t xml:space="preserve"> </w:t>
      </w:r>
      <w:bookmarkStart w:id="2" w:name="_Hlk68026435"/>
      <w:r w:rsidR="00C84D11">
        <w:rPr>
          <w:color w:val="000000" w:themeColor="text1"/>
        </w:rPr>
        <w:t>Left panel represents a m</w:t>
      </w:r>
      <w:r w:rsidR="00C84D11" w:rsidRPr="00846E23">
        <w:rPr>
          <w:color w:val="000000" w:themeColor="text1"/>
        </w:rPr>
        <w:t>itoplast</w:t>
      </w:r>
      <w:r w:rsidR="00274D7F">
        <w:rPr>
          <w:color w:val="000000" w:themeColor="text1"/>
        </w:rPr>
        <w:t>,</w:t>
      </w:r>
      <w:r w:rsidR="00C84D11">
        <w:rPr>
          <w:color w:val="000000" w:themeColor="text1"/>
        </w:rPr>
        <w:t xml:space="preserve"> which</w:t>
      </w:r>
      <w:r w:rsidR="00C84D11" w:rsidRPr="00846E23">
        <w:rPr>
          <w:color w:val="000000" w:themeColor="text1"/>
        </w:rPr>
        <w:t xml:space="preserve"> </w:t>
      </w:r>
      <w:r w:rsidR="00ED3FE6" w:rsidRPr="00846E23">
        <w:rPr>
          <w:color w:val="000000" w:themeColor="text1"/>
        </w:rPr>
        <w:t>assume</w:t>
      </w:r>
      <w:bookmarkEnd w:id="2"/>
      <w:r w:rsidR="00274D7F">
        <w:rPr>
          <w:color w:val="000000" w:themeColor="text1"/>
        </w:rPr>
        <w:t>s</w:t>
      </w:r>
      <w:r w:rsidR="00ED3FE6" w:rsidRPr="00846E23">
        <w:rPr>
          <w:color w:val="000000" w:themeColor="text1"/>
        </w:rPr>
        <w:t xml:space="preserve"> an 8-shaped form</w:t>
      </w:r>
      <w:r w:rsidR="00ED3FE6" w:rsidRPr="001742B5">
        <w:rPr>
          <w:color w:val="000000" w:themeColor="text1"/>
        </w:rPr>
        <w:t xml:space="preserve"> </w:t>
      </w:r>
      <w:r w:rsidR="00ED3FE6">
        <w:rPr>
          <w:color w:val="000000" w:themeColor="text1"/>
        </w:rPr>
        <w:t>with r</w:t>
      </w:r>
      <w:r w:rsidR="001742B5" w:rsidRPr="001742B5">
        <w:rPr>
          <w:color w:val="000000" w:themeColor="text1"/>
        </w:rPr>
        <w:t>emnants of the OMM attached to the IMM</w:t>
      </w:r>
      <w:r w:rsidR="001742B5">
        <w:rPr>
          <w:color w:val="000000" w:themeColor="text1"/>
        </w:rPr>
        <w:t>.</w:t>
      </w:r>
      <w:r w:rsidR="001742B5" w:rsidRPr="001742B5">
        <w:rPr>
          <w:color w:val="000000" w:themeColor="text1"/>
        </w:rPr>
        <w:t xml:space="preserve"> </w:t>
      </w:r>
      <w:r w:rsidR="001742B5">
        <w:rPr>
          <w:color w:val="000000" w:themeColor="text1"/>
        </w:rPr>
        <w:t>A glass pipette is approached to the IMM to form a</w:t>
      </w:r>
      <w:r w:rsidR="001742B5" w:rsidRPr="001742B5">
        <w:rPr>
          <w:color w:val="000000" w:themeColor="text1"/>
        </w:rPr>
        <w:t xml:space="preserve"> </w:t>
      </w:r>
      <w:proofErr w:type="spellStart"/>
      <w:r w:rsidR="001742B5" w:rsidRPr="001742B5">
        <w:rPr>
          <w:color w:val="000000" w:themeColor="text1"/>
        </w:rPr>
        <w:t>gigaohm</w:t>
      </w:r>
      <w:proofErr w:type="spellEnd"/>
      <w:r w:rsidR="001742B5" w:rsidRPr="001742B5">
        <w:rPr>
          <w:color w:val="000000" w:themeColor="text1"/>
        </w:rPr>
        <w:t xml:space="preserve"> se</w:t>
      </w:r>
      <w:r w:rsidR="001742B5">
        <w:rPr>
          <w:color w:val="000000" w:themeColor="text1"/>
        </w:rPr>
        <w:t xml:space="preserve">al </w:t>
      </w:r>
      <w:r w:rsidR="001742B5" w:rsidRPr="001742B5">
        <w:rPr>
          <w:color w:val="000000" w:themeColor="text1"/>
        </w:rPr>
        <w:t>(mitoplast-attached configuration</w:t>
      </w:r>
      <w:bookmarkStart w:id="3" w:name="_Hlk68019661"/>
      <w:r w:rsidR="001742B5" w:rsidRPr="001742B5">
        <w:rPr>
          <w:color w:val="000000" w:themeColor="text1"/>
        </w:rPr>
        <w:t>)</w:t>
      </w:r>
      <w:r w:rsidR="001742B5">
        <w:rPr>
          <w:color w:val="000000" w:themeColor="text1"/>
        </w:rPr>
        <w:t>.</w:t>
      </w:r>
      <w:r w:rsidR="00C84D11">
        <w:rPr>
          <w:color w:val="000000" w:themeColor="text1"/>
        </w:rPr>
        <w:t xml:space="preserve"> </w:t>
      </w:r>
      <w:bookmarkStart w:id="4" w:name="_Hlk68026472"/>
      <w:r w:rsidR="00C84D11">
        <w:rPr>
          <w:color w:val="000000" w:themeColor="text1"/>
        </w:rPr>
        <w:t xml:space="preserve">A photograph </w:t>
      </w:r>
      <w:r w:rsidR="00C67A28">
        <w:rPr>
          <w:color w:val="000000" w:themeColor="text1"/>
        </w:rPr>
        <w:t xml:space="preserve">of </w:t>
      </w:r>
      <w:r w:rsidR="00C84D11">
        <w:rPr>
          <w:color w:val="000000" w:themeColor="text1"/>
        </w:rPr>
        <w:t xml:space="preserve">the </w:t>
      </w:r>
      <w:r w:rsidR="00C84D11" w:rsidRPr="001742B5">
        <w:rPr>
          <w:color w:val="000000" w:themeColor="text1"/>
        </w:rPr>
        <w:t>mitoplast-attached configuration</w:t>
      </w:r>
      <w:r w:rsidR="00C84D11">
        <w:rPr>
          <w:color w:val="000000" w:themeColor="text1"/>
        </w:rPr>
        <w:t xml:space="preserve"> is shown in </w:t>
      </w:r>
      <w:r w:rsidR="00274D7F">
        <w:rPr>
          <w:color w:val="000000" w:themeColor="text1"/>
        </w:rPr>
        <w:t xml:space="preserve">the </w:t>
      </w:r>
      <w:r w:rsidR="00C84D11">
        <w:rPr>
          <w:color w:val="000000" w:themeColor="text1"/>
        </w:rPr>
        <w:t>right panel.</w:t>
      </w:r>
      <w:r w:rsidR="001742B5">
        <w:rPr>
          <w:color w:val="000000" w:themeColor="text1"/>
        </w:rPr>
        <w:t xml:space="preserve"> </w:t>
      </w:r>
      <w:bookmarkEnd w:id="3"/>
      <w:bookmarkEnd w:id="4"/>
      <w:r w:rsidR="001742B5" w:rsidRPr="005A446F">
        <w:rPr>
          <w:color w:val="000000" w:themeColor="text1"/>
        </w:rPr>
        <w:t>(</w:t>
      </w:r>
      <w:r w:rsidR="001742B5" w:rsidRPr="00A84059">
        <w:rPr>
          <w:b/>
          <w:bCs/>
          <w:color w:val="000000" w:themeColor="text1"/>
        </w:rPr>
        <w:t>C</w:t>
      </w:r>
      <w:r w:rsidR="001742B5" w:rsidRPr="005A446F">
        <w:rPr>
          <w:color w:val="000000" w:themeColor="text1"/>
        </w:rPr>
        <w:t>)</w:t>
      </w:r>
      <w:r w:rsidR="00947637">
        <w:rPr>
          <w:color w:val="000000" w:themeColor="text1"/>
        </w:rPr>
        <w:t xml:space="preserve"> </w:t>
      </w:r>
      <w:bookmarkStart w:id="5" w:name="_Hlk68026527"/>
      <w:r w:rsidR="00947637" w:rsidRPr="00947637">
        <w:rPr>
          <w:color w:val="000000" w:themeColor="text1"/>
        </w:rPr>
        <w:t>The configuration of the whole</w:t>
      </w:r>
      <w:r w:rsidR="00947637">
        <w:rPr>
          <w:color w:val="000000" w:themeColor="text1"/>
        </w:rPr>
        <w:t>-</w:t>
      </w:r>
      <w:r w:rsidR="00C67A28">
        <w:rPr>
          <w:color w:val="000000" w:themeColor="text1"/>
        </w:rPr>
        <w:t xml:space="preserve">IMM </w:t>
      </w:r>
      <w:r w:rsidR="007352AD">
        <w:rPr>
          <w:color w:val="000000" w:themeColor="text1"/>
        </w:rPr>
        <w:t>(</w:t>
      </w:r>
      <w:r w:rsidR="00C84D11">
        <w:rPr>
          <w:color w:val="000000" w:themeColor="text1"/>
        </w:rPr>
        <w:t xml:space="preserve">diagram in </w:t>
      </w:r>
      <w:r w:rsidR="00274D7F">
        <w:rPr>
          <w:color w:val="000000" w:themeColor="text1"/>
        </w:rPr>
        <w:t xml:space="preserve">the </w:t>
      </w:r>
      <w:r w:rsidR="00C84D11">
        <w:rPr>
          <w:color w:val="000000" w:themeColor="text1"/>
        </w:rPr>
        <w:t>left panel</w:t>
      </w:r>
      <w:r w:rsidR="007352AD">
        <w:rPr>
          <w:color w:val="000000" w:themeColor="text1"/>
        </w:rPr>
        <w:t xml:space="preserve">) </w:t>
      </w:r>
      <w:r w:rsidR="00947637" w:rsidRPr="00947637">
        <w:rPr>
          <w:color w:val="000000" w:themeColor="text1"/>
        </w:rPr>
        <w:t xml:space="preserve">is </w:t>
      </w:r>
      <w:r w:rsidR="00947637" w:rsidRPr="00947637">
        <w:rPr>
          <w:color w:val="000000" w:themeColor="text1"/>
        </w:rPr>
        <w:lastRenderedPageBreak/>
        <w:t>obtained after breaking the membrane patch under the pipette by several voltage pulses (200</w:t>
      </w:r>
      <w:r w:rsidR="00274D7F">
        <w:rPr>
          <w:color w:val="000000" w:themeColor="text1"/>
        </w:rPr>
        <w:t>–</w:t>
      </w:r>
      <w:r w:rsidR="00947637" w:rsidRPr="00947637">
        <w:rPr>
          <w:color w:val="000000" w:themeColor="text1"/>
        </w:rPr>
        <w:t>500 mV)</w:t>
      </w:r>
      <w:r w:rsidR="001742B5" w:rsidRPr="001742B5">
        <w:rPr>
          <w:color w:val="000000" w:themeColor="text1"/>
        </w:rPr>
        <w:t xml:space="preserve">. </w:t>
      </w:r>
      <w:r w:rsidR="00C84D11" w:rsidRPr="00C84D11">
        <w:rPr>
          <w:color w:val="000000" w:themeColor="text1"/>
        </w:rPr>
        <w:t xml:space="preserve">A photograph </w:t>
      </w:r>
      <w:r w:rsidR="007352AD">
        <w:rPr>
          <w:color w:val="000000" w:themeColor="text1"/>
        </w:rPr>
        <w:t xml:space="preserve">of </w:t>
      </w:r>
      <w:r w:rsidR="00C84D11" w:rsidRPr="00C84D11">
        <w:rPr>
          <w:color w:val="000000" w:themeColor="text1"/>
        </w:rPr>
        <w:t xml:space="preserve">the </w:t>
      </w:r>
      <w:r w:rsidR="00C84D11">
        <w:rPr>
          <w:color w:val="000000" w:themeColor="text1"/>
        </w:rPr>
        <w:t>whole IMM</w:t>
      </w:r>
      <w:r w:rsidR="00C84D11" w:rsidRPr="00C84D11">
        <w:rPr>
          <w:color w:val="000000" w:themeColor="text1"/>
        </w:rPr>
        <w:t xml:space="preserve"> configuration is shown in </w:t>
      </w:r>
      <w:r w:rsidR="00274D7F">
        <w:rPr>
          <w:color w:val="000000" w:themeColor="text1"/>
        </w:rPr>
        <w:t xml:space="preserve">the </w:t>
      </w:r>
      <w:r w:rsidR="00C84D11" w:rsidRPr="00C84D11">
        <w:rPr>
          <w:color w:val="000000" w:themeColor="text1"/>
        </w:rPr>
        <w:t>right panel.</w:t>
      </w:r>
      <w:bookmarkEnd w:id="5"/>
      <w:r w:rsidR="00C84D11" w:rsidRPr="00C84D11">
        <w:rPr>
          <w:color w:val="000000" w:themeColor="text1"/>
        </w:rPr>
        <w:t xml:space="preserve"> </w:t>
      </w:r>
      <w:r w:rsidR="00ED3FE6">
        <w:rPr>
          <w:color w:val="000000" w:themeColor="text1"/>
        </w:rPr>
        <w:t>Inward currents (</w:t>
      </w:r>
      <w:r w:rsidR="00ED3FE6" w:rsidRPr="00ED3FE6">
        <w:rPr>
          <w:i/>
          <w:iCs/>
          <w:color w:val="000000" w:themeColor="text1"/>
        </w:rPr>
        <w:t>I</w:t>
      </w:r>
      <w:r w:rsidR="00ED3FE6">
        <w:rPr>
          <w:color w:val="000000" w:themeColor="text1"/>
        </w:rPr>
        <w:t>, red) are negative.</w:t>
      </w:r>
    </w:p>
    <w:p w14:paraId="38069B13" w14:textId="70780436" w:rsidR="00846E23" w:rsidRDefault="00846E23" w:rsidP="00ED2D59">
      <w:pPr>
        <w:rPr>
          <w:color w:val="000000" w:themeColor="text1"/>
        </w:rPr>
      </w:pPr>
    </w:p>
    <w:p w14:paraId="4DE33559" w14:textId="26F3A1AC" w:rsidR="00C40DAD" w:rsidRDefault="00C40DAD" w:rsidP="00ED2D59">
      <w:pPr>
        <w:rPr>
          <w:color w:val="000000" w:themeColor="text1"/>
        </w:rPr>
      </w:pPr>
      <w:bookmarkStart w:id="6" w:name="_Hlk68026563"/>
      <w:r w:rsidRPr="00CF032F">
        <w:rPr>
          <w:b/>
          <w:bCs/>
          <w:color w:val="000000" w:themeColor="text1"/>
        </w:rPr>
        <w:t xml:space="preserve">Figure </w:t>
      </w:r>
      <w:r>
        <w:rPr>
          <w:b/>
          <w:bCs/>
          <w:color w:val="000000" w:themeColor="text1"/>
        </w:rPr>
        <w:t>3</w:t>
      </w:r>
      <w:r w:rsidR="00274D7F">
        <w:rPr>
          <w:b/>
          <w:bCs/>
          <w:color w:val="000000" w:themeColor="text1"/>
        </w:rPr>
        <w:t>:</w:t>
      </w:r>
      <w:r w:rsidRPr="00CF032F">
        <w:rPr>
          <w:b/>
          <w:bCs/>
        </w:rPr>
        <w:t xml:space="preserve"> </w:t>
      </w:r>
      <w:r>
        <w:rPr>
          <w:b/>
          <w:bCs/>
          <w:color w:val="000000" w:themeColor="text1"/>
        </w:rPr>
        <w:t>French Press and electrophysiological setup</w:t>
      </w:r>
      <w:r w:rsidRPr="00CF032F">
        <w:rPr>
          <w:b/>
          <w:bCs/>
          <w:color w:val="000000" w:themeColor="text1"/>
        </w:rPr>
        <w:t>.</w:t>
      </w:r>
      <w:r>
        <w:rPr>
          <w:color w:val="000000" w:themeColor="text1"/>
        </w:rPr>
        <w:t xml:space="preserve"> </w:t>
      </w:r>
      <w:r w:rsidRPr="005A446F">
        <w:rPr>
          <w:color w:val="000000" w:themeColor="text1"/>
        </w:rPr>
        <w:t>(</w:t>
      </w:r>
      <w:r w:rsidRPr="00A84059">
        <w:rPr>
          <w:b/>
          <w:bCs/>
          <w:color w:val="000000" w:themeColor="text1"/>
        </w:rPr>
        <w:t>A</w:t>
      </w:r>
      <w:r w:rsidRPr="005A446F">
        <w:rPr>
          <w:color w:val="000000" w:themeColor="text1"/>
        </w:rPr>
        <w:t>)</w:t>
      </w:r>
      <w:r>
        <w:rPr>
          <w:color w:val="000000" w:themeColor="text1"/>
        </w:rPr>
        <w:t xml:space="preserve"> Picture of French Press</w:t>
      </w:r>
      <w:r w:rsidR="00274D7F">
        <w:rPr>
          <w:color w:val="000000" w:themeColor="text1"/>
        </w:rPr>
        <w:t>,</w:t>
      </w:r>
      <w:r w:rsidR="00C84D11">
        <w:rPr>
          <w:color w:val="000000" w:themeColor="text1"/>
        </w:rPr>
        <w:t xml:space="preserve"> </w:t>
      </w:r>
      <w:r>
        <w:rPr>
          <w:color w:val="000000" w:themeColor="text1"/>
        </w:rPr>
        <w:t xml:space="preserve">which </w:t>
      </w:r>
      <w:r w:rsidR="00C84D11">
        <w:rPr>
          <w:color w:val="000000" w:themeColor="text1"/>
        </w:rPr>
        <w:t xml:space="preserve">helps </w:t>
      </w:r>
      <w:r>
        <w:rPr>
          <w:color w:val="000000" w:themeColor="text1"/>
        </w:rPr>
        <w:t>rupture the OMM to release the IMM</w:t>
      </w:r>
      <w:r w:rsidRPr="00CF032F">
        <w:rPr>
          <w:color w:val="000000" w:themeColor="text1"/>
        </w:rPr>
        <w:t>.</w:t>
      </w:r>
      <w:r>
        <w:rPr>
          <w:color w:val="000000" w:themeColor="text1"/>
        </w:rPr>
        <w:t xml:space="preserve"> </w:t>
      </w:r>
      <w:r w:rsidRPr="005A446F">
        <w:rPr>
          <w:color w:val="000000" w:themeColor="text1"/>
        </w:rPr>
        <w:t>(</w:t>
      </w:r>
      <w:r w:rsidRPr="007352AD">
        <w:rPr>
          <w:b/>
          <w:bCs/>
          <w:color w:val="000000" w:themeColor="text1"/>
        </w:rPr>
        <w:t>B</w:t>
      </w:r>
      <w:r w:rsidRPr="005A446F">
        <w:rPr>
          <w:color w:val="000000" w:themeColor="text1"/>
        </w:rPr>
        <w:t>)</w:t>
      </w:r>
      <w:r>
        <w:rPr>
          <w:color w:val="000000" w:themeColor="text1"/>
        </w:rPr>
        <w:t xml:space="preserve"> Picture of a Faraday cage, </w:t>
      </w:r>
      <w:r w:rsidR="00933BD4" w:rsidRPr="00933BD4">
        <w:rPr>
          <w:color w:val="000000" w:themeColor="text1"/>
        </w:rPr>
        <w:t>inverted microscope with differential interference contrast (DIC), 60</w:t>
      </w:r>
      <w:r w:rsidR="005A446F">
        <w:rPr>
          <w:color w:val="000000" w:themeColor="text1"/>
        </w:rPr>
        <w:t>x</w:t>
      </w:r>
      <w:r w:rsidR="00933BD4" w:rsidRPr="00933BD4">
        <w:rPr>
          <w:color w:val="000000" w:themeColor="text1"/>
        </w:rPr>
        <w:t xml:space="preserve"> water immersion objective, a vibration isolation table</w:t>
      </w:r>
      <w:r w:rsidR="00933BD4">
        <w:rPr>
          <w:color w:val="000000" w:themeColor="text1"/>
        </w:rPr>
        <w:t>,</w:t>
      </w:r>
      <w:r w:rsidR="00933BD4" w:rsidRPr="00933BD4">
        <w:rPr>
          <w:color w:val="000000" w:themeColor="text1"/>
        </w:rPr>
        <w:t xml:space="preserve"> </w:t>
      </w:r>
      <w:r w:rsidR="00933BD4">
        <w:rPr>
          <w:color w:val="000000" w:themeColor="text1"/>
        </w:rPr>
        <w:t>and</w:t>
      </w:r>
      <w:r w:rsidR="00933BD4" w:rsidRPr="00933BD4">
        <w:rPr>
          <w:color w:val="000000" w:themeColor="text1"/>
        </w:rPr>
        <w:t xml:space="preserve"> a micromanipulator</w:t>
      </w:r>
      <w:r w:rsidR="00933BD4">
        <w:rPr>
          <w:color w:val="000000" w:themeColor="text1"/>
        </w:rPr>
        <w:t>.</w:t>
      </w:r>
      <w:r w:rsidR="00933BD4" w:rsidRPr="00933BD4">
        <w:rPr>
          <w:color w:val="000000" w:themeColor="text1"/>
        </w:rPr>
        <w:t xml:space="preserve"> </w:t>
      </w:r>
      <w:r w:rsidR="00933BD4">
        <w:rPr>
          <w:color w:val="000000" w:themeColor="text1"/>
        </w:rPr>
        <w:t xml:space="preserve">The </w:t>
      </w:r>
      <w:r w:rsidR="00933BD4" w:rsidRPr="00933BD4">
        <w:rPr>
          <w:color w:val="000000" w:themeColor="text1"/>
        </w:rPr>
        <w:t>standard amplifier, a standard digitizer</w:t>
      </w:r>
      <w:r w:rsidR="00933BD4">
        <w:rPr>
          <w:color w:val="000000" w:themeColor="text1"/>
        </w:rPr>
        <w:t>,</w:t>
      </w:r>
      <w:r w:rsidR="00933BD4" w:rsidRPr="00933BD4">
        <w:rPr>
          <w:color w:val="000000" w:themeColor="text1"/>
        </w:rPr>
        <w:t xml:space="preserve"> </w:t>
      </w:r>
      <w:r w:rsidR="00933BD4">
        <w:rPr>
          <w:color w:val="000000" w:themeColor="text1"/>
        </w:rPr>
        <w:t xml:space="preserve">and PC computer are not </w:t>
      </w:r>
      <w:r w:rsidR="00274D7F">
        <w:rPr>
          <w:color w:val="000000" w:themeColor="text1"/>
        </w:rPr>
        <w:t xml:space="preserve">shown in </w:t>
      </w:r>
      <w:r w:rsidR="00933BD4">
        <w:rPr>
          <w:color w:val="000000" w:themeColor="text1"/>
        </w:rPr>
        <w:t>the picture.</w:t>
      </w:r>
    </w:p>
    <w:bookmarkEnd w:id="6"/>
    <w:p w14:paraId="5155EB1C" w14:textId="77777777" w:rsidR="00C40DAD" w:rsidRDefault="00C40DAD" w:rsidP="00ED2D59">
      <w:pPr>
        <w:rPr>
          <w:color w:val="000000" w:themeColor="text1"/>
        </w:rPr>
      </w:pPr>
    </w:p>
    <w:p w14:paraId="3BDA9B6F" w14:textId="4AB5719F" w:rsidR="00A84059" w:rsidRPr="00A84059" w:rsidRDefault="00846E23" w:rsidP="00ED2D59">
      <w:pPr>
        <w:rPr>
          <w:color w:val="000000" w:themeColor="text1"/>
        </w:rPr>
      </w:pPr>
      <w:r w:rsidRPr="00CF032F">
        <w:rPr>
          <w:b/>
          <w:bCs/>
          <w:color w:val="000000" w:themeColor="text1"/>
        </w:rPr>
        <w:t xml:space="preserve">Figure </w:t>
      </w:r>
      <w:r w:rsidR="00C40DAD">
        <w:rPr>
          <w:b/>
          <w:bCs/>
          <w:color w:val="000000" w:themeColor="text1"/>
        </w:rPr>
        <w:t>4</w:t>
      </w:r>
      <w:r w:rsidR="00274D7F">
        <w:rPr>
          <w:b/>
          <w:bCs/>
          <w:color w:val="000000" w:themeColor="text1"/>
        </w:rPr>
        <w:t>:</w:t>
      </w:r>
      <w:r w:rsidR="00CF032F" w:rsidRPr="00CF032F">
        <w:rPr>
          <w:b/>
          <w:bCs/>
        </w:rPr>
        <w:t xml:space="preserve"> </w:t>
      </w:r>
      <w:bookmarkStart w:id="7" w:name="_Hlk64983466"/>
      <w:r w:rsidR="00CF032F" w:rsidRPr="00CF032F">
        <w:rPr>
          <w:b/>
          <w:bCs/>
          <w:color w:val="000000" w:themeColor="text1"/>
        </w:rPr>
        <w:t>H</w:t>
      </w:r>
      <w:r w:rsidR="00CF032F" w:rsidRPr="00CF032F">
        <w:rPr>
          <w:b/>
          <w:bCs/>
          <w:color w:val="000000" w:themeColor="text1"/>
          <w:vertAlign w:val="superscript"/>
        </w:rPr>
        <w:t>+</w:t>
      </w:r>
      <w:r w:rsidR="00CF032F" w:rsidRPr="00CF032F">
        <w:rPr>
          <w:b/>
          <w:bCs/>
          <w:color w:val="000000" w:themeColor="text1"/>
        </w:rPr>
        <w:t xml:space="preserve"> current via UCP1 in brown fat</w:t>
      </w:r>
      <w:bookmarkEnd w:id="7"/>
      <w:r w:rsidR="00CF032F" w:rsidRPr="00CF032F">
        <w:rPr>
          <w:b/>
          <w:bCs/>
          <w:color w:val="000000" w:themeColor="text1"/>
        </w:rPr>
        <w:t>.</w:t>
      </w:r>
      <w:r w:rsidR="00CF032F">
        <w:rPr>
          <w:color w:val="000000" w:themeColor="text1"/>
        </w:rPr>
        <w:t xml:space="preserve"> </w:t>
      </w:r>
      <w:r w:rsidR="00CF032F" w:rsidRPr="005A446F">
        <w:rPr>
          <w:color w:val="000000" w:themeColor="text1"/>
        </w:rPr>
        <w:t>(</w:t>
      </w:r>
      <w:r w:rsidR="00CF032F" w:rsidRPr="00A84059">
        <w:rPr>
          <w:b/>
          <w:bCs/>
          <w:color w:val="000000" w:themeColor="text1"/>
        </w:rPr>
        <w:t>A</w:t>
      </w:r>
      <w:r w:rsidR="00CF032F" w:rsidRPr="005A446F">
        <w:rPr>
          <w:color w:val="000000" w:themeColor="text1"/>
        </w:rPr>
        <w:t>)</w:t>
      </w:r>
      <w:r w:rsidR="00CF032F">
        <w:rPr>
          <w:color w:val="000000" w:themeColor="text1"/>
        </w:rPr>
        <w:t xml:space="preserve"> </w:t>
      </w:r>
      <w:r w:rsidR="00CF032F" w:rsidRPr="00CF032F">
        <w:rPr>
          <w:color w:val="000000" w:themeColor="text1"/>
        </w:rPr>
        <w:t xml:space="preserve">Representative </w:t>
      </w:r>
      <w:r w:rsidR="00CF032F">
        <w:rPr>
          <w:color w:val="000000" w:themeColor="text1"/>
        </w:rPr>
        <w:t>UCP1-dependent H</w:t>
      </w:r>
      <w:r w:rsidR="00CF032F" w:rsidRPr="00CF032F">
        <w:rPr>
          <w:color w:val="000000" w:themeColor="text1"/>
          <w:vertAlign w:val="superscript"/>
        </w:rPr>
        <w:t>+</w:t>
      </w:r>
      <w:r w:rsidR="00CF032F">
        <w:rPr>
          <w:color w:val="000000" w:themeColor="text1"/>
        </w:rPr>
        <w:t xml:space="preserve"> current</w:t>
      </w:r>
      <w:r w:rsidR="00CF032F" w:rsidRPr="00CF032F">
        <w:rPr>
          <w:color w:val="000000" w:themeColor="text1"/>
        </w:rPr>
        <w:t xml:space="preserve"> recorded from </w:t>
      </w:r>
      <w:r w:rsidR="00CF032F">
        <w:rPr>
          <w:color w:val="000000" w:themeColor="text1"/>
        </w:rPr>
        <w:t>brown fat</w:t>
      </w:r>
      <w:r w:rsidR="00CF032F" w:rsidRPr="00CF032F">
        <w:rPr>
          <w:color w:val="000000" w:themeColor="text1"/>
        </w:rPr>
        <w:t xml:space="preserve"> mitoplast isolated from WT (upper panel) and </w:t>
      </w:r>
      <w:r w:rsidR="00CF032F" w:rsidRPr="00CF032F">
        <w:rPr>
          <w:i/>
          <w:iCs/>
          <w:color w:val="000000" w:themeColor="text1"/>
        </w:rPr>
        <w:t>UCP1</w:t>
      </w:r>
      <w:r w:rsidR="00CF032F" w:rsidRPr="00CF032F">
        <w:rPr>
          <w:i/>
          <w:iCs/>
          <w:color w:val="000000" w:themeColor="text1"/>
          <w:vertAlign w:val="superscript"/>
        </w:rPr>
        <w:t>−/−</w:t>
      </w:r>
      <w:r w:rsidR="00CF032F" w:rsidRPr="00CF032F">
        <w:rPr>
          <w:color w:val="000000" w:themeColor="text1"/>
        </w:rPr>
        <w:t xml:space="preserve"> mice (lower panel). </w:t>
      </w:r>
      <w:r w:rsidR="00EB7451" w:rsidRPr="00EB7451">
        <w:rPr>
          <w:color w:val="000000" w:themeColor="text1"/>
        </w:rPr>
        <w:t>The control H</w:t>
      </w:r>
      <w:r w:rsidR="00EB7451" w:rsidRPr="007352AD">
        <w:rPr>
          <w:color w:val="000000" w:themeColor="text1"/>
          <w:vertAlign w:val="superscript"/>
        </w:rPr>
        <w:t>+</w:t>
      </w:r>
      <w:r w:rsidR="00EB7451" w:rsidRPr="00EB7451">
        <w:rPr>
          <w:color w:val="000000" w:themeColor="text1"/>
        </w:rPr>
        <w:t xml:space="preserve"> current traces shown in black correspond to the </w:t>
      </w:r>
      <w:r w:rsidR="007352AD" w:rsidRPr="00EB7451">
        <w:rPr>
          <w:color w:val="000000" w:themeColor="text1"/>
        </w:rPr>
        <w:t>stabilized</w:t>
      </w:r>
      <w:r w:rsidR="00EB7451" w:rsidRPr="00EB7451">
        <w:rPr>
          <w:color w:val="000000" w:themeColor="text1"/>
        </w:rPr>
        <w:t xml:space="preserve"> current amplitude after the IMM has been broken. 1 mM GDP is then added to the bath solution (</w:t>
      </w:r>
      <w:r w:rsidR="00841499">
        <w:rPr>
          <w:color w:val="000000" w:themeColor="text1"/>
        </w:rPr>
        <w:t>orange</w:t>
      </w:r>
      <w:r w:rsidR="00EB7451" w:rsidRPr="00EB7451">
        <w:rPr>
          <w:color w:val="000000" w:themeColor="text1"/>
        </w:rPr>
        <w:t xml:space="preserve">). The voltage ramp protocol is shown above the WT traces. The pH of the bath and pipette solutions are shown in the pipette-mitoplast diagram. </w:t>
      </w:r>
      <w:r w:rsidR="00A84059" w:rsidRPr="005A446F">
        <w:rPr>
          <w:color w:val="000000" w:themeColor="text1"/>
        </w:rPr>
        <w:t>(</w:t>
      </w:r>
      <w:r w:rsidR="00A84059" w:rsidRPr="00A84059">
        <w:rPr>
          <w:b/>
          <w:bCs/>
          <w:color w:val="000000" w:themeColor="text1"/>
        </w:rPr>
        <w:t>B</w:t>
      </w:r>
      <w:r w:rsidR="00A84059" w:rsidRPr="005A446F">
        <w:rPr>
          <w:color w:val="000000" w:themeColor="text1"/>
        </w:rPr>
        <w:t>)</w:t>
      </w:r>
      <w:r w:rsidR="00A84059" w:rsidRPr="00A84059">
        <w:t xml:space="preserve"> </w:t>
      </w:r>
      <w:r w:rsidR="00A84059" w:rsidRPr="00A84059">
        <w:rPr>
          <w:color w:val="000000" w:themeColor="text1"/>
        </w:rPr>
        <w:t xml:space="preserve">Inhibition of UCP1 by </w:t>
      </w:r>
      <w:r w:rsidR="002B755C">
        <w:rPr>
          <w:color w:val="000000" w:themeColor="text1"/>
        </w:rPr>
        <w:t>p</w:t>
      </w:r>
      <w:r w:rsidR="00A84059" w:rsidRPr="00A84059">
        <w:rPr>
          <w:color w:val="000000" w:themeColor="text1"/>
        </w:rPr>
        <w:t xml:space="preserve">urine </w:t>
      </w:r>
      <w:r w:rsidR="002B755C">
        <w:rPr>
          <w:color w:val="000000" w:themeColor="text1"/>
        </w:rPr>
        <w:t>n</w:t>
      </w:r>
      <w:r w:rsidR="00A84059" w:rsidRPr="00A84059">
        <w:rPr>
          <w:color w:val="000000" w:themeColor="text1"/>
        </w:rPr>
        <w:t xml:space="preserve">ucleotides in </w:t>
      </w:r>
      <w:r w:rsidR="00A84059">
        <w:rPr>
          <w:color w:val="000000" w:themeColor="text1"/>
        </w:rPr>
        <w:t>b</w:t>
      </w:r>
      <w:r w:rsidR="00A84059" w:rsidRPr="00A84059">
        <w:rPr>
          <w:color w:val="000000" w:themeColor="text1"/>
        </w:rPr>
        <w:t xml:space="preserve">rown </w:t>
      </w:r>
      <w:r w:rsidR="00A84059">
        <w:rPr>
          <w:color w:val="000000" w:themeColor="text1"/>
        </w:rPr>
        <w:t>f</w:t>
      </w:r>
      <w:r w:rsidR="00A84059" w:rsidRPr="00A84059">
        <w:rPr>
          <w:color w:val="000000" w:themeColor="text1"/>
        </w:rPr>
        <w:t>at</w:t>
      </w:r>
      <w:r w:rsidR="00A84059">
        <w:rPr>
          <w:color w:val="000000" w:themeColor="text1"/>
        </w:rPr>
        <w:t xml:space="preserve">. </w:t>
      </w:r>
      <w:r w:rsidR="00A84059" w:rsidRPr="00A84059">
        <w:rPr>
          <w:color w:val="000000" w:themeColor="text1"/>
        </w:rPr>
        <w:t xml:space="preserve">Representative </w:t>
      </w:r>
      <w:r w:rsidR="00A84059">
        <w:rPr>
          <w:color w:val="000000" w:themeColor="text1"/>
        </w:rPr>
        <w:t>UCP1-dependent H</w:t>
      </w:r>
      <w:r w:rsidR="00A84059" w:rsidRPr="00A84059">
        <w:rPr>
          <w:color w:val="000000" w:themeColor="text1"/>
          <w:vertAlign w:val="superscript"/>
        </w:rPr>
        <w:t>+</w:t>
      </w:r>
      <w:r w:rsidR="00A84059">
        <w:rPr>
          <w:color w:val="000000" w:themeColor="text1"/>
        </w:rPr>
        <w:t xml:space="preserve"> current</w:t>
      </w:r>
      <w:r w:rsidR="00A84059" w:rsidRPr="00A84059">
        <w:rPr>
          <w:color w:val="000000" w:themeColor="text1"/>
        </w:rPr>
        <w:t xml:space="preserve"> traces in various concentrations of ATP</w:t>
      </w:r>
      <w:r w:rsidR="00A84059">
        <w:rPr>
          <w:color w:val="000000" w:themeColor="text1"/>
        </w:rPr>
        <w:t xml:space="preserve"> </w:t>
      </w:r>
      <w:r w:rsidR="00A84059" w:rsidRPr="00A84059">
        <w:rPr>
          <w:color w:val="000000" w:themeColor="text1"/>
        </w:rPr>
        <w:t>on the cytosolic face of the IMM</w:t>
      </w:r>
      <w:r w:rsidR="006225D4">
        <w:rPr>
          <w:color w:val="000000" w:themeColor="text1"/>
        </w:rPr>
        <w:t xml:space="preserve"> of brown fat of mice at thermoneutrality</w:t>
      </w:r>
      <w:r w:rsidR="00A84059" w:rsidRPr="00A84059">
        <w:rPr>
          <w:color w:val="000000" w:themeColor="text1"/>
        </w:rPr>
        <w:t xml:space="preserve">. </w:t>
      </w:r>
      <w:r w:rsidR="00A84059">
        <w:rPr>
          <w:color w:val="000000" w:themeColor="text1"/>
        </w:rPr>
        <w:t>UCP1-dependent H</w:t>
      </w:r>
      <w:r w:rsidR="00A84059" w:rsidRPr="004204EF">
        <w:rPr>
          <w:color w:val="000000" w:themeColor="text1"/>
          <w:vertAlign w:val="superscript"/>
        </w:rPr>
        <w:t>+</w:t>
      </w:r>
      <w:r w:rsidR="00A84059">
        <w:rPr>
          <w:color w:val="000000" w:themeColor="text1"/>
        </w:rPr>
        <w:t xml:space="preserve"> current was activated with </w:t>
      </w:r>
      <w:r w:rsidR="00A84059" w:rsidRPr="00A84059">
        <w:rPr>
          <w:color w:val="000000" w:themeColor="text1"/>
        </w:rPr>
        <w:t>0.5 mM oleic acid (OA) mixed with 10 mM MβCD.</w:t>
      </w:r>
      <w:r w:rsidR="004204EF" w:rsidRPr="004204EF">
        <w:t xml:space="preserve"> </w:t>
      </w:r>
      <w:r w:rsidR="004204EF" w:rsidRPr="004204EF">
        <w:rPr>
          <w:color w:val="000000" w:themeColor="text1"/>
        </w:rPr>
        <w:t>The voltage protocol is indicated at the top.</w:t>
      </w:r>
      <w:r w:rsidR="007431D4" w:rsidRPr="007431D4">
        <w:t xml:space="preserve"> </w:t>
      </w:r>
      <w:bookmarkStart w:id="8" w:name="_Hlk68026601"/>
      <w:r w:rsidR="00173822">
        <w:rPr>
          <w:color w:val="000000" w:themeColor="text1"/>
        </w:rPr>
        <w:t>In the l</w:t>
      </w:r>
      <w:r w:rsidR="007431D4">
        <w:rPr>
          <w:color w:val="000000" w:themeColor="text1"/>
        </w:rPr>
        <w:t>ower panel,</w:t>
      </w:r>
      <w:r w:rsidR="007431D4" w:rsidRPr="007431D4">
        <w:rPr>
          <w:color w:val="000000" w:themeColor="text1"/>
        </w:rPr>
        <w:t xml:space="preserve"> the same trace </w:t>
      </w:r>
      <w:r w:rsidR="00173822">
        <w:rPr>
          <w:color w:val="000000" w:themeColor="text1"/>
        </w:rPr>
        <w:t xml:space="preserve">is represented but </w:t>
      </w:r>
      <w:r w:rsidR="007431D4" w:rsidRPr="007431D4">
        <w:rPr>
          <w:color w:val="000000" w:themeColor="text1"/>
        </w:rPr>
        <w:t>not normalized</w:t>
      </w:r>
      <w:r w:rsidR="00173822">
        <w:rPr>
          <w:color w:val="000000" w:themeColor="text1"/>
        </w:rPr>
        <w:t xml:space="preserve"> with the mitoplast membrane capacitance.</w:t>
      </w:r>
      <w:r w:rsidR="007431D4" w:rsidRPr="007431D4">
        <w:rPr>
          <w:color w:val="000000" w:themeColor="text1"/>
        </w:rPr>
        <w:t xml:space="preserve"> The brown fat mitoplast in this figure had a membrane capacitance of 0.624 </w:t>
      </w:r>
      <w:proofErr w:type="spellStart"/>
      <w:r w:rsidR="007431D4" w:rsidRPr="007431D4">
        <w:rPr>
          <w:color w:val="000000" w:themeColor="text1"/>
        </w:rPr>
        <w:t>pF.</w:t>
      </w:r>
      <w:bookmarkEnd w:id="8"/>
      <w:proofErr w:type="spellEnd"/>
    </w:p>
    <w:p w14:paraId="3986040C" w14:textId="655621C4" w:rsidR="00846E23" w:rsidRDefault="00846E23" w:rsidP="00ED2D59">
      <w:pPr>
        <w:rPr>
          <w:color w:val="000000" w:themeColor="text1"/>
        </w:rPr>
      </w:pPr>
    </w:p>
    <w:p w14:paraId="345A3B23" w14:textId="285172AA" w:rsidR="00846E23" w:rsidRDefault="00846E23" w:rsidP="00ED2D59">
      <w:pPr>
        <w:rPr>
          <w:color w:val="000000" w:themeColor="text1"/>
        </w:rPr>
      </w:pPr>
      <w:r w:rsidRPr="00915903">
        <w:rPr>
          <w:b/>
          <w:bCs/>
          <w:color w:val="000000" w:themeColor="text1"/>
        </w:rPr>
        <w:t xml:space="preserve">Figure </w:t>
      </w:r>
      <w:r w:rsidR="00C40DAD">
        <w:rPr>
          <w:b/>
          <w:bCs/>
          <w:color w:val="000000" w:themeColor="text1"/>
        </w:rPr>
        <w:t>5</w:t>
      </w:r>
      <w:r w:rsidR="00274D7F">
        <w:rPr>
          <w:b/>
          <w:bCs/>
          <w:color w:val="000000" w:themeColor="text1"/>
        </w:rPr>
        <w:t>:</w:t>
      </w:r>
      <w:r w:rsidRPr="00915903">
        <w:rPr>
          <w:b/>
          <w:bCs/>
          <w:color w:val="000000" w:themeColor="text1"/>
        </w:rPr>
        <w:t xml:space="preserve"> </w:t>
      </w:r>
      <w:r w:rsidR="00737367">
        <w:rPr>
          <w:rFonts w:ascii="Segoe UI" w:hAnsi="Segoe UI" w:cs="Segoe UI"/>
          <w:b/>
          <w:bCs/>
          <w:color w:val="000000"/>
          <w:sz w:val="22"/>
          <w:szCs w:val="22"/>
        </w:rPr>
        <w:t>FA-dependent H</w:t>
      </w:r>
      <w:r w:rsidR="00737367" w:rsidRPr="00012DAA">
        <w:rPr>
          <w:rFonts w:ascii="Segoe UI" w:hAnsi="Segoe UI" w:cs="Segoe UI"/>
          <w:b/>
          <w:bCs/>
          <w:color w:val="000000"/>
          <w:sz w:val="22"/>
          <w:szCs w:val="22"/>
          <w:vertAlign w:val="superscript"/>
        </w:rPr>
        <w:t>+</w:t>
      </w:r>
      <w:r w:rsidR="00737367">
        <w:rPr>
          <w:rFonts w:ascii="Segoe UI" w:hAnsi="Segoe UI" w:cs="Segoe UI"/>
          <w:b/>
          <w:bCs/>
          <w:color w:val="000000"/>
          <w:sz w:val="22"/>
          <w:szCs w:val="22"/>
        </w:rPr>
        <w:t xml:space="preserve"> current via AAC in heart mitoplast. </w:t>
      </w:r>
      <w:r w:rsidR="00737367" w:rsidRPr="005A446F">
        <w:rPr>
          <w:rFonts w:ascii="Segoe UI" w:hAnsi="Segoe UI" w:cs="Segoe UI"/>
          <w:color w:val="000000"/>
          <w:sz w:val="22"/>
          <w:szCs w:val="22"/>
        </w:rPr>
        <w:t>(</w:t>
      </w:r>
      <w:r w:rsidR="00737367">
        <w:rPr>
          <w:rFonts w:ascii="Segoe UI" w:hAnsi="Segoe UI" w:cs="Segoe UI"/>
          <w:b/>
          <w:bCs/>
          <w:color w:val="000000"/>
          <w:sz w:val="22"/>
          <w:szCs w:val="22"/>
        </w:rPr>
        <w:t>A</w:t>
      </w:r>
      <w:r w:rsidR="00737367" w:rsidRPr="005A446F">
        <w:rPr>
          <w:rFonts w:ascii="Segoe UI" w:hAnsi="Segoe UI" w:cs="Segoe UI"/>
          <w:color w:val="000000"/>
          <w:sz w:val="22"/>
          <w:szCs w:val="22"/>
        </w:rPr>
        <w:t xml:space="preserve">) </w:t>
      </w:r>
      <w:r w:rsidR="00737367">
        <w:rPr>
          <w:rFonts w:ascii="Segoe UI" w:hAnsi="Segoe UI" w:cs="Segoe UI"/>
          <w:color w:val="000000"/>
          <w:sz w:val="22"/>
          <w:szCs w:val="22"/>
        </w:rPr>
        <w:t>Representative AAC-dependent H</w:t>
      </w:r>
      <w:r w:rsidR="00737367" w:rsidRPr="00012DAA">
        <w:rPr>
          <w:rFonts w:ascii="Segoe UI" w:hAnsi="Segoe UI" w:cs="Segoe UI"/>
          <w:color w:val="000000"/>
          <w:sz w:val="22"/>
          <w:szCs w:val="22"/>
          <w:vertAlign w:val="superscript"/>
        </w:rPr>
        <w:t>+</w:t>
      </w:r>
      <w:r w:rsidR="00737367">
        <w:rPr>
          <w:rFonts w:ascii="Segoe UI" w:hAnsi="Segoe UI" w:cs="Segoe UI"/>
          <w:color w:val="000000"/>
          <w:sz w:val="22"/>
          <w:szCs w:val="22"/>
        </w:rPr>
        <w:t xml:space="preserve"> current when applied 2 </w:t>
      </w:r>
      <w:proofErr w:type="spellStart"/>
      <w:r w:rsidR="00737367">
        <w:rPr>
          <w:rFonts w:ascii="Segoe UI" w:hAnsi="Segoe UI" w:cs="Segoe UI"/>
          <w:color w:val="000000"/>
          <w:sz w:val="22"/>
          <w:szCs w:val="22"/>
        </w:rPr>
        <w:t>μM</w:t>
      </w:r>
      <w:proofErr w:type="spellEnd"/>
      <w:r w:rsidR="00737367">
        <w:rPr>
          <w:rFonts w:ascii="Segoe UI" w:hAnsi="Segoe UI" w:cs="Segoe UI"/>
          <w:color w:val="000000"/>
          <w:sz w:val="22"/>
          <w:szCs w:val="22"/>
        </w:rPr>
        <w:t xml:space="preserve"> AA in the bath solution (upper panel, orange) in WT heart mitoplasts and inhibited by 1 </w:t>
      </w:r>
      <w:proofErr w:type="spellStart"/>
      <w:r w:rsidR="00737367">
        <w:rPr>
          <w:rFonts w:ascii="Segoe UI" w:hAnsi="Segoe UI" w:cs="Segoe UI"/>
          <w:color w:val="000000"/>
          <w:sz w:val="22"/>
          <w:szCs w:val="22"/>
        </w:rPr>
        <w:t>μM</w:t>
      </w:r>
      <w:proofErr w:type="spellEnd"/>
      <w:r w:rsidR="00737367">
        <w:rPr>
          <w:rFonts w:ascii="Segoe UI" w:hAnsi="Segoe UI" w:cs="Segoe UI"/>
          <w:color w:val="000000"/>
          <w:sz w:val="22"/>
          <w:szCs w:val="22"/>
        </w:rPr>
        <w:t xml:space="preserve"> CATR (purple). Representative trace recorded in </w:t>
      </w:r>
      <w:r w:rsidR="00737367">
        <w:rPr>
          <w:rFonts w:ascii="Segoe UI" w:hAnsi="Segoe UI" w:cs="Segoe UI"/>
          <w:i/>
          <w:iCs/>
          <w:color w:val="000000"/>
          <w:sz w:val="22"/>
          <w:szCs w:val="22"/>
        </w:rPr>
        <w:t>AAC1</w:t>
      </w:r>
      <w:r w:rsidR="00737367" w:rsidRPr="00012DAA">
        <w:rPr>
          <w:rFonts w:ascii="Segoe UI" w:hAnsi="Segoe UI" w:cs="Segoe UI"/>
          <w:i/>
          <w:iCs/>
          <w:color w:val="000000"/>
          <w:sz w:val="22"/>
          <w:szCs w:val="22"/>
          <w:vertAlign w:val="superscript"/>
        </w:rPr>
        <w:t>−/−</w:t>
      </w:r>
      <w:r w:rsidR="00737367">
        <w:rPr>
          <w:rFonts w:ascii="Segoe UI" w:hAnsi="Segoe UI" w:cs="Segoe UI"/>
          <w:i/>
          <w:iCs/>
          <w:color w:val="000000"/>
          <w:sz w:val="22"/>
          <w:szCs w:val="22"/>
        </w:rPr>
        <w:t xml:space="preserve"> </w:t>
      </w:r>
      <w:r w:rsidR="00737367">
        <w:rPr>
          <w:rFonts w:ascii="Segoe UI" w:hAnsi="Segoe UI" w:cs="Segoe UI"/>
          <w:color w:val="000000"/>
          <w:sz w:val="22"/>
          <w:szCs w:val="22"/>
        </w:rPr>
        <w:t xml:space="preserve">heart mitoplast are in lower panel. Control current is in black. The voltage ramp protocol is shown above the WT traces. The pH of the bath and pipette solutions are shown in the pipette-mitoplast diagram. </w:t>
      </w:r>
      <w:r w:rsidR="00737367" w:rsidRPr="005A446F">
        <w:rPr>
          <w:rFonts w:ascii="Segoe UI" w:hAnsi="Segoe UI" w:cs="Segoe UI"/>
          <w:color w:val="000000"/>
          <w:sz w:val="22"/>
          <w:szCs w:val="22"/>
        </w:rPr>
        <w:t>(</w:t>
      </w:r>
      <w:r w:rsidR="00737367">
        <w:rPr>
          <w:rFonts w:ascii="Segoe UI" w:hAnsi="Segoe UI" w:cs="Segoe UI"/>
          <w:b/>
          <w:bCs/>
          <w:color w:val="000000"/>
          <w:sz w:val="22"/>
          <w:szCs w:val="22"/>
        </w:rPr>
        <w:t>B</w:t>
      </w:r>
      <w:r w:rsidR="00737367" w:rsidRPr="005A446F">
        <w:rPr>
          <w:rFonts w:ascii="Segoe UI" w:hAnsi="Segoe UI" w:cs="Segoe UI"/>
          <w:color w:val="000000"/>
          <w:sz w:val="22"/>
          <w:szCs w:val="22"/>
        </w:rPr>
        <w:t>)</w:t>
      </w:r>
      <w:r w:rsidR="00737367">
        <w:rPr>
          <w:rFonts w:ascii="Segoe UI" w:hAnsi="Segoe UI" w:cs="Segoe UI"/>
          <w:color w:val="000000"/>
          <w:sz w:val="22"/>
          <w:szCs w:val="22"/>
        </w:rPr>
        <w:t xml:space="preserve"> While pipette solution contained 1 mM ADP, AAC-dependent H</w:t>
      </w:r>
      <w:r w:rsidR="00737367" w:rsidRPr="00012DAA">
        <w:rPr>
          <w:rFonts w:ascii="Segoe UI" w:hAnsi="Segoe UI" w:cs="Segoe UI"/>
          <w:color w:val="000000"/>
          <w:sz w:val="22"/>
          <w:szCs w:val="22"/>
          <w:vertAlign w:val="superscript"/>
        </w:rPr>
        <w:t>+</w:t>
      </w:r>
      <w:r w:rsidR="00737367">
        <w:rPr>
          <w:rFonts w:ascii="Segoe UI" w:hAnsi="Segoe UI" w:cs="Segoe UI"/>
          <w:color w:val="000000"/>
          <w:sz w:val="22"/>
          <w:szCs w:val="22"/>
        </w:rPr>
        <w:t xml:space="preserve"> current is induced by 2 </w:t>
      </w:r>
      <w:proofErr w:type="spellStart"/>
      <w:r w:rsidR="00737367">
        <w:rPr>
          <w:rFonts w:ascii="Segoe UI" w:hAnsi="Segoe UI" w:cs="Segoe UI"/>
          <w:color w:val="000000"/>
          <w:sz w:val="22"/>
          <w:szCs w:val="22"/>
        </w:rPr>
        <w:t>μM</w:t>
      </w:r>
      <w:proofErr w:type="spellEnd"/>
      <w:r w:rsidR="00737367">
        <w:rPr>
          <w:rFonts w:ascii="Segoe UI" w:hAnsi="Segoe UI" w:cs="Segoe UI"/>
          <w:color w:val="000000"/>
          <w:sz w:val="22"/>
          <w:szCs w:val="22"/>
        </w:rPr>
        <w:t xml:space="preserve"> AA (orange) and inhibited by addition of 1 mM ADP to bath (purple). The voltage ramp protocol is shown above the trace. The pH of the bath and pipette solutions are shown in the pipette-mitoplast diagram.</w:t>
      </w:r>
    </w:p>
    <w:p w14:paraId="0D77A911" w14:textId="77777777" w:rsidR="001C23C8" w:rsidRDefault="001C23C8" w:rsidP="00ED2D59">
      <w:pPr>
        <w:rPr>
          <w:color w:val="000000" w:themeColor="text1"/>
        </w:rPr>
      </w:pPr>
    </w:p>
    <w:p w14:paraId="0296AC0D" w14:textId="57A8AEFC" w:rsidR="007C503B" w:rsidRDefault="007C503B" w:rsidP="00ED2D59">
      <w:pPr>
        <w:rPr>
          <w:b/>
          <w:bCs/>
          <w:color w:val="000000" w:themeColor="text1"/>
        </w:rPr>
      </w:pPr>
      <w:r w:rsidRPr="00676E41">
        <w:rPr>
          <w:b/>
          <w:bCs/>
          <w:color w:val="000000" w:themeColor="text1"/>
        </w:rPr>
        <w:t>Table 1</w:t>
      </w:r>
      <w:r w:rsidR="00535571">
        <w:rPr>
          <w:b/>
          <w:bCs/>
          <w:color w:val="000000" w:themeColor="text1"/>
        </w:rPr>
        <w:t>:</w:t>
      </w:r>
      <w:r w:rsidRPr="00676E41">
        <w:rPr>
          <w:b/>
          <w:bCs/>
          <w:color w:val="000000" w:themeColor="text1"/>
        </w:rPr>
        <w:t xml:space="preserve"> Mitochondrial isolation buffer</w:t>
      </w:r>
      <w:r w:rsidR="00611688" w:rsidRPr="00676E41">
        <w:rPr>
          <w:b/>
          <w:bCs/>
          <w:color w:val="000000" w:themeColor="text1"/>
        </w:rPr>
        <w:t xml:space="preserve"> (tonicity ~ 300 mmol per kg)</w:t>
      </w:r>
    </w:p>
    <w:p w14:paraId="317A6143" w14:textId="77777777" w:rsidR="00535571" w:rsidRPr="00676E41" w:rsidRDefault="00535571" w:rsidP="00ED2D59">
      <w:pPr>
        <w:rPr>
          <w:b/>
          <w:bCs/>
          <w:color w:val="000000" w:themeColor="text1"/>
        </w:rPr>
      </w:pPr>
    </w:p>
    <w:p w14:paraId="603498CC" w14:textId="7D4DE178" w:rsidR="007C503B" w:rsidRDefault="007C503B" w:rsidP="00ED2D59">
      <w:pPr>
        <w:rPr>
          <w:b/>
          <w:bCs/>
          <w:color w:val="000000" w:themeColor="text1"/>
        </w:rPr>
      </w:pPr>
      <w:r w:rsidRPr="00676E41">
        <w:rPr>
          <w:b/>
          <w:bCs/>
          <w:color w:val="000000" w:themeColor="text1"/>
        </w:rPr>
        <w:t>Table 2</w:t>
      </w:r>
      <w:r w:rsidR="00535571">
        <w:rPr>
          <w:b/>
          <w:bCs/>
          <w:color w:val="000000" w:themeColor="text1"/>
        </w:rPr>
        <w:t>:</w:t>
      </w:r>
      <w:r w:rsidRPr="00676E41">
        <w:rPr>
          <w:b/>
          <w:bCs/>
          <w:color w:val="000000" w:themeColor="text1"/>
        </w:rPr>
        <w:t xml:space="preserve"> Hypertonic-mannitol buffer</w:t>
      </w:r>
    </w:p>
    <w:p w14:paraId="4DF82A2E" w14:textId="77777777" w:rsidR="00535571" w:rsidRPr="00676E41" w:rsidRDefault="00535571" w:rsidP="00ED2D59">
      <w:pPr>
        <w:rPr>
          <w:b/>
          <w:bCs/>
          <w:color w:val="000000" w:themeColor="text1"/>
        </w:rPr>
      </w:pPr>
    </w:p>
    <w:p w14:paraId="2AA0A824" w14:textId="2FCFB653" w:rsidR="007C503B" w:rsidRDefault="007C503B" w:rsidP="00ED2D59">
      <w:pPr>
        <w:rPr>
          <w:b/>
          <w:bCs/>
          <w:color w:val="000000" w:themeColor="text1"/>
        </w:rPr>
      </w:pPr>
      <w:r w:rsidRPr="00676E41">
        <w:rPr>
          <w:b/>
          <w:bCs/>
          <w:color w:val="000000" w:themeColor="text1"/>
        </w:rPr>
        <w:t>Table 3</w:t>
      </w:r>
      <w:r w:rsidR="00535571">
        <w:rPr>
          <w:b/>
          <w:bCs/>
          <w:color w:val="000000" w:themeColor="text1"/>
        </w:rPr>
        <w:t>:</w:t>
      </w:r>
      <w:r w:rsidRPr="00676E41">
        <w:rPr>
          <w:b/>
          <w:bCs/>
          <w:color w:val="000000" w:themeColor="text1"/>
        </w:rPr>
        <w:t xml:space="preserve"> Hypertonic-</w:t>
      </w:r>
      <w:proofErr w:type="spellStart"/>
      <w:r w:rsidRPr="00676E41">
        <w:rPr>
          <w:b/>
          <w:bCs/>
          <w:color w:val="000000" w:themeColor="text1"/>
        </w:rPr>
        <w:t>KCl</w:t>
      </w:r>
      <w:proofErr w:type="spellEnd"/>
      <w:r w:rsidRPr="00676E41">
        <w:rPr>
          <w:b/>
          <w:bCs/>
          <w:color w:val="000000" w:themeColor="text1"/>
        </w:rPr>
        <w:t xml:space="preserve"> buffer</w:t>
      </w:r>
    </w:p>
    <w:p w14:paraId="0ABB7EA0" w14:textId="77777777" w:rsidR="00A824E9" w:rsidRPr="00676E41" w:rsidRDefault="00A824E9" w:rsidP="00A824E9">
      <w:pPr>
        <w:rPr>
          <w:b/>
          <w:bCs/>
          <w:color w:val="000000" w:themeColor="text1"/>
        </w:rPr>
      </w:pPr>
    </w:p>
    <w:p w14:paraId="55F58582" w14:textId="6551411A" w:rsidR="00A824E9" w:rsidRPr="00676E41" w:rsidRDefault="00A824E9" w:rsidP="00A824E9">
      <w:pPr>
        <w:rPr>
          <w:b/>
          <w:bCs/>
          <w:color w:val="000000" w:themeColor="text1"/>
        </w:rPr>
      </w:pPr>
      <w:r w:rsidRPr="00676E41">
        <w:rPr>
          <w:b/>
          <w:bCs/>
          <w:color w:val="000000" w:themeColor="text1"/>
        </w:rPr>
        <w:t xml:space="preserve">Table </w:t>
      </w:r>
      <w:r>
        <w:rPr>
          <w:b/>
          <w:bCs/>
          <w:color w:val="000000" w:themeColor="text1"/>
        </w:rPr>
        <w:t>4:</w:t>
      </w:r>
      <w:r w:rsidRPr="00676E41">
        <w:rPr>
          <w:b/>
          <w:bCs/>
          <w:color w:val="000000" w:themeColor="text1"/>
        </w:rPr>
        <w:t xml:space="preserve"> TMA-based pipette solution (tonicity ~ 360 mmol per kg)</w:t>
      </w:r>
    </w:p>
    <w:p w14:paraId="4E846934" w14:textId="77777777" w:rsidR="00A824E9" w:rsidRDefault="00A824E9" w:rsidP="00ED2D59">
      <w:pPr>
        <w:rPr>
          <w:b/>
          <w:bCs/>
          <w:color w:val="000000" w:themeColor="text1"/>
        </w:rPr>
      </w:pPr>
    </w:p>
    <w:p w14:paraId="5D2CCA07" w14:textId="5B2A9963" w:rsidR="007C503B" w:rsidRDefault="007C503B" w:rsidP="00ED2D59">
      <w:pPr>
        <w:rPr>
          <w:b/>
          <w:bCs/>
          <w:color w:val="000000" w:themeColor="text1"/>
        </w:rPr>
      </w:pPr>
      <w:r w:rsidRPr="00676E41">
        <w:rPr>
          <w:b/>
          <w:bCs/>
          <w:color w:val="000000" w:themeColor="text1"/>
        </w:rPr>
        <w:t xml:space="preserve">Table </w:t>
      </w:r>
      <w:r w:rsidR="00A824E9">
        <w:rPr>
          <w:b/>
          <w:bCs/>
          <w:color w:val="000000" w:themeColor="text1"/>
        </w:rPr>
        <w:t>5</w:t>
      </w:r>
      <w:r w:rsidR="00535571">
        <w:rPr>
          <w:b/>
          <w:bCs/>
          <w:color w:val="000000" w:themeColor="text1"/>
        </w:rPr>
        <w:t>:</w:t>
      </w:r>
      <w:r w:rsidRPr="00676E41">
        <w:rPr>
          <w:b/>
          <w:bCs/>
          <w:color w:val="000000" w:themeColor="text1"/>
        </w:rPr>
        <w:t xml:space="preserve"> </w:t>
      </w:r>
      <w:proofErr w:type="spellStart"/>
      <w:r w:rsidRPr="00676E41">
        <w:rPr>
          <w:b/>
          <w:bCs/>
          <w:color w:val="000000" w:themeColor="text1"/>
        </w:rPr>
        <w:t>KCl</w:t>
      </w:r>
      <w:proofErr w:type="spellEnd"/>
      <w:r w:rsidRPr="00676E41">
        <w:rPr>
          <w:b/>
          <w:bCs/>
          <w:color w:val="000000" w:themeColor="text1"/>
        </w:rPr>
        <w:t xml:space="preserve"> bath solution</w:t>
      </w:r>
      <w:r w:rsidR="00611688" w:rsidRPr="00676E41">
        <w:rPr>
          <w:b/>
          <w:bCs/>
          <w:color w:val="000000" w:themeColor="text1"/>
        </w:rPr>
        <w:t xml:space="preserve"> (tonicity ~ 300 mmol per kg)</w:t>
      </w:r>
    </w:p>
    <w:p w14:paraId="1E87FD7B" w14:textId="77777777" w:rsidR="00535571" w:rsidRPr="00676E41" w:rsidRDefault="00535571" w:rsidP="00ED2D59">
      <w:pPr>
        <w:rPr>
          <w:b/>
          <w:bCs/>
          <w:color w:val="000000" w:themeColor="text1"/>
        </w:rPr>
      </w:pPr>
    </w:p>
    <w:p w14:paraId="2D069E10" w14:textId="0AC5F3F0" w:rsidR="007C503B" w:rsidRDefault="007C503B" w:rsidP="00ED2D59">
      <w:pPr>
        <w:rPr>
          <w:b/>
          <w:bCs/>
          <w:color w:val="000000" w:themeColor="text1"/>
        </w:rPr>
      </w:pPr>
      <w:r w:rsidRPr="00676E41">
        <w:rPr>
          <w:b/>
          <w:bCs/>
          <w:color w:val="000000" w:themeColor="text1"/>
        </w:rPr>
        <w:t xml:space="preserve">Table </w:t>
      </w:r>
      <w:r w:rsidR="00A824E9">
        <w:rPr>
          <w:b/>
          <w:bCs/>
          <w:color w:val="000000" w:themeColor="text1"/>
        </w:rPr>
        <w:t>6</w:t>
      </w:r>
      <w:r w:rsidR="00535571">
        <w:rPr>
          <w:b/>
          <w:bCs/>
          <w:color w:val="000000" w:themeColor="text1"/>
        </w:rPr>
        <w:t>:</w:t>
      </w:r>
      <w:r w:rsidRPr="00676E41">
        <w:rPr>
          <w:b/>
          <w:bCs/>
        </w:rPr>
        <w:t xml:space="preserve"> </w:t>
      </w:r>
      <w:r w:rsidRPr="00676E41">
        <w:rPr>
          <w:b/>
          <w:bCs/>
          <w:color w:val="000000" w:themeColor="text1"/>
        </w:rPr>
        <w:t>HEPES bath solution</w:t>
      </w:r>
      <w:r w:rsidR="00611688" w:rsidRPr="00676E41">
        <w:rPr>
          <w:b/>
          <w:bCs/>
          <w:color w:val="000000" w:themeColor="text1"/>
        </w:rPr>
        <w:t xml:space="preserve"> (tonicity ~ 300 mmol per kg)</w:t>
      </w:r>
    </w:p>
    <w:p w14:paraId="67CFBF16" w14:textId="77777777" w:rsidR="00A824E9" w:rsidRDefault="00A824E9" w:rsidP="00ED2D59">
      <w:pPr>
        <w:rPr>
          <w:b/>
          <w:color w:val="000000" w:themeColor="text1"/>
        </w:rPr>
      </w:pPr>
    </w:p>
    <w:p w14:paraId="08351BE5" w14:textId="6CB7F21A" w:rsidR="00035529" w:rsidRPr="00846E23" w:rsidRDefault="00551D82" w:rsidP="00ED2D59">
      <w:pPr>
        <w:rPr>
          <w:b/>
          <w:color w:val="000000" w:themeColor="text1"/>
        </w:rPr>
      </w:pPr>
      <w:r w:rsidRPr="00846E23">
        <w:rPr>
          <w:b/>
          <w:color w:val="000000" w:themeColor="text1"/>
        </w:rPr>
        <w:t>DISCUSSION:</w:t>
      </w:r>
    </w:p>
    <w:p w14:paraId="6D35A462" w14:textId="4B1AE8B0" w:rsidR="00A47BD9" w:rsidRDefault="00E9298E" w:rsidP="00ED2D59">
      <w:r>
        <w:t xml:space="preserve">This method article </w:t>
      </w:r>
      <w:r w:rsidR="00B62109" w:rsidRPr="00B62109">
        <w:t>aims to present the patch-clamp technique recently applied to mitochondria, a new approach to directly study H</w:t>
      </w:r>
      <w:r w:rsidR="00B62109" w:rsidRPr="00B62109">
        <w:rPr>
          <w:vertAlign w:val="superscript"/>
        </w:rPr>
        <w:t>+</w:t>
      </w:r>
      <w:r w:rsidR="00B62109" w:rsidRPr="00B62109">
        <w:t xml:space="preserve"> leak through the IMM responsible for mitochondrial thermogenesis</w:t>
      </w:r>
      <w:r w:rsidR="00645B2A">
        <w:fldChar w:fldCharType="begin">
          <w:fldData xml:space="preserve">PEVuZE5vdGU+PENpdGU+PEF1dGhvcj5CZXJ0aG9sZXQ8L0F1dGhvcj48WWVhcj4yMDE5PC9ZZWFy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E1LTUyMDwv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</w:fldData>
        </w:fldChar>
      </w:r>
      <w:r w:rsidR="006C6F2C">
        <w:instrText xml:space="preserve"> ADDIN EN.CITE </w:instrText>
      </w:r>
      <w:r w:rsidR="006C6F2C">
        <w:fldChar w:fldCharType="begin">
          <w:fldData xml:space="preserve">PEVuZE5vdGU+PENpdGU+PEF1dGhvcj5CZXJ0aG9sZXQ8L0F1dGhvcj48WWVhcj4yMDE5PC9ZZWFy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E1LTUyMDwv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</w:fldData>
        </w:fldChar>
      </w:r>
      <w:r w:rsidR="006C6F2C">
        <w:instrText xml:space="preserve"> ADDIN EN.CITE.DATA </w:instrText>
      </w:r>
      <w:r w:rsidR="006C6F2C">
        <w:fldChar w:fldCharType="end"/>
      </w:r>
      <w:r w:rsidR="00645B2A">
        <w:fldChar w:fldCharType="separate"/>
      </w:r>
      <w:r w:rsidR="006C6F2C" w:rsidRPr="006C6F2C">
        <w:rPr>
          <w:noProof/>
          <w:vertAlign w:val="superscript"/>
        </w:rPr>
        <w:t>5</w:t>
      </w:r>
      <w:r w:rsidR="00535571">
        <w:rPr>
          <w:noProof/>
          <w:vertAlign w:val="superscript"/>
        </w:rPr>
        <w:t>–</w:t>
      </w:r>
      <w:r w:rsidR="006C6F2C" w:rsidRPr="006C6F2C">
        <w:rPr>
          <w:noProof/>
          <w:vertAlign w:val="superscript"/>
        </w:rPr>
        <w:t>7,15</w:t>
      </w:r>
      <w:r w:rsidR="00645B2A">
        <w:fldChar w:fldCharType="end"/>
      </w:r>
      <w:r w:rsidR="00B62109" w:rsidRPr="00B62109">
        <w:t xml:space="preserve">. This technique is not limited to tissues </w:t>
      </w:r>
      <w:r w:rsidR="00D5352F">
        <w:t xml:space="preserve">and </w:t>
      </w:r>
      <w:r w:rsidR="00B62109" w:rsidRPr="00B62109">
        <w:t>can also be used to analy</w:t>
      </w:r>
      <w:r w:rsidR="00B62109">
        <w:t>z</w:t>
      </w:r>
      <w:r w:rsidR="00B62109" w:rsidRPr="00B62109">
        <w:t>e H</w:t>
      </w:r>
      <w:r w:rsidR="00B62109" w:rsidRPr="00B62109">
        <w:rPr>
          <w:vertAlign w:val="superscript"/>
        </w:rPr>
        <w:t>+</w:t>
      </w:r>
      <w:r w:rsidR="00B62109" w:rsidRPr="00B62109">
        <w:t xml:space="preserve"> leak </w:t>
      </w:r>
      <w:r w:rsidR="006B10DB">
        <w:t xml:space="preserve">and other </w:t>
      </w:r>
      <w:proofErr w:type="spellStart"/>
      <w:r w:rsidR="006B10DB">
        <w:t>conductances</w:t>
      </w:r>
      <w:proofErr w:type="spellEnd"/>
      <w:r w:rsidR="006B10DB">
        <w:t xml:space="preserve"> of the IMM </w:t>
      </w:r>
      <w:r w:rsidR="00B62109" w:rsidRPr="00B62109">
        <w:t xml:space="preserve">in different </w:t>
      </w:r>
      <w:r w:rsidR="006B10DB">
        <w:t xml:space="preserve">standard human and </w:t>
      </w:r>
      <w:r w:rsidR="00B62109" w:rsidRPr="00B62109">
        <w:t>cell models</w:t>
      </w:r>
      <w:r w:rsidR="006B10DB">
        <w:t xml:space="preserve"> such as HAP1, COS7, C2C12, and MEF cells</w:t>
      </w:r>
      <w:r w:rsidR="007352AD">
        <w:t>.</w:t>
      </w:r>
      <w:r w:rsidR="006B10DB">
        <w:t xml:space="preserve"> However, </w:t>
      </w:r>
      <w:bookmarkStart w:id="9" w:name="_Hlk68026665"/>
      <w:r w:rsidR="006B10DB">
        <w:t xml:space="preserve">each mitochondrial isolation requires some </w:t>
      </w:r>
      <w:r w:rsidR="00793CD3">
        <w:t>readjustments</w:t>
      </w:r>
      <w:r w:rsidR="006B10DB">
        <w:t xml:space="preserve"> specific to each cell </w:t>
      </w:r>
      <w:r w:rsidR="007352AD">
        <w:t>or tissue</w:t>
      </w:r>
      <w:r w:rsidR="007352AD" w:rsidRPr="007352AD">
        <w:t xml:space="preserve"> </w:t>
      </w:r>
      <w:r w:rsidR="007352AD">
        <w:t>type</w:t>
      </w:r>
      <w:bookmarkEnd w:id="9"/>
      <w:r w:rsidR="006B10DB">
        <w:t>.</w:t>
      </w:r>
    </w:p>
    <w:p w14:paraId="4A8D88B6" w14:textId="77777777" w:rsidR="00525535" w:rsidRDefault="00525535" w:rsidP="00ED2D59">
      <w:pPr>
        <w:contextualSpacing/>
      </w:pPr>
    </w:p>
    <w:p w14:paraId="1C03CCD5" w14:textId="3AC9C17E" w:rsidR="008B3E52" w:rsidRPr="007352AD" w:rsidRDefault="00B62109" w:rsidP="00ED2D59">
      <w:pPr>
        <w:contextualSpacing/>
        <w:rPr>
          <w:color w:val="7030A0"/>
        </w:rPr>
      </w:pPr>
      <w:r w:rsidRPr="00B62109">
        <w:t>The main steps in the direct measurement of H</w:t>
      </w:r>
      <w:r w:rsidRPr="005A4D02">
        <w:rPr>
          <w:vertAlign w:val="superscript"/>
        </w:rPr>
        <w:t>+</w:t>
      </w:r>
      <w:r w:rsidRPr="00B62109">
        <w:t xml:space="preserve"> currents through the IMM of brown fat</w:t>
      </w:r>
      <w:r w:rsidR="00645B2A">
        <w:fldChar w:fldCharType="begin">
          <w:fldData xml:space="preserve">PEVuZE5vdGU+PENpdGU+PEF1dGhvcj5CZXJ0aG9sZXQ8L0F1dGhvcj48WWVhcj4yMDE5PC9ZZWFy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E1LTUyMDwvcGFn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</w:fldData>
        </w:fldChar>
      </w:r>
      <w:r w:rsidR="00ED2B07">
        <w:instrText xml:space="preserve"> ADDIN EN.CITE </w:instrText>
      </w:r>
      <w:r w:rsidR="00ED2B07">
        <w:fldChar w:fldCharType="begin">
          <w:fldData xml:space="preserve">PEVuZE5vdGU+PENpdGU+PEF1dGhvcj5CZXJ0aG9sZXQ8L0F1dGhvcj48WWVhcj4yMDE5PC9ZZWFy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E1LTUyMDwvcGFn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</w:fldData>
        </w:fldChar>
      </w:r>
      <w:r w:rsidR="00ED2B07">
        <w:instrText xml:space="preserve"> ADDIN EN.CITE.DATA </w:instrText>
      </w:r>
      <w:r w:rsidR="00ED2B07">
        <w:fldChar w:fldCharType="end"/>
      </w:r>
      <w:r w:rsidR="00645B2A">
        <w:fldChar w:fldCharType="separate"/>
      </w:r>
      <w:r w:rsidR="00ED2B07" w:rsidRPr="00ED2B07">
        <w:rPr>
          <w:noProof/>
          <w:vertAlign w:val="superscript"/>
        </w:rPr>
        <w:t>5,6</w:t>
      </w:r>
      <w:r w:rsidR="00645B2A">
        <w:fldChar w:fldCharType="end"/>
      </w:r>
      <w:r w:rsidRPr="00B62109">
        <w:t xml:space="preserve"> and the heart</w:t>
      </w:r>
      <w:r w:rsidR="00645B2A">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 </w:instrText>
      </w:r>
      <w:r w:rsidR="00ED2B07">
        <w:fldChar w:fldCharType="begin">
          <w:fldData xml:space="preserve">PEVuZE5vdGU+PENpdGU+PEF1dGhvcj5CZXJ0aG9sZXQ8L0F1dGhvcj48WWVhcj4yMDE5PC9ZZWFy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xNS01MjA8L3BhZ2Vz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</w:fldData>
        </w:fldChar>
      </w:r>
      <w:r w:rsidR="00ED2B07">
        <w:instrText xml:space="preserve"> ADDIN EN.CITE.DATA </w:instrText>
      </w:r>
      <w:r w:rsidR="00ED2B07">
        <w:fldChar w:fldCharType="end"/>
      </w:r>
      <w:r w:rsidR="00645B2A">
        <w:fldChar w:fldCharType="separate"/>
      </w:r>
      <w:r w:rsidR="00ED2B07" w:rsidRPr="00ED2B07">
        <w:rPr>
          <w:noProof/>
          <w:vertAlign w:val="superscript"/>
        </w:rPr>
        <w:t>5</w:t>
      </w:r>
      <w:r w:rsidR="00645B2A">
        <w:fldChar w:fldCharType="end"/>
      </w:r>
      <w:r w:rsidRPr="00B62109">
        <w:t xml:space="preserve"> are </w:t>
      </w:r>
      <w:r w:rsidR="005A4D02" w:rsidRPr="00B62109">
        <w:t>summarized</w:t>
      </w:r>
      <w:r w:rsidRPr="00B62109">
        <w:t xml:space="preserve"> here</w:t>
      </w:r>
      <w:r w:rsidR="005A4D02">
        <w:t xml:space="preserve"> to</w:t>
      </w:r>
      <w:r w:rsidRPr="00B62109">
        <w:t xml:space="preserve"> illustrate the mechanisms responsible for mitochondrial thermogenesis in</w:t>
      </w:r>
      <w:r w:rsidR="00645B2A">
        <w:t xml:space="preserve"> specialized</w:t>
      </w:r>
      <w:r w:rsidRPr="00B62109">
        <w:t xml:space="preserve"> thermogenic and non-adip</w:t>
      </w:r>
      <w:r w:rsidR="005A4D02">
        <w:t>ose</w:t>
      </w:r>
      <w:r w:rsidRPr="00B62109">
        <w:t xml:space="preserve"> tissues. </w:t>
      </w:r>
      <w:r w:rsidR="005A4D02">
        <w:t xml:space="preserve">Indeed, the development of this technique </w:t>
      </w:r>
      <w:r w:rsidR="00E9298E" w:rsidRPr="00E9298E">
        <w:t>for the first time allow</w:t>
      </w:r>
      <w:r>
        <w:t>s</w:t>
      </w:r>
      <w:r w:rsidR="00E9298E" w:rsidRPr="00E9298E">
        <w:t xml:space="preserve"> high-resolution functional analysis of</w:t>
      </w:r>
      <w:r w:rsidR="005A4D02">
        <w:t xml:space="preserve"> </w:t>
      </w:r>
      <w:r w:rsidR="00C8635B">
        <w:t xml:space="preserve">the two main UCPs </w:t>
      </w:r>
      <w:r w:rsidR="003E6A80">
        <w:t>(</w:t>
      </w:r>
      <w:r w:rsidR="00E9298E" w:rsidRPr="00E9298E">
        <w:t>UCP1</w:t>
      </w:r>
      <w:r w:rsidR="00A47BD9">
        <w:t xml:space="preserve"> and AAC</w:t>
      </w:r>
      <w:r w:rsidR="003E6A80">
        <w:t>)</w:t>
      </w:r>
      <w:r w:rsidR="00E9298E" w:rsidRPr="00E9298E">
        <w:t xml:space="preserve"> in the</w:t>
      </w:r>
      <w:r w:rsidR="00A47BD9">
        <w:t>ir</w:t>
      </w:r>
      <w:r w:rsidR="00E9298E" w:rsidRPr="00E9298E">
        <w:t xml:space="preserve"> native membrane environment</w:t>
      </w:r>
      <w:r>
        <w:t xml:space="preserve"> with</w:t>
      </w:r>
      <w:r w:rsidR="00E9298E" w:rsidRPr="00E9298E">
        <w:t xml:space="preserve"> precise control of critical experimental conditions such as</w:t>
      </w:r>
      <w:r>
        <w:t>:</w:t>
      </w:r>
      <w:r w:rsidR="00E9298E" w:rsidRPr="00E9298E">
        <w:t xml:space="preserve"> </w:t>
      </w:r>
      <w:r>
        <w:t xml:space="preserve">1) </w:t>
      </w:r>
      <w:r w:rsidR="00E9298E" w:rsidRPr="00E9298E">
        <w:t>pH</w:t>
      </w:r>
      <w:r>
        <w:t xml:space="preserve"> of pipette and bath solutions, 2) control of </w:t>
      </w:r>
      <w:r w:rsidR="00E9298E" w:rsidRPr="00E9298E">
        <w:t>membrane potential</w:t>
      </w:r>
      <w:r>
        <w:t xml:space="preserve"> across the IMM</w:t>
      </w:r>
      <w:r w:rsidR="00E9298E" w:rsidRPr="00E9298E">
        <w:t xml:space="preserve">, and </w:t>
      </w:r>
      <w:r>
        <w:t>3) precise composition of solutions to exclude</w:t>
      </w:r>
      <w:r w:rsidR="00E9298E" w:rsidRPr="00E9298E">
        <w:t xml:space="preserve"> </w:t>
      </w:r>
      <w:r>
        <w:t xml:space="preserve">any </w:t>
      </w:r>
      <w:r w:rsidR="00E9298E" w:rsidRPr="00E9298E">
        <w:t xml:space="preserve">ions and metabolites </w:t>
      </w:r>
      <w:r>
        <w:t>permeable to the</w:t>
      </w:r>
      <w:r w:rsidR="00E9298E" w:rsidRPr="005A446F">
        <w:rPr>
          <w:rFonts w:asciiTheme="majorHAnsi" w:hAnsiTheme="majorHAnsi" w:cstheme="majorHAnsi"/>
        </w:rPr>
        <w:t xml:space="preserve"> IMM</w:t>
      </w:r>
      <w:r w:rsidRPr="005A446F">
        <w:rPr>
          <w:rFonts w:asciiTheme="majorHAnsi" w:hAnsiTheme="majorHAnsi" w:cstheme="majorHAnsi"/>
        </w:rPr>
        <w:t xml:space="preserve"> other than H</w:t>
      </w:r>
      <w:r w:rsidRPr="005A446F">
        <w:rPr>
          <w:rFonts w:asciiTheme="majorHAnsi" w:hAnsiTheme="majorHAnsi" w:cstheme="majorHAnsi"/>
          <w:vertAlign w:val="superscript"/>
        </w:rPr>
        <w:t>+</w:t>
      </w:r>
      <w:r w:rsidR="00E9298E" w:rsidRPr="005A446F">
        <w:rPr>
          <w:rFonts w:asciiTheme="majorHAnsi" w:hAnsiTheme="majorHAnsi" w:cstheme="majorHAnsi"/>
        </w:rPr>
        <w:t>.</w:t>
      </w:r>
      <w:r w:rsidR="0003493F" w:rsidRPr="005A446F">
        <w:rPr>
          <w:rFonts w:asciiTheme="majorHAnsi" w:hAnsiTheme="majorHAnsi" w:cstheme="majorHAnsi"/>
        </w:rPr>
        <w:t xml:space="preserve"> The TMA-based pipette (</w:t>
      </w:r>
      <w:r w:rsidR="0003493F" w:rsidRPr="005A446F">
        <w:rPr>
          <w:rFonts w:asciiTheme="majorHAnsi" w:hAnsiTheme="majorHAnsi" w:cstheme="majorHAnsi"/>
          <w:b/>
          <w:bCs/>
        </w:rPr>
        <w:t xml:space="preserve">Table </w:t>
      </w:r>
      <w:r w:rsidR="00A824E9">
        <w:rPr>
          <w:rFonts w:asciiTheme="majorHAnsi" w:hAnsiTheme="majorHAnsi" w:cstheme="majorHAnsi"/>
          <w:b/>
          <w:bCs/>
        </w:rPr>
        <w:t>4</w:t>
      </w:r>
      <w:r w:rsidR="0003493F" w:rsidRPr="005A446F">
        <w:rPr>
          <w:rFonts w:asciiTheme="majorHAnsi" w:hAnsiTheme="majorHAnsi" w:cstheme="majorHAnsi"/>
        </w:rPr>
        <w:t>) and HEPES bath solutions (</w:t>
      </w:r>
      <w:r w:rsidR="0003493F" w:rsidRPr="005A446F">
        <w:rPr>
          <w:rFonts w:asciiTheme="majorHAnsi" w:hAnsiTheme="majorHAnsi" w:cstheme="majorHAnsi"/>
          <w:b/>
          <w:bCs/>
        </w:rPr>
        <w:t xml:space="preserve">Table </w:t>
      </w:r>
      <w:r w:rsidR="00A824E9">
        <w:rPr>
          <w:rFonts w:asciiTheme="majorHAnsi" w:hAnsiTheme="majorHAnsi" w:cstheme="majorHAnsi"/>
          <w:b/>
          <w:bCs/>
        </w:rPr>
        <w:t>6</w:t>
      </w:r>
      <w:r w:rsidR="0003493F" w:rsidRPr="005A446F">
        <w:rPr>
          <w:rFonts w:asciiTheme="majorHAnsi" w:hAnsiTheme="majorHAnsi" w:cstheme="majorHAnsi"/>
        </w:rPr>
        <w:t>) are formulated to record H</w:t>
      </w:r>
      <w:r w:rsidR="0003493F" w:rsidRPr="005A446F">
        <w:rPr>
          <w:rFonts w:asciiTheme="majorHAnsi" w:hAnsiTheme="majorHAnsi" w:cstheme="majorHAnsi"/>
          <w:vertAlign w:val="superscript"/>
        </w:rPr>
        <w:t>+</w:t>
      </w:r>
      <w:r w:rsidR="0003493F" w:rsidRPr="005A446F">
        <w:rPr>
          <w:rFonts w:asciiTheme="majorHAnsi" w:hAnsiTheme="majorHAnsi" w:cstheme="majorHAnsi"/>
        </w:rPr>
        <w:t xml:space="preserve"> currents and contain only salts that dissociate into large anions and cations normally impermeable to the IMM.</w:t>
      </w:r>
      <w:r w:rsidR="00E9298E" w:rsidRPr="005A446F">
        <w:rPr>
          <w:rFonts w:asciiTheme="majorHAnsi" w:hAnsiTheme="majorHAnsi" w:cstheme="majorHAnsi"/>
        </w:rPr>
        <w:t xml:space="preserve"> </w:t>
      </w:r>
      <w:r w:rsidR="006E4F9F" w:rsidRPr="005A446F">
        <w:rPr>
          <w:rFonts w:asciiTheme="majorHAnsi" w:hAnsiTheme="majorHAnsi" w:cstheme="majorHAnsi"/>
          <w:color w:val="000000"/>
        </w:rPr>
        <w:t>While the bath solution can be changed using a perfusion system, allowing different treatments to be applied to the cytosolic side of the membrane, it is not possible to change the composition of the intrapipette solution. This limits the understanding of the regulatory mechanisms that occur on the matrix side. Indeed</w:t>
      </w:r>
      <w:r w:rsidR="00F840B8" w:rsidRPr="005A446F">
        <w:rPr>
          <w:rFonts w:asciiTheme="majorHAnsi" w:hAnsiTheme="majorHAnsi" w:cstheme="majorHAnsi"/>
          <w:color w:val="000000"/>
        </w:rPr>
        <w:t>,</w:t>
      </w:r>
      <w:r w:rsidR="006E4F9F" w:rsidRPr="005A446F">
        <w:rPr>
          <w:rFonts w:asciiTheme="majorHAnsi" w:hAnsiTheme="majorHAnsi" w:cstheme="majorHAnsi"/>
          <w:color w:val="000000"/>
        </w:rPr>
        <w:t xml:space="preserve"> compounds </w:t>
      </w:r>
      <w:r w:rsidR="00F840B8" w:rsidRPr="005A446F">
        <w:rPr>
          <w:rFonts w:asciiTheme="majorHAnsi" w:hAnsiTheme="majorHAnsi" w:cstheme="majorHAnsi"/>
          <w:color w:val="000000"/>
        </w:rPr>
        <w:t>must</w:t>
      </w:r>
      <w:r w:rsidR="006E4F9F" w:rsidRPr="005A446F">
        <w:rPr>
          <w:rFonts w:asciiTheme="majorHAnsi" w:hAnsiTheme="majorHAnsi" w:cstheme="majorHAnsi"/>
          <w:color w:val="000000"/>
        </w:rPr>
        <w:t xml:space="preserve"> be present within the intrapipette solution at the time of filling the pipette. </w:t>
      </w:r>
      <w:r w:rsidR="00D94DB1" w:rsidRPr="005A446F">
        <w:rPr>
          <w:rFonts w:asciiTheme="majorHAnsi" w:hAnsiTheme="majorHAnsi" w:cstheme="majorHAnsi"/>
        </w:rPr>
        <w:t>Therefore, H</w:t>
      </w:r>
      <w:r w:rsidR="00D94DB1" w:rsidRPr="005A446F">
        <w:rPr>
          <w:rFonts w:asciiTheme="majorHAnsi" w:hAnsiTheme="majorHAnsi" w:cstheme="majorHAnsi"/>
          <w:vertAlign w:val="superscript"/>
        </w:rPr>
        <w:t>+</w:t>
      </w:r>
      <w:r w:rsidR="00D94DB1" w:rsidRPr="005A446F">
        <w:rPr>
          <w:rFonts w:asciiTheme="majorHAnsi" w:hAnsiTheme="majorHAnsi" w:cstheme="majorHAnsi"/>
        </w:rPr>
        <w:t xml:space="preserve"> leak can be stud</w:t>
      </w:r>
      <w:r w:rsidR="00536EEC" w:rsidRPr="005A446F">
        <w:rPr>
          <w:rFonts w:asciiTheme="majorHAnsi" w:hAnsiTheme="majorHAnsi" w:cstheme="majorHAnsi"/>
        </w:rPr>
        <w:t>ied</w:t>
      </w:r>
      <w:r w:rsidR="00D94DB1" w:rsidRPr="005A446F">
        <w:rPr>
          <w:rFonts w:asciiTheme="majorHAnsi" w:hAnsiTheme="majorHAnsi" w:cstheme="majorHAnsi"/>
        </w:rPr>
        <w:t xml:space="preserve"> in isolation of other currents.</w:t>
      </w:r>
      <w:r w:rsidR="003E348E" w:rsidRPr="005A446F">
        <w:rPr>
          <w:rFonts w:asciiTheme="majorHAnsi" w:hAnsiTheme="majorHAnsi" w:cstheme="majorHAnsi"/>
        </w:rPr>
        <w:t xml:space="preserve"> </w:t>
      </w:r>
      <w:bookmarkStart w:id="10" w:name="_Hlk68026696"/>
      <w:r w:rsidR="007F7861" w:rsidRPr="005A446F">
        <w:rPr>
          <w:rFonts w:asciiTheme="majorHAnsi" w:hAnsiTheme="majorHAnsi" w:cstheme="majorHAnsi"/>
        </w:rPr>
        <w:t>Pharmacological studies and the use of KO mice were essential for the characterization and identification of the proteins responsible for the H</w:t>
      </w:r>
      <w:r w:rsidR="007F7861" w:rsidRPr="005A446F">
        <w:rPr>
          <w:rFonts w:asciiTheme="majorHAnsi" w:hAnsiTheme="majorHAnsi" w:cstheme="majorHAnsi"/>
          <w:vertAlign w:val="superscript"/>
        </w:rPr>
        <w:t>+</w:t>
      </w:r>
      <w:r w:rsidR="007F7861" w:rsidRPr="005A446F">
        <w:rPr>
          <w:rFonts w:asciiTheme="majorHAnsi" w:hAnsiTheme="majorHAnsi" w:cstheme="majorHAnsi"/>
        </w:rPr>
        <w:t xml:space="preserve"> current through the IMM of various tissues</w:t>
      </w:r>
      <w:r w:rsidR="004330BF" w:rsidRPr="005A446F">
        <w:rPr>
          <w:rFonts w:asciiTheme="majorHAnsi" w:hAnsiTheme="majorHAnsi" w:cstheme="majorHAnsi"/>
        </w:rPr>
        <w:fldChar w:fldCharType="begin">
          <w:fldData xml:space="preserve">PEVuZE5vdGU+PENpdGU+PEF1dGhvcj5CZXJ0aG9sZXQ8L0F1dGhvcj48WWVhcj4yMDE5PC9ZZWFy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E1LTUyMDwvcGFn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</w:fldData>
        </w:fldChar>
      </w:r>
      <w:r w:rsidR="004330BF" w:rsidRPr="005A446F">
        <w:rPr>
          <w:rFonts w:asciiTheme="majorHAnsi" w:hAnsiTheme="majorHAnsi" w:cstheme="majorHAnsi"/>
        </w:rPr>
        <w:instrText xml:space="preserve"> ADDIN EN.CITE </w:instrText>
      </w:r>
      <w:r w:rsidR="004330BF" w:rsidRPr="005A446F">
        <w:rPr>
          <w:rFonts w:asciiTheme="majorHAnsi" w:hAnsiTheme="majorHAnsi" w:cstheme="majorHAnsi"/>
        </w:rPr>
        <w:fldChar w:fldCharType="begin">
          <w:fldData xml:space="preserve">PEVuZE5vdGU+PENpdGU+PEF1dGhvcj5CZXJ0aG9sZXQ8L0F1dGhvcj48WWVhcj4yMDE5PC9ZZWFy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E1LTUyMDwvcGFn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</w:fldData>
        </w:fldChar>
      </w:r>
      <w:r w:rsidR="004330BF" w:rsidRPr="005A446F">
        <w:rPr>
          <w:rFonts w:asciiTheme="majorHAnsi" w:hAnsiTheme="majorHAnsi" w:cstheme="majorHAnsi"/>
        </w:rPr>
        <w:instrText xml:space="preserve"> ADDIN EN.CITE.DATA </w:instrText>
      </w:r>
      <w:r w:rsidR="004330BF" w:rsidRPr="005A446F">
        <w:rPr>
          <w:rFonts w:asciiTheme="majorHAnsi" w:hAnsiTheme="majorHAnsi" w:cstheme="majorHAnsi"/>
        </w:rPr>
      </w:r>
      <w:r w:rsidR="004330BF" w:rsidRPr="005A446F">
        <w:rPr>
          <w:rFonts w:asciiTheme="majorHAnsi" w:hAnsiTheme="majorHAnsi" w:cstheme="majorHAnsi"/>
        </w:rPr>
        <w:fldChar w:fldCharType="end"/>
      </w:r>
      <w:r w:rsidR="004330BF" w:rsidRPr="005A446F">
        <w:rPr>
          <w:rFonts w:asciiTheme="majorHAnsi" w:hAnsiTheme="majorHAnsi" w:cstheme="majorHAnsi"/>
        </w:rPr>
      </w:r>
      <w:r w:rsidR="004330BF" w:rsidRPr="005A446F">
        <w:rPr>
          <w:rFonts w:asciiTheme="majorHAnsi" w:hAnsiTheme="majorHAnsi" w:cstheme="majorHAnsi"/>
        </w:rPr>
        <w:fldChar w:fldCharType="separate"/>
      </w:r>
      <w:r w:rsidR="004330BF" w:rsidRPr="005A446F">
        <w:rPr>
          <w:rFonts w:asciiTheme="majorHAnsi" w:hAnsiTheme="majorHAnsi" w:cstheme="majorHAnsi"/>
          <w:noProof/>
          <w:vertAlign w:val="superscript"/>
        </w:rPr>
        <w:t>5</w:t>
      </w:r>
      <w:r w:rsidR="00535571" w:rsidRPr="005A446F">
        <w:rPr>
          <w:rFonts w:asciiTheme="majorHAnsi" w:hAnsiTheme="majorHAnsi" w:cstheme="majorHAnsi"/>
          <w:noProof/>
          <w:vertAlign w:val="superscript"/>
        </w:rPr>
        <w:t>–</w:t>
      </w:r>
      <w:r w:rsidR="004330BF" w:rsidRPr="005A446F">
        <w:rPr>
          <w:rFonts w:asciiTheme="majorHAnsi" w:hAnsiTheme="majorHAnsi" w:cstheme="majorHAnsi"/>
          <w:noProof/>
          <w:vertAlign w:val="superscript"/>
        </w:rPr>
        <w:t>7</w:t>
      </w:r>
      <w:r w:rsidR="004330BF" w:rsidRPr="005A446F">
        <w:rPr>
          <w:rFonts w:asciiTheme="majorHAnsi" w:hAnsiTheme="majorHAnsi" w:cstheme="majorHAnsi"/>
        </w:rPr>
        <w:fldChar w:fldCharType="end"/>
      </w:r>
      <w:r w:rsidR="007F7861" w:rsidRPr="005A446F">
        <w:rPr>
          <w:rFonts w:asciiTheme="majorHAnsi" w:hAnsiTheme="majorHAnsi" w:cstheme="majorHAnsi"/>
        </w:rPr>
        <w:t>. These results established that UCP1 is the main UCP of brown and beige fat, and AAC in non-adipose tissues. We cannot completely exclude the possib</w:t>
      </w:r>
      <w:r w:rsidR="007F7861" w:rsidRPr="007352AD">
        <w:t>ility of the existence of other H</w:t>
      </w:r>
      <w:r w:rsidR="007F7861" w:rsidRPr="007352AD">
        <w:rPr>
          <w:vertAlign w:val="superscript"/>
        </w:rPr>
        <w:t>+</w:t>
      </w:r>
      <w:r w:rsidR="007F7861" w:rsidRPr="007352AD">
        <w:t xml:space="preserve"> currents not mediated by UCP1 and AAC. However, if other H</w:t>
      </w:r>
      <w:r w:rsidR="007F7861" w:rsidRPr="007352AD">
        <w:rPr>
          <w:vertAlign w:val="superscript"/>
        </w:rPr>
        <w:t>+</w:t>
      </w:r>
      <w:r w:rsidR="007F7861" w:rsidRPr="007352AD">
        <w:t xml:space="preserve"> currents exist, their amplitude was beyond the resolution of our electrophysiological setup. We do not measure H</w:t>
      </w:r>
      <w:r w:rsidR="007F7861" w:rsidRPr="007352AD">
        <w:rPr>
          <w:vertAlign w:val="superscript"/>
        </w:rPr>
        <w:t>+</w:t>
      </w:r>
      <w:r w:rsidR="007F7861" w:rsidRPr="007352AD">
        <w:t xml:space="preserve"> pumping</w:t>
      </w:r>
      <w:r w:rsidR="004330BF">
        <w:t xml:space="preserve"> of</w:t>
      </w:r>
      <w:r w:rsidR="007F7861" w:rsidRPr="007352AD">
        <w:t xml:space="preserve"> the ETC under the conditions described in this paper. Once we have reached the full IMM configuration, the mitochondrial matrix is washed out by perfusion of the intra-pipette solution. The intermembrane space no longer exists since the step of breaking the OMM with the French Press. No substrates of the respiratory complexes crucial for H</w:t>
      </w:r>
      <w:r w:rsidR="007F7861" w:rsidRPr="004330BF">
        <w:rPr>
          <w:vertAlign w:val="superscript"/>
        </w:rPr>
        <w:t>+</w:t>
      </w:r>
      <w:r w:rsidR="007F7861" w:rsidRPr="007352AD">
        <w:t xml:space="preserve"> pumping through the ETC have been added. It is therefore unlikely to develop active H</w:t>
      </w:r>
      <w:r w:rsidR="007F7861" w:rsidRPr="007352AD">
        <w:rPr>
          <w:vertAlign w:val="superscript"/>
        </w:rPr>
        <w:t>+</w:t>
      </w:r>
      <w:r w:rsidR="007F7861" w:rsidRPr="007352AD">
        <w:t xml:space="preserve"> pumping under </w:t>
      </w:r>
      <w:r w:rsidR="004330BF">
        <w:t>the</w:t>
      </w:r>
      <w:r w:rsidR="004330BF" w:rsidRPr="007352AD">
        <w:t xml:space="preserve"> </w:t>
      </w:r>
      <w:r w:rsidR="007F7861" w:rsidRPr="007352AD">
        <w:t>electrophysiological conditions</w:t>
      </w:r>
      <w:r w:rsidR="004330BF">
        <w:t xml:space="preserve"> detailed here</w:t>
      </w:r>
      <w:r w:rsidR="007F7861" w:rsidRPr="007352AD">
        <w:t>.</w:t>
      </w:r>
      <w:bookmarkEnd w:id="10"/>
    </w:p>
    <w:p w14:paraId="5514EEDF" w14:textId="77777777" w:rsidR="00525535" w:rsidRDefault="00525535" w:rsidP="00ED2D59"/>
    <w:p w14:paraId="661720B6" w14:textId="2B2C1456" w:rsidR="0084535B" w:rsidRDefault="00D94DB1" w:rsidP="00ED2D59">
      <w:r>
        <w:t>Single channel recordin</w:t>
      </w:r>
      <w:r w:rsidR="00A354A9">
        <w:t xml:space="preserve">gs </w:t>
      </w:r>
      <w:r w:rsidR="00D55DE1">
        <w:t>of</w:t>
      </w:r>
      <w:r w:rsidR="00A354A9">
        <w:t xml:space="preserve"> excised patches are not described in this article. Although </w:t>
      </w:r>
      <w:r w:rsidR="00A9797B">
        <w:t>UCP1- and AAC-dependent H</w:t>
      </w:r>
      <w:r w:rsidR="00A9797B" w:rsidRPr="00A9797B">
        <w:rPr>
          <w:vertAlign w:val="superscript"/>
        </w:rPr>
        <w:t>+</w:t>
      </w:r>
      <w:r w:rsidR="00A9797B">
        <w:t xml:space="preserve"> currents across the IMM are</w:t>
      </w:r>
      <w:r w:rsidR="00A354A9">
        <w:t xml:space="preserve"> robust</w:t>
      </w:r>
      <w:r w:rsidR="006222A8">
        <w:t xml:space="preserve"> due to their high protein density</w:t>
      </w:r>
      <w:r w:rsidR="00A354A9">
        <w:t xml:space="preserve">, </w:t>
      </w:r>
      <w:r w:rsidR="00D55DE1">
        <w:t>the single-channel openings could not</w:t>
      </w:r>
      <w:r w:rsidR="00A9797B">
        <w:t xml:space="preserve"> </w:t>
      </w:r>
      <w:r w:rsidR="00D55DE1">
        <w:t xml:space="preserve">be </w:t>
      </w:r>
      <w:r w:rsidR="00A354A9">
        <w:t>resolve</w:t>
      </w:r>
      <w:r w:rsidR="00D55DE1">
        <w:t>d</w:t>
      </w:r>
      <w:r w:rsidR="006222A8">
        <w:t xml:space="preserve"> because the amplitude of UCP1 and AAC unitary currents are </w:t>
      </w:r>
      <w:r w:rsidR="00536EEC">
        <w:t>probably too small</w:t>
      </w:r>
      <w:r w:rsidR="00A354A9">
        <w:t>.</w:t>
      </w:r>
    </w:p>
    <w:p w14:paraId="7C765208" w14:textId="77777777" w:rsidR="00525535" w:rsidRDefault="00525535" w:rsidP="00ED2D59"/>
    <w:p w14:paraId="06997F1A" w14:textId="7FDD634A" w:rsidR="00D55DE1" w:rsidRDefault="00D55DE1" w:rsidP="00ED2D59">
      <w:r w:rsidRPr="00D55DE1">
        <w:t>In contrast to biochemical studies, the mitochondrial isolation described in this article does not need to result in a high level of mitochondrial purity</w:t>
      </w:r>
      <w:r w:rsidR="00A649F1">
        <w:t>.</w:t>
      </w:r>
      <w:r w:rsidR="00F7337B">
        <w:t xml:space="preserve"> </w:t>
      </w:r>
      <w:r w:rsidR="00A649F1">
        <w:t>Indeed,</w:t>
      </w:r>
      <w:r w:rsidR="00F7337B">
        <w:t xml:space="preserve"> </w:t>
      </w:r>
      <w:r w:rsidR="00A649F1">
        <w:t xml:space="preserve">the mitochondrial preparation </w:t>
      </w:r>
      <w:r w:rsidR="00A649F1">
        <w:lastRenderedPageBreak/>
        <w:t>consisting</w:t>
      </w:r>
      <w:r>
        <w:t xml:space="preserve"> of</w:t>
      </w:r>
      <w:r w:rsidR="00A649F1">
        <w:t xml:space="preserve"> a multitude of </w:t>
      </w:r>
      <w:r w:rsidR="00A649F1" w:rsidRPr="00A649F1">
        <w:t>individualized mitoplasts</w:t>
      </w:r>
      <w:r w:rsidR="00A649F1">
        <w:t xml:space="preserve"> </w:t>
      </w:r>
      <w:r w:rsidR="008E04A9">
        <w:t xml:space="preserve">and cell debris </w:t>
      </w:r>
      <w:r w:rsidR="00A649F1">
        <w:t>is scanned under the microscope to find one 8-shaped mitoplast to patch.</w:t>
      </w:r>
      <w:r w:rsidR="0096064B" w:rsidRPr="0096064B">
        <w:t xml:space="preserve"> </w:t>
      </w:r>
      <w:r w:rsidR="0096064B" w:rsidRPr="00614A66">
        <w:t xml:space="preserve">The 8-shaped form of the mitoplast is due to </w:t>
      </w:r>
      <w:r w:rsidR="0096064B">
        <w:t>release</w:t>
      </w:r>
      <w:r w:rsidR="0096064B" w:rsidRPr="00614A66">
        <w:t xml:space="preserve"> of the </w:t>
      </w:r>
      <w:r w:rsidR="0096064B">
        <w:t>IMM</w:t>
      </w:r>
      <w:r w:rsidR="0096064B" w:rsidRPr="00614A66">
        <w:t xml:space="preserve"> through a hole in the </w:t>
      </w:r>
      <w:r w:rsidR="0096064B">
        <w:t xml:space="preserve">OMM </w:t>
      </w:r>
      <w:r w:rsidR="0096064B" w:rsidRPr="00614A66">
        <w:t xml:space="preserve">caused by the French press </w:t>
      </w:r>
      <w:r w:rsidR="0096064B">
        <w:t>procedure (</w:t>
      </w:r>
      <w:r w:rsidR="0096064B" w:rsidRPr="00452A6D">
        <w:rPr>
          <w:b/>
          <w:bCs/>
        </w:rPr>
        <w:t>Figure 2</w:t>
      </w:r>
      <w:r w:rsidR="0096064B">
        <w:t>). T</w:t>
      </w:r>
      <w:r w:rsidR="0096064B" w:rsidRPr="001708BD">
        <w:t xml:space="preserve">he less dense lobe </w:t>
      </w:r>
      <w:r w:rsidR="0096064B">
        <w:t xml:space="preserve">corresponds to </w:t>
      </w:r>
      <w:r w:rsidR="0096064B" w:rsidRPr="001708BD">
        <w:t>the IMM</w:t>
      </w:r>
      <w:r w:rsidR="0096064B">
        <w:fldChar w:fldCharType="begin">
          <w:fldData xml:space="preserve">PEVuZE5vdGU+PENpdGU+PEF1dGhvcj5HYXJnPC9BdXRob3I+PFllYXI+MjAxOTwvWWVhcj48UmVj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</w:fldData>
        </w:fldChar>
      </w:r>
      <w:r w:rsidR="006C6F2C">
        <w:instrText xml:space="preserve"> ADDIN EN.CITE </w:instrText>
      </w:r>
      <w:r w:rsidR="006C6F2C">
        <w:fldChar w:fldCharType="begin">
          <w:fldData xml:space="preserve">PEVuZE5vdGU+PENpdGU+PEF1dGhvcj5HYXJnPC9BdXRob3I+PFllYXI+MjAxOTwvWWVhcj48UmVj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</w:fldData>
        </w:fldChar>
      </w:r>
      <w:r w:rsidR="006C6F2C">
        <w:instrText xml:space="preserve"> ADDIN EN.CITE.DATA </w:instrText>
      </w:r>
      <w:r w:rsidR="006C6F2C">
        <w:fldChar w:fldCharType="end"/>
      </w:r>
      <w:r w:rsidR="0096064B">
        <w:fldChar w:fldCharType="separate"/>
      </w:r>
      <w:r w:rsidR="006C6F2C" w:rsidRPr="006C6F2C">
        <w:rPr>
          <w:noProof/>
          <w:vertAlign w:val="superscript"/>
        </w:rPr>
        <w:t>15,17</w:t>
      </w:r>
      <w:r w:rsidR="0096064B">
        <w:fldChar w:fldCharType="end"/>
      </w:r>
      <w:r w:rsidR="0096064B" w:rsidRPr="001708BD">
        <w:t>.</w:t>
      </w:r>
      <w:r w:rsidR="00A649F1">
        <w:t xml:space="preserve"> </w:t>
      </w:r>
      <w:r w:rsidRPr="00D55DE1">
        <w:t xml:space="preserve">A suitable preparation can be defined by freely moving mitoplasts that can be easily distinguished from cellular debris. </w:t>
      </w:r>
      <w:r w:rsidR="00C8635B">
        <w:t>I</w:t>
      </w:r>
      <w:r w:rsidRPr="00D55DE1">
        <w:t xml:space="preserve">t </w:t>
      </w:r>
      <w:r w:rsidR="00C8635B">
        <w:t>is</w:t>
      </w:r>
      <w:r w:rsidR="005A446F">
        <w:t>,</w:t>
      </w:r>
      <w:r w:rsidR="00C8635B">
        <w:t xml:space="preserve"> however</w:t>
      </w:r>
      <w:r w:rsidR="005A446F">
        <w:t>,</w:t>
      </w:r>
      <w:r w:rsidRPr="00D55DE1">
        <w:t xml:space="preserve"> important to reduce the number of debris to avoid contamination of the </w:t>
      </w:r>
      <w:r>
        <w:t>IMM</w:t>
      </w:r>
      <w:r w:rsidR="007435AB">
        <w:t>,</w:t>
      </w:r>
      <w:r w:rsidRPr="00D55DE1">
        <w:t xml:space="preserve"> which c</w:t>
      </w:r>
      <w:r w:rsidR="00A45B46">
        <w:t>an</w:t>
      </w:r>
      <w:r w:rsidRPr="00D55DE1">
        <w:t xml:space="preserve"> affect the quality of the seal of the glass pipette with the membrane</w:t>
      </w:r>
      <w:r w:rsidR="00536EEC">
        <w:t xml:space="preserve">. </w:t>
      </w:r>
      <w:r w:rsidR="00536EEC" w:rsidRPr="00536EEC">
        <w:t>This scanning step under the microscope makes it possible to choose a mitoplast with high IMM integrity recognized by a less dense lobe than the one delimited by the OMM and therefore increases the chances of a successful break-in.</w:t>
      </w:r>
    </w:p>
    <w:p w14:paraId="4066FB79" w14:textId="77777777" w:rsidR="00525535" w:rsidRDefault="00525535" w:rsidP="00ED2D59"/>
    <w:p w14:paraId="5B0AA775" w14:textId="75079EE0" w:rsidR="000625EA" w:rsidRDefault="00F232DA" w:rsidP="00ED2D59">
      <w:r>
        <w:t xml:space="preserve">This technique for the first time </w:t>
      </w:r>
      <w:r w:rsidR="006222A8">
        <w:t>provided</w:t>
      </w:r>
      <w:r w:rsidR="00536EEC">
        <w:t xml:space="preserve"> </w:t>
      </w:r>
      <w:r>
        <w:t>the direct measurement of</w:t>
      </w:r>
      <w:r w:rsidR="00536EEC">
        <w:t xml:space="preserve"> </w:t>
      </w:r>
      <w:r w:rsidR="00A9797B">
        <w:t>UCP1- and AAC-dependent H</w:t>
      </w:r>
      <w:r w:rsidR="00A9797B" w:rsidRPr="00A9797B">
        <w:rPr>
          <w:vertAlign w:val="superscript"/>
        </w:rPr>
        <w:t>+</w:t>
      </w:r>
      <w:r w:rsidR="00A9797B">
        <w:t xml:space="preserve"> currents within their native membrane</w:t>
      </w:r>
      <w:r>
        <w:t xml:space="preserve">. However, </w:t>
      </w:r>
      <w:r w:rsidR="00A9797B">
        <w:t xml:space="preserve">mitochondrial integrity </w:t>
      </w:r>
      <w:r w:rsidR="00AF1E13">
        <w:t xml:space="preserve">and </w:t>
      </w:r>
      <w:r w:rsidR="00A9797B">
        <w:t>compartmentalization</w:t>
      </w:r>
      <w:r w:rsidR="00AF1E13">
        <w:t xml:space="preserve"> no longer exist</w:t>
      </w:r>
      <w:r w:rsidR="00A9797B">
        <w:t xml:space="preserve"> </w:t>
      </w:r>
      <w:r w:rsidR="00AF1E13">
        <w:t>due to</w:t>
      </w:r>
      <w:r w:rsidR="00A9797B">
        <w:t xml:space="preserve"> the</w:t>
      </w:r>
      <w:r w:rsidR="00AF1E13">
        <w:t xml:space="preserve"> rupture of</w:t>
      </w:r>
      <w:r w:rsidR="00A9797B">
        <w:t xml:space="preserve"> </w:t>
      </w:r>
      <w:r w:rsidR="00D55DE1">
        <w:t xml:space="preserve">the </w:t>
      </w:r>
      <w:r w:rsidR="00A9797B">
        <w:t xml:space="preserve">OMM and </w:t>
      </w:r>
      <w:r w:rsidR="000625EA">
        <w:t>probably the</w:t>
      </w:r>
      <w:r w:rsidR="00D55DE1">
        <w:t xml:space="preserve"> </w:t>
      </w:r>
      <w:r w:rsidR="00A9797B">
        <w:t>cristae.</w:t>
      </w:r>
      <w:r w:rsidR="003E348E">
        <w:t xml:space="preserve"> </w:t>
      </w:r>
      <w:r w:rsidR="00056BE3" w:rsidRPr="00056BE3">
        <w:t>It is therefore essential to complement patch-clamp analysis</w:t>
      </w:r>
      <w:r>
        <w:t xml:space="preserve"> </w:t>
      </w:r>
      <w:r w:rsidR="00056BE3" w:rsidRPr="00056BE3">
        <w:t>with other classical methods such as mitochondrial respiration to confirm the</w:t>
      </w:r>
      <w:r>
        <w:t xml:space="preserve"> </w:t>
      </w:r>
      <w:r w:rsidR="00056BE3" w:rsidRPr="00056BE3">
        <w:t>physiological r</w:t>
      </w:r>
      <w:r w:rsidR="00056BE3">
        <w:t>ole</w:t>
      </w:r>
      <w:r w:rsidR="00056BE3" w:rsidRPr="00056BE3">
        <w:t xml:space="preserve"> </w:t>
      </w:r>
      <w:r>
        <w:t xml:space="preserve">of newly characterized proteins </w:t>
      </w:r>
      <w:r w:rsidR="00056BE3" w:rsidRPr="00056BE3">
        <w:t>in intact mitochondria.</w:t>
      </w:r>
    </w:p>
    <w:p w14:paraId="3D1FFBCA" w14:textId="77777777" w:rsidR="00525535" w:rsidRDefault="00525535" w:rsidP="00ED2D59"/>
    <w:p w14:paraId="6B3C6D5F" w14:textId="37E090CE" w:rsidR="000625EA" w:rsidRPr="000625EA" w:rsidRDefault="00AF1E13" w:rsidP="00ED2D59">
      <w:r>
        <w:t>Th</w:t>
      </w:r>
      <w:r w:rsidR="00F232DA">
        <w:t>e</w:t>
      </w:r>
      <w:r>
        <w:t xml:space="preserve"> patch-clamp technique</w:t>
      </w:r>
      <w:r w:rsidR="000625EA">
        <w:t xml:space="preserve"> applied to mitochondria </w:t>
      </w:r>
      <w:r w:rsidR="00A45B46">
        <w:t>offers new possibilities to better understand</w:t>
      </w:r>
      <w:r>
        <w:t xml:space="preserve"> the molecular mechanisms responsible for mitochondrial H</w:t>
      </w:r>
      <w:r w:rsidRPr="000625EA">
        <w:rPr>
          <w:vertAlign w:val="superscript"/>
        </w:rPr>
        <w:t>+</w:t>
      </w:r>
      <w:r>
        <w:t xml:space="preserve"> leak and thermogenesis.</w:t>
      </w:r>
      <w:r w:rsidR="000625EA">
        <w:t xml:space="preserve"> </w:t>
      </w:r>
      <w:r w:rsidR="00E9298E" w:rsidRPr="00E9298E">
        <w:t xml:space="preserve">Combined with </w:t>
      </w:r>
      <w:r w:rsidR="000625EA" w:rsidRPr="000625EA">
        <w:t>modern cellular and molecular techniques</w:t>
      </w:r>
      <w:r w:rsidR="000625EA">
        <w:t xml:space="preserve">, this innovative approach </w:t>
      </w:r>
      <w:r w:rsidR="000625EA" w:rsidRPr="000625EA">
        <w:t xml:space="preserve">will provide new insights into the mechanisms that control the thermogenic </w:t>
      </w:r>
      <w:r w:rsidR="000625EA">
        <w:t>capacity</w:t>
      </w:r>
      <w:r w:rsidR="000625EA" w:rsidRPr="000625EA">
        <w:t xml:space="preserve"> of mitochondria and how they can be targeted to combat </w:t>
      </w:r>
      <w:r w:rsidR="000625EA">
        <w:t>diseases associated with mitochondrial dysfunction</w:t>
      </w:r>
      <w:r w:rsidR="000625EA" w:rsidRPr="000625EA">
        <w:t>.</w:t>
      </w:r>
    </w:p>
    <w:p w14:paraId="7949CAD6" w14:textId="77777777" w:rsidR="00A9797B" w:rsidRDefault="00A9797B" w:rsidP="00ED2D59">
      <w:pPr>
        <w:rPr>
          <w:color w:val="000000"/>
        </w:rPr>
      </w:pPr>
    </w:p>
    <w:p w14:paraId="59F37CC4" w14:textId="5C683A98" w:rsidR="006E4797" w:rsidRDefault="00551D82" w:rsidP="00ED2D59">
      <w:pPr>
        <w:pBdr>
          <w:top w:val="nil"/>
          <w:left w:val="nil"/>
          <w:bottom w:val="nil"/>
          <w:right w:val="nil"/>
          <w:between w:val="nil"/>
        </w:pBdr>
        <w:rPr>
          <w:color w:val="808080"/>
        </w:rPr>
      </w:pPr>
      <w:r>
        <w:rPr>
          <w:b/>
          <w:color w:val="000000"/>
        </w:rPr>
        <w:t>ACKNOWLEDGMENTS:</w:t>
      </w:r>
    </w:p>
    <w:p w14:paraId="25B2FBBD" w14:textId="259CC44B" w:rsidR="006E4797" w:rsidRDefault="009E4C91" w:rsidP="00ED2D59">
      <w:pPr>
        <w:rPr>
          <w:color w:val="000000" w:themeColor="text1"/>
        </w:rPr>
      </w:pPr>
      <w:r w:rsidRPr="009E4C91">
        <w:rPr>
          <w:color w:val="000000" w:themeColor="text1"/>
        </w:rPr>
        <w:t xml:space="preserve">I thank Dr. </w:t>
      </w:r>
      <w:proofErr w:type="spellStart"/>
      <w:r w:rsidRPr="009E4C91">
        <w:rPr>
          <w:color w:val="000000" w:themeColor="text1"/>
        </w:rPr>
        <w:t>Yuriy</w:t>
      </w:r>
      <w:proofErr w:type="spellEnd"/>
      <w:r w:rsidRPr="009E4C91">
        <w:rPr>
          <w:color w:val="000000" w:themeColor="text1"/>
        </w:rPr>
        <w:t xml:space="preserve"> </w:t>
      </w:r>
      <w:proofErr w:type="spellStart"/>
      <w:r w:rsidRPr="009E4C91">
        <w:rPr>
          <w:color w:val="000000" w:themeColor="text1"/>
        </w:rPr>
        <w:t>Kirichok</w:t>
      </w:r>
      <w:proofErr w:type="spellEnd"/>
      <w:r w:rsidRPr="009E4C91">
        <w:rPr>
          <w:color w:val="000000" w:themeColor="text1"/>
        </w:rPr>
        <w:t xml:space="preserve"> for the great science I was part of in his lab and the members of the </w:t>
      </w:r>
      <w:proofErr w:type="spellStart"/>
      <w:r w:rsidRPr="009E4C91">
        <w:rPr>
          <w:color w:val="000000" w:themeColor="text1"/>
        </w:rPr>
        <w:t>Kirichok</w:t>
      </w:r>
      <w:proofErr w:type="spellEnd"/>
      <w:r w:rsidRPr="009E4C91">
        <w:rPr>
          <w:color w:val="000000" w:themeColor="text1"/>
        </w:rPr>
        <w:t xml:space="preserve"> lab for the helpful discussions. </w:t>
      </w:r>
      <w:r w:rsidR="0042178E">
        <w:rPr>
          <w:color w:val="000000" w:themeColor="text1"/>
        </w:rPr>
        <w:t>I</w:t>
      </w:r>
      <w:r w:rsidR="006D2D0A" w:rsidRPr="006D2D0A">
        <w:rPr>
          <w:color w:val="000000" w:themeColor="text1"/>
        </w:rPr>
        <w:t xml:space="preserve"> </w:t>
      </w:r>
      <w:r w:rsidR="006D2D0A">
        <w:rPr>
          <w:color w:val="000000" w:themeColor="text1"/>
        </w:rPr>
        <w:t xml:space="preserve">also </w:t>
      </w:r>
      <w:r w:rsidR="006D2D0A" w:rsidRPr="006D2D0A">
        <w:rPr>
          <w:color w:val="000000" w:themeColor="text1"/>
        </w:rPr>
        <w:t xml:space="preserve">thank Dr. Douglas C. Wallace for providing </w:t>
      </w:r>
      <w:r w:rsidR="006D2D0A" w:rsidRPr="00611688">
        <w:rPr>
          <w:i/>
          <w:iCs/>
          <w:color w:val="000000" w:themeColor="text1"/>
        </w:rPr>
        <w:t>AAC1</w:t>
      </w:r>
      <w:r w:rsidR="006D2D0A" w:rsidRPr="006D2D0A">
        <w:rPr>
          <w:color w:val="000000" w:themeColor="text1"/>
        </w:rPr>
        <w:t xml:space="preserve"> knockout mice</w:t>
      </w:r>
      <w:r w:rsidR="006D2D0A">
        <w:rPr>
          <w:color w:val="000000" w:themeColor="text1"/>
        </w:rPr>
        <w:t xml:space="preserve">. </w:t>
      </w:r>
      <w:r w:rsidR="006D2D0A" w:rsidRPr="006D2D0A">
        <w:rPr>
          <w:b/>
          <w:bCs/>
          <w:color w:val="000000" w:themeColor="text1"/>
        </w:rPr>
        <w:t>Funding</w:t>
      </w:r>
      <w:r w:rsidR="006D2D0A" w:rsidRPr="006D2D0A">
        <w:rPr>
          <w:color w:val="000000" w:themeColor="text1"/>
        </w:rPr>
        <w:t xml:space="preserve">: </w:t>
      </w:r>
      <w:r w:rsidR="006D2D0A">
        <w:rPr>
          <w:color w:val="000000" w:themeColor="text1"/>
        </w:rPr>
        <w:t xml:space="preserve">A.M.B </w:t>
      </w:r>
      <w:r w:rsidR="006D2D0A" w:rsidRPr="006D2D0A">
        <w:rPr>
          <w:color w:val="000000" w:themeColor="text1"/>
        </w:rPr>
        <w:t>was supported by an American Heart Association Career Development Award 19CDA34630062.</w:t>
      </w:r>
    </w:p>
    <w:p w14:paraId="18025061" w14:textId="77777777" w:rsidR="006D2D0A" w:rsidRPr="006D2D0A" w:rsidRDefault="006D2D0A" w:rsidP="00ED2D59">
      <w:pPr>
        <w:rPr>
          <w:b/>
          <w:color w:val="000000" w:themeColor="text1"/>
        </w:rPr>
      </w:pPr>
    </w:p>
    <w:p w14:paraId="5E703EBA" w14:textId="0A233A61" w:rsidR="006E4797" w:rsidRDefault="00551D82" w:rsidP="00ED2D59">
      <w:pPr>
        <w:pBdr>
          <w:top w:val="nil"/>
          <w:left w:val="nil"/>
          <w:bottom w:val="nil"/>
          <w:right w:val="nil"/>
          <w:between w:val="nil"/>
        </w:pBdr>
        <w:rPr>
          <w:color w:val="808080"/>
        </w:rPr>
      </w:pPr>
      <w:r>
        <w:rPr>
          <w:b/>
          <w:color w:val="000000"/>
        </w:rPr>
        <w:t>DISCLOSURES:</w:t>
      </w:r>
    </w:p>
    <w:p w14:paraId="4A7B0E5C" w14:textId="7903BA89" w:rsidR="006E4797" w:rsidRDefault="00024ACA" w:rsidP="00ED2D59">
      <w:pPr>
        <w:rPr>
          <w:color w:val="000000" w:themeColor="text1"/>
        </w:rPr>
      </w:pPr>
      <w:r w:rsidRPr="00024ACA">
        <w:rPr>
          <w:color w:val="000000" w:themeColor="text1"/>
        </w:rPr>
        <w:t>The author declare</w:t>
      </w:r>
      <w:r>
        <w:rPr>
          <w:color w:val="000000" w:themeColor="text1"/>
        </w:rPr>
        <w:t>s</w:t>
      </w:r>
      <w:r w:rsidRPr="00024ACA">
        <w:rPr>
          <w:color w:val="000000" w:themeColor="text1"/>
        </w:rPr>
        <w:t xml:space="preserve"> no competing interests.</w:t>
      </w:r>
    </w:p>
    <w:p w14:paraId="1F180778" w14:textId="77777777" w:rsidR="007C503B" w:rsidRPr="00024ACA" w:rsidRDefault="007C503B" w:rsidP="00ED2D59">
      <w:pPr>
        <w:rPr>
          <w:color w:val="000000" w:themeColor="text1"/>
        </w:rPr>
      </w:pPr>
    </w:p>
    <w:p w14:paraId="4C191B8F" w14:textId="04835982" w:rsidR="00F511B6" w:rsidRDefault="00551D82" w:rsidP="00ED2D59">
      <w:pPr>
        <w:rPr>
          <w:b/>
          <w:color w:val="000000"/>
        </w:rPr>
      </w:pPr>
      <w:r>
        <w:rPr>
          <w:b/>
        </w:rPr>
        <w:t>REFERENCES:</w:t>
      </w:r>
      <w:bookmarkStart w:id="11" w:name="3dy6vkm" w:colFirst="0" w:colLast="0"/>
      <w:bookmarkStart w:id="12" w:name="4d34og8" w:colFirst="0" w:colLast="0"/>
      <w:bookmarkStart w:id="13" w:name="2s8eyo1" w:colFirst="0" w:colLast="0"/>
      <w:bookmarkEnd w:id="11"/>
      <w:bookmarkEnd w:id="12"/>
      <w:bookmarkEnd w:id="13"/>
    </w:p>
    <w:p w14:paraId="32A427D4" w14:textId="77777777" w:rsidR="00082328" w:rsidRPr="00082328" w:rsidRDefault="00082328" w:rsidP="00ED2D59">
      <w:pPr>
        <w:rPr>
          <w:b/>
          <w:color w:val="000000"/>
        </w:rPr>
      </w:pPr>
    </w:p>
    <w:p w14:paraId="7D6B66AA" w14:textId="51FEDA5F" w:rsidR="00BA4C4E" w:rsidRDefault="00F511B6" w:rsidP="00BA4C4E">
      <w:pPr>
        <w:pStyle w:val="EndNoteBibliography"/>
        <w:ind w:left="720" w:hanging="720"/>
      </w:pPr>
      <w:r>
        <w:rPr>
          <w:color w:val="7F7F7F"/>
        </w:rPr>
        <w:fldChar w:fldCharType="begin"/>
      </w:r>
      <w:r>
        <w:rPr>
          <w:color w:val="7F7F7F"/>
        </w:rPr>
        <w:instrText xml:space="preserve"> ADDIN EN.REFLIST </w:instrText>
      </w:r>
      <w:r>
        <w:rPr>
          <w:color w:val="7F7F7F"/>
        </w:rPr>
        <w:fldChar w:fldCharType="separate"/>
      </w:r>
      <w:r w:rsidR="00BA4C4E" w:rsidRPr="00BA4C4E">
        <w:t>1</w:t>
      </w:r>
      <w:r w:rsidR="007435AB">
        <w:t>.</w:t>
      </w:r>
      <w:r w:rsidR="00BA4C4E" w:rsidRPr="00BA4C4E">
        <w:tab/>
        <w:t>Divakaruni, A. S.</w:t>
      </w:r>
      <w:r w:rsidR="007435AB">
        <w:t>,</w:t>
      </w:r>
      <w:r w:rsidR="00BA4C4E" w:rsidRPr="00BA4C4E">
        <w:t xml:space="preserve"> Brand, M. D. The regulation and physiology of mitochondrial proton leak. </w:t>
      </w:r>
      <w:r w:rsidR="00BA4C4E" w:rsidRPr="00BA4C4E">
        <w:rPr>
          <w:i/>
        </w:rPr>
        <w:t>Physiology (Bethesda)</w:t>
      </w:r>
      <w:r w:rsidR="00BA4C4E" w:rsidRPr="005A446F">
        <w:rPr>
          <w:iCs/>
        </w:rPr>
        <w:t>.</w:t>
      </w:r>
      <w:r w:rsidR="00BA4C4E" w:rsidRPr="007435AB">
        <w:rPr>
          <w:iCs/>
        </w:rPr>
        <w:t xml:space="preserve"> </w:t>
      </w:r>
      <w:r w:rsidR="00BA4C4E" w:rsidRPr="00BA4C4E">
        <w:rPr>
          <w:b/>
        </w:rPr>
        <w:t>26</w:t>
      </w:r>
      <w:r w:rsidR="00BA4C4E" w:rsidRPr="00BA4C4E">
        <w:t xml:space="preserve"> (3), 192</w:t>
      </w:r>
      <w:r w:rsidR="007435AB">
        <w:t>–</w:t>
      </w:r>
      <w:r w:rsidR="00BA4C4E" w:rsidRPr="00BA4C4E">
        <w:t>205 (2011).</w:t>
      </w:r>
    </w:p>
    <w:p w14:paraId="32861556" w14:textId="74C059C7" w:rsidR="00BA4C4E" w:rsidRDefault="00BA4C4E" w:rsidP="00BA4C4E">
      <w:pPr>
        <w:pStyle w:val="EndNoteBibliography"/>
        <w:ind w:left="720" w:hanging="720"/>
      </w:pPr>
      <w:r w:rsidRPr="00BA4C4E">
        <w:t>2</w:t>
      </w:r>
      <w:r w:rsidR="007435AB">
        <w:t>.</w:t>
      </w:r>
      <w:r w:rsidRPr="00BA4C4E">
        <w:tab/>
        <w:t>Chouchani, E. T., Kazak, L.</w:t>
      </w:r>
      <w:r w:rsidR="007435AB">
        <w:t>,</w:t>
      </w:r>
      <w:r w:rsidRPr="00BA4C4E">
        <w:t xml:space="preserve"> Spiegelman, B. M. New </w:t>
      </w:r>
      <w:r w:rsidR="007435AB">
        <w:t>a</w:t>
      </w:r>
      <w:r w:rsidRPr="00BA4C4E">
        <w:t xml:space="preserve">dvances in </w:t>
      </w:r>
      <w:r w:rsidR="007435AB">
        <w:t>a</w:t>
      </w:r>
      <w:r w:rsidRPr="00BA4C4E">
        <w:t xml:space="preserve">daptive </w:t>
      </w:r>
      <w:r w:rsidR="007435AB">
        <w:t>t</w:t>
      </w:r>
      <w:r w:rsidRPr="00BA4C4E">
        <w:t xml:space="preserve">hermogenesis: UCP1 and </w:t>
      </w:r>
      <w:r w:rsidR="007435AB">
        <w:t>b</w:t>
      </w:r>
      <w:r w:rsidRPr="00BA4C4E">
        <w:t xml:space="preserve">eyond. </w:t>
      </w:r>
      <w:r w:rsidRPr="00BA4C4E">
        <w:rPr>
          <w:i/>
        </w:rPr>
        <w:t>Cell Metab</w:t>
      </w:r>
      <w:r w:rsidR="0059053D">
        <w:rPr>
          <w:i/>
        </w:rPr>
        <w:t>olism</w:t>
      </w:r>
      <w:r w:rsidRPr="005A446F">
        <w:rPr>
          <w:iCs/>
        </w:rPr>
        <w:t>.</w:t>
      </w:r>
      <w:r w:rsidRPr="007435AB">
        <w:rPr>
          <w:iCs/>
        </w:rPr>
        <w:t xml:space="preserve"> </w:t>
      </w:r>
      <w:r w:rsidRPr="00BA4C4E">
        <w:rPr>
          <w:b/>
        </w:rPr>
        <w:t>29</w:t>
      </w:r>
      <w:r w:rsidRPr="00BA4C4E">
        <w:t xml:space="preserve"> (1), 27</w:t>
      </w:r>
      <w:r w:rsidR="007435AB">
        <w:t>–</w:t>
      </w:r>
      <w:r w:rsidRPr="00BA4C4E">
        <w:t>37 (2019).</w:t>
      </w:r>
    </w:p>
    <w:p w14:paraId="1819EA7F" w14:textId="6F766D68" w:rsidR="00BA4C4E" w:rsidRDefault="00BA4C4E" w:rsidP="00BA4C4E">
      <w:pPr>
        <w:pStyle w:val="EndNoteBibliography"/>
        <w:ind w:left="720" w:hanging="720"/>
      </w:pPr>
      <w:r w:rsidRPr="00BA4C4E">
        <w:t>3</w:t>
      </w:r>
      <w:r w:rsidR="007435AB">
        <w:t>.</w:t>
      </w:r>
      <w:r w:rsidRPr="00BA4C4E">
        <w:tab/>
        <w:t>Cannon, B.</w:t>
      </w:r>
      <w:r w:rsidR="007435AB">
        <w:t>,</w:t>
      </w:r>
      <w:r w:rsidRPr="00BA4C4E">
        <w:t xml:space="preserve"> Nedergaard, J. Brown adipose tissue: function and physiological significance. </w:t>
      </w:r>
      <w:r w:rsidRPr="00BA4C4E">
        <w:rPr>
          <w:i/>
        </w:rPr>
        <w:t>Physiol</w:t>
      </w:r>
      <w:r w:rsidR="00B7421C">
        <w:rPr>
          <w:i/>
        </w:rPr>
        <w:t>ogical</w:t>
      </w:r>
      <w:r w:rsidRPr="00BA4C4E">
        <w:rPr>
          <w:i/>
        </w:rPr>
        <w:t xml:space="preserve"> Rev</w:t>
      </w:r>
      <w:r w:rsidR="00B7421C">
        <w:rPr>
          <w:i/>
        </w:rPr>
        <w:t>iews</w:t>
      </w:r>
      <w:r w:rsidRPr="005A446F">
        <w:rPr>
          <w:iCs/>
        </w:rPr>
        <w:t>.</w:t>
      </w:r>
      <w:r w:rsidRPr="007435AB">
        <w:rPr>
          <w:iCs/>
        </w:rPr>
        <w:t xml:space="preserve"> </w:t>
      </w:r>
      <w:r w:rsidRPr="00BA4C4E">
        <w:rPr>
          <w:b/>
        </w:rPr>
        <w:t>84</w:t>
      </w:r>
      <w:r w:rsidRPr="00BA4C4E">
        <w:t xml:space="preserve"> (1), 277</w:t>
      </w:r>
      <w:r w:rsidR="007435AB">
        <w:t>–</w:t>
      </w:r>
      <w:r w:rsidRPr="00BA4C4E">
        <w:t>359 (2004).</w:t>
      </w:r>
    </w:p>
    <w:p w14:paraId="2002C135" w14:textId="752AADB1" w:rsidR="00BA4C4E" w:rsidRDefault="00BA4C4E" w:rsidP="00BA4C4E">
      <w:pPr>
        <w:pStyle w:val="EndNoteBibliography"/>
        <w:ind w:left="720" w:hanging="720"/>
      </w:pPr>
      <w:r w:rsidRPr="00BA4C4E">
        <w:t>4</w:t>
      </w:r>
      <w:r w:rsidR="007435AB">
        <w:t>.</w:t>
      </w:r>
      <w:r w:rsidRPr="00BA4C4E">
        <w:tab/>
        <w:t xml:space="preserve">Nicholls, D. G. The hunt for the molecular mechanism of brown fat thermogenesis. </w:t>
      </w:r>
      <w:r w:rsidRPr="00BA4C4E">
        <w:rPr>
          <w:i/>
        </w:rPr>
        <w:t>Biochimie</w:t>
      </w:r>
      <w:r w:rsidRPr="005A446F">
        <w:rPr>
          <w:iCs/>
        </w:rPr>
        <w:t>.</w:t>
      </w:r>
      <w:r w:rsidRPr="007435AB">
        <w:rPr>
          <w:iCs/>
        </w:rPr>
        <w:t xml:space="preserve"> </w:t>
      </w:r>
      <w:r w:rsidRPr="00BA4C4E">
        <w:rPr>
          <w:b/>
        </w:rPr>
        <w:t>134</w:t>
      </w:r>
      <w:r w:rsidR="007435AB" w:rsidRPr="00BA4C4E">
        <w:t>,</w:t>
      </w:r>
      <w:r w:rsidRPr="00BA4C4E">
        <w:t xml:space="preserve"> 9</w:t>
      </w:r>
      <w:r w:rsidR="007435AB">
        <w:t>–</w:t>
      </w:r>
      <w:r w:rsidRPr="00BA4C4E">
        <w:t>18 (2017).</w:t>
      </w:r>
    </w:p>
    <w:p w14:paraId="2E16B88B" w14:textId="68221A7A" w:rsidR="00BA4C4E" w:rsidRDefault="00BA4C4E" w:rsidP="00BA4C4E">
      <w:pPr>
        <w:pStyle w:val="EndNoteBibliography"/>
        <w:ind w:left="720" w:hanging="720"/>
      </w:pPr>
      <w:r w:rsidRPr="00BA4C4E">
        <w:t>5</w:t>
      </w:r>
      <w:r w:rsidR="007435AB">
        <w:t>.</w:t>
      </w:r>
      <w:r w:rsidRPr="00BA4C4E">
        <w:tab/>
        <w:t>Bertholet, A. M.</w:t>
      </w:r>
      <w:r w:rsidRPr="005A446F">
        <w:rPr>
          <w:iCs/>
        </w:rPr>
        <w:t xml:space="preserve"> et al.</w:t>
      </w:r>
      <w:r w:rsidRPr="007435AB">
        <w:rPr>
          <w:iCs/>
        </w:rPr>
        <w:t xml:space="preserve"> </w:t>
      </w:r>
      <w:r w:rsidRPr="00BA4C4E">
        <w:t xml:space="preserve">H(+) transport is an integral function of the mitochondrial ADP/ATP </w:t>
      </w:r>
      <w:r w:rsidRPr="00BA4C4E">
        <w:lastRenderedPageBreak/>
        <w:t xml:space="preserve">carrier. </w:t>
      </w:r>
      <w:r w:rsidRPr="00BA4C4E">
        <w:rPr>
          <w:i/>
        </w:rPr>
        <w:t>Nature</w:t>
      </w:r>
      <w:r w:rsidRPr="005A446F">
        <w:rPr>
          <w:iCs/>
        </w:rPr>
        <w:t>.</w:t>
      </w:r>
      <w:r w:rsidRPr="007435AB">
        <w:rPr>
          <w:iCs/>
        </w:rPr>
        <w:t xml:space="preserve"> </w:t>
      </w:r>
      <w:r w:rsidRPr="00BA4C4E">
        <w:rPr>
          <w:b/>
        </w:rPr>
        <w:t>571</w:t>
      </w:r>
      <w:r w:rsidRPr="00BA4C4E">
        <w:t xml:space="preserve"> (7766), 515</w:t>
      </w:r>
      <w:r w:rsidR="007435AB">
        <w:t>–</w:t>
      </w:r>
      <w:r w:rsidRPr="00BA4C4E">
        <w:t>520 (2019).</w:t>
      </w:r>
    </w:p>
    <w:p w14:paraId="7BF5446F" w14:textId="5E4EC50A" w:rsidR="00BA4C4E" w:rsidRDefault="00BA4C4E" w:rsidP="00BA4C4E">
      <w:pPr>
        <w:pStyle w:val="EndNoteBibliography"/>
        <w:ind w:left="720" w:hanging="720"/>
      </w:pPr>
      <w:r w:rsidRPr="00BA4C4E">
        <w:t>6</w:t>
      </w:r>
      <w:r w:rsidR="007435AB">
        <w:t>.</w:t>
      </w:r>
      <w:r w:rsidRPr="00BA4C4E">
        <w:tab/>
        <w:t>Fedorenko, A., Lishko, P. V.</w:t>
      </w:r>
      <w:r w:rsidR="007435AB">
        <w:t>,</w:t>
      </w:r>
      <w:r w:rsidRPr="00BA4C4E">
        <w:t xml:space="preserve"> Kirichok, Y. Mechanism of fatty-acid-dependent UCP1 uncoupling in brown fat mitochondria. </w:t>
      </w:r>
      <w:r w:rsidRPr="00BA4C4E">
        <w:rPr>
          <w:i/>
        </w:rPr>
        <w:t>Cell</w:t>
      </w:r>
      <w:r w:rsidRPr="005A446F">
        <w:rPr>
          <w:iCs/>
        </w:rPr>
        <w:t>.</w:t>
      </w:r>
      <w:r w:rsidRPr="007435AB">
        <w:rPr>
          <w:iCs/>
        </w:rPr>
        <w:t xml:space="preserve"> </w:t>
      </w:r>
      <w:r w:rsidRPr="00BA4C4E">
        <w:rPr>
          <w:b/>
        </w:rPr>
        <w:t>151</w:t>
      </w:r>
      <w:r w:rsidRPr="00BA4C4E">
        <w:t xml:space="preserve"> (2), 400</w:t>
      </w:r>
      <w:r w:rsidR="007435AB">
        <w:t>–</w:t>
      </w:r>
      <w:r w:rsidRPr="00BA4C4E">
        <w:t>413 (2012).</w:t>
      </w:r>
    </w:p>
    <w:p w14:paraId="6FD73AED" w14:textId="4AE3232B" w:rsidR="00BA4C4E" w:rsidRDefault="00BA4C4E" w:rsidP="00BA4C4E">
      <w:pPr>
        <w:pStyle w:val="EndNoteBibliography"/>
        <w:ind w:left="720" w:hanging="720"/>
      </w:pPr>
      <w:r w:rsidRPr="00BA4C4E">
        <w:t>7</w:t>
      </w:r>
      <w:r w:rsidR="007435AB">
        <w:t>.</w:t>
      </w:r>
      <w:r w:rsidRPr="00BA4C4E">
        <w:tab/>
        <w:t>Bertholet, A. M.</w:t>
      </w:r>
      <w:r w:rsidRPr="005A446F">
        <w:rPr>
          <w:iCs/>
        </w:rPr>
        <w:t xml:space="preserve"> et al.</w:t>
      </w:r>
      <w:r w:rsidRPr="007435AB">
        <w:rPr>
          <w:iCs/>
        </w:rPr>
        <w:t xml:space="preserve"> </w:t>
      </w:r>
      <w:r w:rsidRPr="00BA4C4E">
        <w:t xml:space="preserve">Mitochondrial </w:t>
      </w:r>
      <w:r w:rsidR="007435AB">
        <w:t>p</w:t>
      </w:r>
      <w:r w:rsidRPr="00BA4C4E">
        <w:t xml:space="preserve">atch </w:t>
      </w:r>
      <w:r w:rsidR="007435AB">
        <w:t>c</w:t>
      </w:r>
      <w:r w:rsidRPr="00BA4C4E">
        <w:t xml:space="preserve">lamp of </w:t>
      </w:r>
      <w:r w:rsidR="007435AB">
        <w:t>b</w:t>
      </w:r>
      <w:r w:rsidRPr="00BA4C4E">
        <w:t xml:space="preserve">eige </w:t>
      </w:r>
      <w:r w:rsidR="007435AB">
        <w:t>a</w:t>
      </w:r>
      <w:r w:rsidRPr="00BA4C4E">
        <w:t xml:space="preserve">dipocytes </w:t>
      </w:r>
      <w:r w:rsidR="007435AB">
        <w:t>r</w:t>
      </w:r>
      <w:r w:rsidRPr="00BA4C4E">
        <w:t>eveals UCP1-</w:t>
      </w:r>
      <w:r w:rsidR="007435AB">
        <w:t>p</w:t>
      </w:r>
      <w:r w:rsidRPr="00BA4C4E">
        <w:t>ositive and UCP1-</w:t>
      </w:r>
      <w:r w:rsidR="007435AB">
        <w:t>n</w:t>
      </w:r>
      <w:r w:rsidRPr="00BA4C4E">
        <w:t xml:space="preserve">egative </w:t>
      </w:r>
      <w:r w:rsidR="007435AB">
        <w:t>c</w:t>
      </w:r>
      <w:r w:rsidRPr="00BA4C4E">
        <w:t xml:space="preserve">ells </w:t>
      </w:r>
      <w:r w:rsidR="007435AB">
        <w:t>b</w:t>
      </w:r>
      <w:r w:rsidRPr="00BA4C4E">
        <w:t xml:space="preserve">oth </w:t>
      </w:r>
      <w:r w:rsidR="007435AB">
        <w:t>e</w:t>
      </w:r>
      <w:r w:rsidRPr="00BA4C4E">
        <w:t xml:space="preserve">xhibiting </w:t>
      </w:r>
      <w:r w:rsidR="007435AB">
        <w:t>f</w:t>
      </w:r>
      <w:r w:rsidRPr="00BA4C4E">
        <w:t xml:space="preserve">utile </w:t>
      </w:r>
      <w:r w:rsidR="007435AB">
        <w:t>c</w:t>
      </w:r>
      <w:r w:rsidRPr="00BA4C4E">
        <w:t xml:space="preserve">reatine </w:t>
      </w:r>
      <w:r w:rsidR="007435AB">
        <w:t>c</w:t>
      </w:r>
      <w:r w:rsidRPr="00BA4C4E">
        <w:t xml:space="preserve">ycling. </w:t>
      </w:r>
      <w:r w:rsidRPr="00BA4C4E">
        <w:rPr>
          <w:i/>
        </w:rPr>
        <w:t>Cell Metab</w:t>
      </w:r>
      <w:r w:rsidR="00A87031">
        <w:rPr>
          <w:i/>
        </w:rPr>
        <w:t>olism</w:t>
      </w:r>
      <w:r w:rsidRPr="005A446F">
        <w:rPr>
          <w:iCs/>
        </w:rPr>
        <w:t>.</w:t>
      </w:r>
      <w:r w:rsidRPr="007435AB">
        <w:rPr>
          <w:iCs/>
        </w:rPr>
        <w:t xml:space="preserve"> </w:t>
      </w:r>
      <w:r w:rsidRPr="00BA4C4E">
        <w:rPr>
          <w:b/>
        </w:rPr>
        <w:t>25</w:t>
      </w:r>
      <w:r w:rsidRPr="00BA4C4E">
        <w:t xml:space="preserve"> (4), 811</w:t>
      </w:r>
      <w:r w:rsidR="007435AB">
        <w:t>–</w:t>
      </w:r>
      <w:r w:rsidRPr="00BA4C4E">
        <w:t>822 e814 (2017).</w:t>
      </w:r>
    </w:p>
    <w:p w14:paraId="2B41582B" w14:textId="1F1A5865" w:rsidR="00BA4C4E" w:rsidRDefault="00BA4C4E" w:rsidP="00BA4C4E">
      <w:pPr>
        <w:pStyle w:val="EndNoteBibliography"/>
        <w:ind w:left="720" w:hanging="720"/>
      </w:pPr>
      <w:r w:rsidRPr="00BA4C4E">
        <w:t>8</w:t>
      </w:r>
      <w:r w:rsidR="007435AB">
        <w:t>.</w:t>
      </w:r>
      <w:r w:rsidRPr="00BA4C4E">
        <w:tab/>
        <w:t>Kirichok, Y., Krapivinsky, G.</w:t>
      </w:r>
      <w:r w:rsidR="003D08CD">
        <w:t>,</w:t>
      </w:r>
      <w:r w:rsidRPr="00BA4C4E">
        <w:t xml:space="preserve"> Clapham, D. E. The mitochondrial calcium uniporter is a highly selective ion channel. </w:t>
      </w:r>
      <w:r w:rsidRPr="00BA4C4E">
        <w:rPr>
          <w:i/>
        </w:rPr>
        <w:t>Nature</w:t>
      </w:r>
      <w:r w:rsidRPr="005A446F">
        <w:rPr>
          <w:iCs/>
        </w:rPr>
        <w:t>.</w:t>
      </w:r>
      <w:r w:rsidRPr="003D08CD">
        <w:rPr>
          <w:iCs/>
        </w:rPr>
        <w:t xml:space="preserve"> </w:t>
      </w:r>
      <w:r w:rsidRPr="00BA4C4E">
        <w:rPr>
          <w:b/>
        </w:rPr>
        <w:t>427</w:t>
      </w:r>
      <w:r w:rsidRPr="00BA4C4E">
        <w:t xml:space="preserve"> (6972), 360</w:t>
      </w:r>
      <w:r w:rsidR="003D08CD">
        <w:t>–</w:t>
      </w:r>
      <w:r w:rsidRPr="00BA4C4E">
        <w:t>364 (2004).</w:t>
      </w:r>
    </w:p>
    <w:p w14:paraId="17FA6732" w14:textId="1EBA60DA" w:rsidR="00BA4C4E" w:rsidRDefault="00BA4C4E" w:rsidP="00BA4C4E">
      <w:pPr>
        <w:pStyle w:val="EndNoteBibliography"/>
        <w:ind w:left="720" w:hanging="720"/>
      </w:pPr>
      <w:r w:rsidRPr="00BA4C4E">
        <w:t>9</w:t>
      </w:r>
      <w:r w:rsidR="003D08CD">
        <w:t>.</w:t>
      </w:r>
      <w:r w:rsidRPr="00BA4C4E">
        <w:tab/>
        <w:t>Fieni, F., Lee, S. B., Jan, Y. N.</w:t>
      </w:r>
      <w:r w:rsidR="003D08CD">
        <w:t>,</w:t>
      </w:r>
      <w:r w:rsidRPr="00BA4C4E">
        <w:t xml:space="preserve"> Kirichok, Y. Activity of the mitochondrial calcium uniporter varies greatly between tissues. </w:t>
      </w:r>
      <w:r w:rsidRPr="00BA4C4E">
        <w:rPr>
          <w:i/>
        </w:rPr>
        <w:t>Nat</w:t>
      </w:r>
      <w:r w:rsidR="00A87031">
        <w:rPr>
          <w:i/>
        </w:rPr>
        <w:t>ure</w:t>
      </w:r>
      <w:r w:rsidRPr="00BA4C4E">
        <w:rPr>
          <w:i/>
        </w:rPr>
        <w:t xml:space="preserve"> Commun</w:t>
      </w:r>
      <w:r w:rsidR="00A87031">
        <w:rPr>
          <w:i/>
        </w:rPr>
        <w:t>ications</w:t>
      </w:r>
      <w:r w:rsidRPr="005A446F">
        <w:rPr>
          <w:iCs/>
        </w:rPr>
        <w:t>.</w:t>
      </w:r>
      <w:r w:rsidRPr="003D08CD">
        <w:rPr>
          <w:iCs/>
        </w:rPr>
        <w:t xml:space="preserve"> </w:t>
      </w:r>
      <w:r w:rsidRPr="00BA4C4E">
        <w:rPr>
          <w:b/>
        </w:rPr>
        <w:t>3</w:t>
      </w:r>
      <w:r w:rsidR="003D08CD" w:rsidRPr="00BA4C4E">
        <w:t>,</w:t>
      </w:r>
      <w:r w:rsidRPr="00BA4C4E">
        <w:t xml:space="preserve"> 1317 (2012).</w:t>
      </w:r>
    </w:p>
    <w:p w14:paraId="7BFC8A86" w14:textId="30DBED9F" w:rsidR="00BA4C4E" w:rsidRDefault="00BA4C4E" w:rsidP="00BA4C4E">
      <w:pPr>
        <w:pStyle w:val="EndNoteBibliography"/>
        <w:ind w:left="720" w:hanging="720"/>
      </w:pPr>
      <w:r w:rsidRPr="00BA4C4E">
        <w:t>10</w:t>
      </w:r>
      <w:r w:rsidR="003D08CD">
        <w:t>.</w:t>
      </w:r>
      <w:r w:rsidRPr="00BA4C4E">
        <w:tab/>
        <w:t>Chaudhuri, D., Sancak, Y., Mootha, V. K.</w:t>
      </w:r>
      <w:r w:rsidR="003D08CD">
        <w:t>,</w:t>
      </w:r>
      <w:r w:rsidRPr="00BA4C4E">
        <w:t xml:space="preserve"> Clapham, D. E. MCU encodes the pore conducting mitochondrial calcium currents. </w:t>
      </w:r>
      <w:r w:rsidR="003D08CD">
        <w:rPr>
          <w:i/>
        </w:rPr>
        <w:t>eL</w:t>
      </w:r>
      <w:r w:rsidR="003D08CD" w:rsidRPr="00BA4C4E">
        <w:rPr>
          <w:i/>
        </w:rPr>
        <w:t>ife</w:t>
      </w:r>
      <w:r w:rsidRPr="005A446F">
        <w:rPr>
          <w:iCs/>
        </w:rPr>
        <w:t>.</w:t>
      </w:r>
      <w:r w:rsidRPr="003D08CD">
        <w:rPr>
          <w:iCs/>
        </w:rPr>
        <w:t xml:space="preserve"> </w:t>
      </w:r>
      <w:r w:rsidRPr="00BA4C4E">
        <w:rPr>
          <w:b/>
        </w:rPr>
        <w:t>2</w:t>
      </w:r>
      <w:r w:rsidR="003D08CD" w:rsidRPr="00BA4C4E">
        <w:t>,</w:t>
      </w:r>
      <w:r w:rsidRPr="00BA4C4E">
        <w:t xml:space="preserve"> e00704 (2013).</w:t>
      </w:r>
    </w:p>
    <w:p w14:paraId="0FFA9F6E" w14:textId="7280569A" w:rsidR="00BA4C4E" w:rsidRPr="005A446F" w:rsidRDefault="00BA4C4E" w:rsidP="00D6585C">
      <w:pPr>
        <w:pStyle w:val="EndNoteBibliography"/>
        <w:ind w:left="720" w:hanging="720"/>
        <w:rPr>
          <w:iCs/>
        </w:rPr>
      </w:pPr>
      <w:r w:rsidRPr="00BA4C4E">
        <w:t>11</w:t>
      </w:r>
      <w:r w:rsidR="003D08CD">
        <w:t>.</w:t>
      </w:r>
      <w:r w:rsidRPr="00BA4C4E">
        <w:tab/>
        <w:t>Vais, H., Payne, R., Paudel, U., Li, C.</w:t>
      </w:r>
      <w:r w:rsidR="003D08CD">
        <w:t>,</w:t>
      </w:r>
      <w:r w:rsidRPr="00BA4C4E">
        <w:t xml:space="preserve"> Foskett, J. K. Coupled transmembrane mechanisms control MCU-mediated mitochondrial Ca(2+) uptake.</w:t>
      </w:r>
      <w:r w:rsidR="00D6585C">
        <w:t xml:space="preserve"> </w:t>
      </w:r>
      <w:r w:rsidR="00D6585C" w:rsidRPr="00D6585C">
        <w:rPr>
          <w:i/>
        </w:rPr>
        <w:t>Proceedings of the National Academy of</w:t>
      </w:r>
      <w:r w:rsidR="00D6585C">
        <w:rPr>
          <w:i/>
        </w:rPr>
        <w:t xml:space="preserve"> </w:t>
      </w:r>
      <w:r w:rsidR="00D6585C" w:rsidRPr="00D6585C">
        <w:rPr>
          <w:i/>
        </w:rPr>
        <w:t>Sciences of the United States of America</w:t>
      </w:r>
      <w:r w:rsidRPr="005A446F">
        <w:rPr>
          <w:iCs/>
        </w:rPr>
        <w:t>.</w:t>
      </w:r>
      <w:r w:rsidRPr="003D08CD">
        <w:rPr>
          <w:iCs/>
        </w:rPr>
        <w:t xml:space="preserve"> </w:t>
      </w:r>
      <w:r w:rsidRPr="00BA4C4E">
        <w:rPr>
          <w:b/>
        </w:rPr>
        <w:t>117</w:t>
      </w:r>
      <w:r w:rsidRPr="00BA4C4E">
        <w:t xml:space="preserve"> (35), 21731</w:t>
      </w:r>
      <w:r w:rsidR="003D08CD">
        <w:t>–</w:t>
      </w:r>
      <w:r w:rsidRPr="00BA4C4E">
        <w:t>21739 (2020).</w:t>
      </w:r>
    </w:p>
    <w:p w14:paraId="64E9200A" w14:textId="4E9B8362" w:rsidR="00BA4C4E" w:rsidRDefault="00BA4C4E" w:rsidP="00BA4C4E">
      <w:pPr>
        <w:pStyle w:val="EndNoteBibliography"/>
        <w:ind w:left="720" w:hanging="720"/>
      </w:pPr>
      <w:r w:rsidRPr="00BA4C4E">
        <w:t>12</w:t>
      </w:r>
      <w:r w:rsidR="003D08CD">
        <w:t>.</w:t>
      </w:r>
      <w:r w:rsidRPr="00BA4C4E">
        <w:tab/>
        <w:t>Vais, H.</w:t>
      </w:r>
      <w:r w:rsidRPr="005A446F">
        <w:rPr>
          <w:iCs/>
        </w:rPr>
        <w:t xml:space="preserve"> et al.</w:t>
      </w:r>
      <w:r w:rsidRPr="003D08CD">
        <w:rPr>
          <w:iCs/>
        </w:rPr>
        <w:t xml:space="preserve"> </w:t>
      </w:r>
      <w:r w:rsidRPr="00BA4C4E">
        <w:t xml:space="preserve">EMRE </w:t>
      </w:r>
      <w:r w:rsidR="003D08CD">
        <w:t>i</w:t>
      </w:r>
      <w:r w:rsidRPr="00BA4C4E">
        <w:t xml:space="preserve">s a </w:t>
      </w:r>
      <w:r w:rsidR="003D08CD">
        <w:t>m</w:t>
      </w:r>
      <w:r w:rsidRPr="00BA4C4E">
        <w:t xml:space="preserve">atrix Ca(2+) </w:t>
      </w:r>
      <w:r w:rsidR="003D08CD">
        <w:t>s</w:t>
      </w:r>
      <w:r w:rsidRPr="00BA4C4E">
        <w:t xml:space="preserve">ensor that </w:t>
      </w:r>
      <w:r w:rsidR="003D08CD">
        <w:t>g</w:t>
      </w:r>
      <w:r w:rsidRPr="00BA4C4E">
        <w:t xml:space="preserve">overns </w:t>
      </w:r>
      <w:r w:rsidR="003D08CD">
        <w:t>g</w:t>
      </w:r>
      <w:r w:rsidRPr="00BA4C4E">
        <w:t xml:space="preserve">atekeeping of the </w:t>
      </w:r>
      <w:r w:rsidR="003D08CD">
        <w:t>m</w:t>
      </w:r>
      <w:r w:rsidRPr="00BA4C4E">
        <w:t xml:space="preserve">itochondrial Ca(2+) </w:t>
      </w:r>
      <w:r w:rsidR="003D08CD">
        <w:t>u</w:t>
      </w:r>
      <w:r w:rsidRPr="00BA4C4E">
        <w:t xml:space="preserve">niporter. </w:t>
      </w:r>
      <w:r w:rsidRPr="00BA4C4E">
        <w:rPr>
          <w:i/>
        </w:rPr>
        <w:t>Cell Rep</w:t>
      </w:r>
      <w:r w:rsidR="009D3F2F">
        <w:rPr>
          <w:i/>
        </w:rPr>
        <w:t>orts</w:t>
      </w:r>
      <w:r w:rsidRPr="005A446F">
        <w:rPr>
          <w:iCs/>
        </w:rPr>
        <w:t>.</w:t>
      </w:r>
      <w:r w:rsidRPr="003D08CD">
        <w:rPr>
          <w:iCs/>
        </w:rPr>
        <w:t xml:space="preserve"> </w:t>
      </w:r>
      <w:r w:rsidRPr="00BA4C4E">
        <w:rPr>
          <w:b/>
        </w:rPr>
        <w:t>14</w:t>
      </w:r>
      <w:r w:rsidRPr="00BA4C4E">
        <w:t xml:space="preserve"> (3), 403</w:t>
      </w:r>
      <w:r w:rsidR="003D08CD">
        <w:t>–</w:t>
      </w:r>
      <w:r w:rsidRPr="00BA4C4E">
        <w:t>410 (2016).</w:t>
      </w:r>
    </w:p>
    <w:p w14:paraId="4CD2DEF1" w14:textId="7F65D19D" w:rsidR="00BA4C4E" w:rsidRDefault="00BA4C4E" w:rsidP="00BA4C4E">
      <w:pPr>
        <w:pStyle w:val="EndNoteBibliography"/>
        <w:ind w:left="720" w:hanging="720"/>
      </w:pPr>
      <w:r w:rsidRPr="00BA4C4E">
        <w:t>13</w:t>
      </w:r>
      <w:r w:rsidR="003D08CD">
        <w:t>.</w:t>
      </w:r>
      <w:r w:rsidRPr="00BA4C4E">
        <w:tab/>
        <w:t>Vais, H.</w:t>
      </w:r>
      <w:r w:rsidRPr="005A446F">
        <w:rPr>
          <w:iCs/>
        </w:rPr>
        <w:t xml:space="preserve"> et al.</w:t>
      </w:r>
      <w:r w:rsidRPr="003D08CD">
        <w:rPr>
          <w:iCs/>
        </w:rPr>
        <w:t xml:space="preserve"> </w:t>
      </w:r>
      <w:r w:rsidRPr="00BA4C4E">
        <w:t xml:space="preserve">MCUR1, CCDC90A, </w:t>
      </w:r>
      <w:r w:rsidR="003D08CD">
        <w:t>i</w:t>
      </w:r>
      <w:r w:rsidRPr="00BA4C4E">
        <w:t xml:space="preserve">s a </w:t>
      </w:r>
      <w:r w:rsidR="003D08CD">
        <w:t>r</w:t>
      </w:r>
      <w:r w:rsidRPr="00BA4C4E">
        <w:t xml:space="preserve">egulator of the </w:t>
      </w:r>
      <w:r w:rsidR="003D08CD">
        <w:t>m</w:t>
      </w:r>
      <w:r w:rsidRPr="00BA4C4E">
        <w:t xml:space="preserve">itochondrial </w:t>
      </w:r>
      <w:r w:rsidR="003D08CD">
        <w:t>c</w:t>
      </w:r>
      <w:r w:rsidRPr="00BA4C4E">
        <w:t xml:space="preserve">alcium </w:t>
      </w:r>
      <w:r w:rsidR="003D08CD">
        <w:t>u</w:t>
      </w:r>
      <w:r w:rsidRPr="00BA4C4E">
        <w:t xml:space="preserve">niporter. </w:t>
      </w:r>
      <w:r w:rsidRPr="00BA4C4E">
        <w:rPr>
          <w:i/>
        </w:rPr>
        <w:t>Cell Metab</w:t>
      </w:r>
      <w:r w:rsidR="009D3F2F">
        <w:rPr>
          <w:i/>
        </w:rPr>
        <w:t>olism</w:t>
      </w:r>
      <w:r w:rsidRPr="005A446F">
        <w:rPr>
          <w:iCs/>
        </w:rPr>
        <w:t>.</w:t>
      </w:r>
      <w:r w:rsidRPr="003D08CD">
        <w:rPr>
          <w:iCs/>
        </w:rPr>
        <w:t xml:space="preserve"> </w:t>
      </w:r>
      <w:r w:rsidRPr="00BA4C4E">
        <w:rPr>
          <w:b/>
        </w:rPr>
        <w:t>22</w:t>
      </w:r>
      <w:r w:rsidRPr="00BA4C4E">
        <w:t xml:space="preserve"> (4), 533</w:t>
      </w:r>
      <w:r w:rsidR="003D08CD">
        <w:t>–</w:t>
      </w:r>
      <w:r w:rsidRPr="00BA4C4E">
        <w:t>535 (2015).</w:t>
      </w:r>
    </w:p>
    <w:p w14:paraId="3CD35D2A" w14:textId="06C82149" w:rsidR="00BA4C4E" w:rsidRDefault="00BA4C4E" w:rsidP="00BA4C4E">
      <w:pPr>
        <w:pStyle w:val="EndNoteBibliography"/>
        <w:ind w:left="720" w:hanging="720"/>
      </w:pPr>
      <w:r w:rsidRPr="00BA4C4E">
        <w:t>14</w:t>
      </w:r>
      <w:r w:rsidR="003D08CD">
        <w:t>.</w:t>
      </w:r>
      <w:r w:rsidRPr="00BA4C4E">
        <w:tab/>
        <w:t>Kamer, K. J.</w:t>
      </w:r>
      <w:r w:rsidRPr="005A446F">
        <w:rPr>
          <w:iCs/>
        </w:rPr>
        <w:t xml:space="preserve"> et al.</w:t>
      </w:r>
      <w:r w:rsidRPr="003D08CD">
        <w:rPr>
          <w:iCs/>
        </w:rPr>
        <w:t xml:space="preserve"> </w:t>
      </w:r>
      <w:r w:rsidRPr="00BA4C4E">
        <w:t xml:space="preserve">MICU1 imparts the mitochondrial uniporter with the ability to discriminate between Ca(2+) and Mn(2+). </w:t>
      </w:r>
      <w:r w:rsidR="009D3F2F" w:rsidRPr="00D6585C">
        <w:rPr>
          <w:i/>
        </w:rPr>
        <w:t>Proceedings of the National Academy of</w:t>
      </w:r>
      <w:r w:rsidR="009D3F2F">
        <w:rPr>
          <w:i/>
        </w:rPr>
        <w:t xml:space="preserve"> </w:t>
      </w:r>
      <w:r w:rsidR="009D3F2F" w:rsidRPr="00D6585C">
        <w:rPr>
          <w:i/>
        </w:rPr>
        <w:t>Sciences of the United States of America</w:t>
      </w:r>
      <w:r w:rsidRPr="005A446F">
        <w:rPr>
          <w:iCs/>
        </w:rPr>
        <w:t>.</w:t>
      </w:r>
      <w:r w:rsidRPr="003D08CD">
        <w:rPr>
          <w:iCs/>
        </w:rPr>
        <w:t xml:space="preserve"> </w:t>
      </w:r>
      <w:r w:rsidRPr="00BA4C4E">
        <w:rPr>
          <w:b/>
        </w:rPr>
        <w:t>115</w:t>
      </w:r>
      <w:r w:rsidRPr="00BA4C4E">
        <w:t xml:space="preserve"> (34), E7960</w:t>
      </w:r>
      <w:r w:rsidR="003D08CD">
        <w:t>–</w:t>
      </w:r>
      <w:r w:rsidRPr="00BA4C4E">
        <w:t>E7969 (2018).</w:t>
      </w:r>
    </w:p>
    <w:p w14:paraId="7837313A" w14:textId="713FAAE9" w:rsidR="00BA4C4E" w:rsidRDefault="00BA4C4E" w:rsidP="00BA4C4E">
      <w:pPr>
        <w:pStyle w:val="EndNoteBibliography"/>
        <w:ind w:left="720" w:hanging="720"/>
      </w:pPr>
      <w:r w:rsidRPr="00BA4C4E">
        <w:t>15</w:t>
      </w:r>
      <w:r w:rsidR="003D08CD">
        <w:t>.</w:t>
      </w:r>
      <w:r w:rsidRPr="00BA4C4E">
        <w:tab/>
        <w:t>Bertholet, A. M.</w:t>
      </w:r>
      <w:r w:rsidR="003D08CD">
        <w:t>,</w:t>
      </w:r>
      <w:r w:rsidRPr="00BA4C4E">
        <w:t xml:space="preserve"> Kirichok, Y. Patch-</w:t>
      </w:r>
      <w:r w:rsidR="003D08CD">
        <w:t>c</w:t>
      </w:r>
      <w:r w:rsidRPr="00BA4C4E">
        <w:t xml:space="preserve">lamp </w:t>
      </w:r>
      <w:r w:rsidR="003D08CD">
        <w:t>a</w:t>
      </w:r>
      <w:r w:rsidRPr="00BA4C4E">
        <w:t xml:space="preserve">nalysis of the </w:t>
      </w:r>
      <w:r w:rsidR="003D08CD">
        <w:t>m</w:t>
      </w:r>
      <w:r w:rsidRPr="00BA4C4E">
        <w:t xml:space="preserve">itochondrial H(+) </w:t>
      </w:r>
      <w:r w:rsidR="003D08CD">
        <w:t>l</w:t>
      </w:r>
      <w:r w:rsidRPr="00BA4C4E">
        <w:t xml:space="preserve">eak in </w:t>
      </w:r>
      <w:r w:rsidR="003D08CD">
        <w:t>b</w:t>
      </w:r>
      <w:r w:rsidRPr="00BA4C4E">
        <w:t xml:space="preserve">rown and </w:t>
      </w:r>
      <w:r w:rsidR="003D08CD">
        <w:t>b</w:t>
      </w:r>
      <w:r w:rsidRPr="00BA4C4E">
        <w:t xml:space="preserve">eige </w:t>
      </w:r>
      <w:r w:rsidR="003D08CD">
        <w:t>f</w:t>
      </w:r>
      <w:r w:rsidRPr="00BA4C4E">
        <w:t xml:space="preserve">at. </w:t>
      </w:r>
      <w:r w:rsidRPr="00BA4C4E">
        <w:rPr>
          <w:i/>
        </w:rPr>
        <w:t>Front</w:t>
      </w:r>
      <w:r w:rsidR="009D3F2F">
        <w:rPr>
          <w:i/>
        </w:rPr>
        <w:t>iers in</w:t>
      </w:r>
      <w:r w:rsidRPr="00BA4C4E">
        <w:rPr>
          <w:i/>
        </w:rPr>
        <w:t xml:space="preserve"> Physiol</w:t>
      </w:r>
      <w:r w:rsidR="009D3F2F">
        <w:rPr>
          <w:i/>
        </w:rPr>
        <w:t>ogy</w:t>
      </w:r>
      <w:r w:rsidRPr="005A446F">
        <w:rPr>
          <w:iCs/>
        </w:rPr>
        <w:t>.</w:t>
      </w:r>
      <w:r w:rsidRPr="003D08CD">
        <w:rPr>
          <w:iCs/>
        </w:rPr>
        <w:t xml:space="preserve"> </w:t>
      </w:r>
      <w:r w:rsidRPr="00BA4C4E">
        <w:rPr>
          <w:b/>
        </w:rPr>
        <w:t>11</w:t>
      </w:r>
      <w:r w:rsidR="003D08CD" w:rsidRPr="00BA4C4E">
        <w:t>,</w:t>
      </w:r>
      <w:r w:rsidRPr="00BA4C4E">
        <w:t xml:space="preserve"> 326 (2020).</w:t>
      </w:r>
    </w:p>
    <w:p w14:paraId="1B979B4C" w14:textId="31062B47" w:rsidR="00BA4C4E" w:rsidRDefault="00BA4C4E" w:rsidP="00BA4C4E">
      <w:pPr>
        <w:pStyle w:val="EndNoteBibliography"/>
        <w:ind w:left="720" w:hanging="720"/>
      </w:pPr>
      <w:r w:rsidRPr="00BA4C4E">
        <w:t>16</w:t>
      </w:r>
      <w:r w:rsidR="003D08CD">
        <w:t>.</w:t>
      </w:r>
      <w:r w:rsidRPr="00BA4C4E">
        <w:tab/>
        <w:t>Mann, A., Thompson, A., Robbins, N.</w:t>
      </w:r>
      <w:r w:rsidR="003D08CD">
        <w:t>,</w:t>
      </w:r>
      <w:r w:rsidRPr="00BA4C4E">
        <w:t xml:space="preserve"> Blomkalns, A. L. Localization, identification, and excision of murine adipose depots. </w:t>
      </w:r>
      <w:r w:rsidR="003E1934" w:rsidRPr="003E1934">
        <w:rPr>
          <w:i/>
        </w:rPr>
        <w:t>Journal of Visualized Experiments</w:t>
      </w:r>
      <w:r w:rsidR="0000039A">
        <w:rPr>
          <w:i/>
        </w:rPr>
        <w:t>: JoVE</w:t>
      </w:r>
      <w:r w:rsidR="003E1934" w:rsidRPr="005A446F">
        <w:rPr>
          <w:iCs/>
        </w:rPr>
        <w:t>.</w:t>
      </w:r>
      <w:r w:rsidRPr="00BA4C4E">
        <w:t xml:space="preserve"> (94),</w:t>
      </w:r>
      <w:r w:rsidR="0000039A" w:rsidRPr="0000039A">
        <w:rPr>
          <w:iCs/>
        </w:rPr>
        <w:t xml:space="preserve"> </w:t>
      </w:r>
      <w:r w:rsidR="0000039A" w:rsidRPr="00BA4C4E">
        <w:t>52174</w:t>
      </w:r>
      <w:r w:rsidRPr="00BA4C4E">
        <w:t xml:space="preserve"> (2014).</w:t>
      </w:r>
    </w:p>
    <w:p w14:paraId="383105E4" w14:textId="709234C5" w:rsidR="00BA4C4E" w:rsidRDefault="00BA4C4E" w:rsidP="00BA4C4E">
      <w:pPr>
        <w:pStyle w:val="EndNoteBibliography"/>
        <w:ind w:left="720" w:hanging="720"/>
      </w:pPr>
      <w:r w:rsidRPr="00BA4C4E">
        <w:t>17</w:t>
      </w:r>
      <w:r w:rsidR="0000039A">
        <w:t>.</w:t>
      </w:r>
      <w:r w:rsidRPr="00BA4C4E">
        <w:tab/>
        <w:t>Garg, V.</w:t>
      </w:r>
      <w:r w:rsidR="0000039A">
        <w:t>,</w:t>
      </w:r>
      <w:r w:rsidRPr="00BA4C4E">
        <w:t xml:space="preserve"> Kirichok, Y. Y. Patch-</w:t>
      </w:r>
      <w:r w:rsidR="0000039A">
        <w:t>c</w:t>
      </w:r>
      <w:r w:rsidRPr="00BA4C4E">
        <w:t xml:space="preserve">lamp </w:t>
      </w:r>
      <w:r w:rsidR="0000039A">
        <w:t>a</w:t>
      </w:r>
      <w:r w:rsidRPr="00BA4C4E">
        <w:t xml:space="preserve">nalysis of the </w:t>
      </w:r>
      <w:r w:rsidR="0000039A">
        <w:t>m</w:t>
      </w:r>
      <w:r w:rsidRPr="00BA4C4E">
        <w:t xml:space="preserve">itochondrial </w:t>
      </w:r>
      <w:r w:rsidR="0000039A">
        <w:t>c</w:t>
      </w:r>
      <w:r w:rsidRPr="00BA4C4E">
        <w:t xml:space="preserve">alcium </w:t>
      </w:r>
      <w:r w:rsidR="0000039A">
        <w:t>u</w:t>
      </w:r>
      <w:r w:rsidRPr="00BA4C4E">
        <w:t xml:space="preserve">niporter. </w:t>
      </w:r>
      <w:r w:rsidR="003E1934" w:rsidRPr="003E1934">
        <w:rPr>
          <w:i/>
        </w:rPr>
        <w:t>Methods in Molecular Biology</w:t>
      </w:r>
      <w:r w:rsidRPr="005A446F">
        <w:rPr>
          <w:iCs/>
        </w:rPr>
        <w:t>.</w:t>
      </w:r>
      <w:r w:rsidRPr="0000039A">
        <w:rPr>
          <w:iCs/>
        </w:rPr>
        <w:t xml:space="preserve"> </w:t>
      </w:r>
      <w:r w:rsidRPr="00BA4C4E">
        <w:rPr>
          <w:b/>
        </w:rPr>
        <w:t>1925</w:t>
      </w:r>
      <w:r w:rsidR="0000039A" w:rsidRPr="00BA4C4E">
        <w:t>,</w:t>
      </w:r>
      <w:r w:rsidRPr="00BA4C4E">
        <w:t xml:space="preserve"> 75</w:t>
      </w:r>
      <w:r w:rsidR="0000039A">
        <w:t>–</w:t>
      </w:r>
      <w:r w:rsidRPr="00BA4C4E">
        <w:t>86 (2019).</w:t>
      </w:r>
    </w:p>
    <w:p w14:paraId="0C0544C0" w14:textId="2F12FDB5" w:rsidR="00BA4C4E" w:rsidRDefault="00BA4C4E" w:rsidP="00BA4C4E">
      <w:pPr>
        <w:pStyle w:val="EndNoteBibliography"/>
        <w:ind w:left="720" w:hanging="720"/>
      </w:pPr>
      <w:r w:rsidRPr="00BA4C4E">
        <w:t>18</w:t>
      </w:r>
      <w:r w:rsidR="0000039A">
        <w:t>.</w:t>
      </w:r>
      <w:r w:rsidRPr="00BA4C4E">
        <w:tab/>
        <w:t>Decker, G. L.</w:t>
      </w:r>
      <w:r w:rsidR="0000039A">
        <w:t>,</w:t>
      </w:r>
      <w:r w:rsidRPr="00BA4C4E">
        <w:t xml:space="preserve"> Greenawalt, J. W. Ultrastructural and biochemical studies of mitoplasts and outer membranes derived from French-pressed mitochondria. Advances in mitochondrial subfractionation. </w:t>
      </w:r>
      <w:r w:rsidR="007D388C" w:rsidRPr="007D388C">
        <w:rPr>
          <w:i/>
        </w:rPr>
        <w:t>Journal of Ultrastructure Research</w:t>
      </w:r>
      <w:r w:rsidR="007D388C" w:rsidRPr="005A446F">
        <w:rPr>
          <w:iCs/>
        </w:rPr>
        <w:t>.</w:t>
      </w:r>
      <w:r w:rsidRPr="0000039A">
        <w:rPr>
          <w:iCs/>
        </w:rPr>
        <w:t xml:space="preserve"> </w:t>
      </w:r>
      <w:r w:rsidRPr="00BA4C4E">
        <w:rPr>
          <w:b/>
        </w:rPr>
        <w:t>59</w:t>
      </w:r>
      <w:r w:rsidRPr="00BA4C4E">
        <w:t xml:space="preserve"> (1), 44</w:t>
      </w:r>
      <w:r w:rsidR="0000039A">
        <w:t>–</w:t>
      </w:r>
      <w:r w:rsidRPr="00BA4C4E">
        <w:t>56 (1977).</w:t>
      </w:r>
    </w:p>
    <w:p w14:paraId="3267053E" w14:textId="3AF1822D" w:rsidR="00BA4C4E" w:rsidRDefault="00BA4C4E" w:rsidP="00BA4C4E">
      <w:pPr>
        <w:pStyle w:val="EndNoteBibliography"/>
        <w:ind w:left="720" w:hanging="720"/>
      </w:pPr>
      <w:r w:rsidRPr="00BA4C4E">
        <w:t>19</w:t>
      </w:r>
      <w:r w:rsidR="0000039A">
        <w:t>.</w:t>
      </w:r>
      <w:r w:rsidRPr="00BA4C4E">
        <w:tab/>
        <w:t>Liu, B.</w:t>
      </w:r>
      <w:r w:rsidRPr="005A446F">
        <w:rPr>
          <w:iCs/>
        </w:rPr>
        <w:t xml:space="preserve"> et al.</w:t>
      </w:r>
      <w:r w:rsidRPr="0000039A">
        <w:rPr>
          <w:iCs/>
        </w:rPr>
        <w:t xml:space="preserve"> </w:t>
      </w:r>
      <w:r w:rsidRPr="00BA4C4E">
        <w:t xml:space="preserve">Recording </w:t>
      </w:r>
      <w:r w:rsidR="0000039A">
        <w:t>e</w:t>
      </w:r>
      <w:r w:rsidRPr="00BA4C4E">
        <w:t xml:space="preserve">lectrical </w:t>
      </w:r>
      <w:r w:rsidR="0000039A">
        <w:t>c</w:t>
      </w:r>
      <w:r w:rsidRPr="00BA4C4E">
        <w:t xml:space="preserve">urrents across the </w:t>
      </w:r>
      <w:r w:rsidR="0000039A">
        <w:t>p</w:t>
      </w:r>
      <w:r w:rsidRPr="00BA4C4E">
        <w:t xml:space="preserve">lasma </w:t>
      </w:r>
      <w:r w:rsidR="0000039A">
        <w:t>m</w:t>
      </w:r>
      <w:r w:rsidRPr="00BA4C4E">
        <w:t xml:space="preserve">embrane of </w:t>
      </w:r>
      <w:r w:rsidR="0000039A">
        <w:t>m</w:t>
      </w:r>
      <w:r w:rsidRPr="00BA4C4E">
        <w:t xml:space="preserve">ammalian </w:t>
      </w:r>
      <w:r w:rsidR="0000039A">
        <w:t>s</w:t>
      </w:r>
      <w:r w:rsidRPr="00BA4C4E">
        <w:t xml:space="preserve">perm </w:t>
      </w:r>
      <w:r w:rsidR="0000039A">
        <w:t>c</w:t>
      </w:r>
      <w:r w:rsidRPr="00BA4C4E">
        <w:t xml:space="preserve">ells. </w:t>
      </w:r>
      <w:r w:rsidR="007D388C" w:rsidRPr="007D388C">
        <w:rPr>
          <w:i/>
        </w:rPr>
        <w:t>Journal of Visualized Experiments</w:t>
      </w:r>
      <w:r w:rsidR="0000039A">
        <w:rPr>
          <w:i/>
        </w:rPr>
        <w:t>: JoVE</w:t>
      </w:r>
      <w:r w:rsidRPr="005A446F">
        <w:rPr>
          <w:iCs/>
        </w:rPr>
        <w:t>.</w:t>
      </w:r>
      <w:r w:rsidRPr="00BA4C4E">
        <w:t xml:space="preserve"> (168) (2021).</w:t>
      </w:r>
    </w:p>
    <w:p w14:paraId="6958F341" w14:textId="6FC54F00" w:rsidR="00BA4C4E" w:rsidRDefault="00BA4C4E" w:rsidP="00BA4C4E">
      <w:pPr>
        <w:pStyle w:val="EndNoteBibliography"/>
        <w:ind w:left="720" w:hanging="720"/>
      </w:pPr>
      <w:r w:rsidRPr="00BA4C4E">
        <w:t>20</w:t>
      </w:r>
      <w:r w:rsidR="0000039A">
        <w:t>.</w:t>
      </w:r>
      <w:r w:rsidRPr="00BA4C4E">
        <w:tab/>
        <w:t>Flaming, D. G.</w:t>
      </w:r>
      <w:r w:rsidR="0000039A">
        <w:t>,</w:t>
      </w:r>
      <w:r w:rsidRPr="00BA4C4E">
        <w:t xml:space="preserve"> Brown, K. T. Micropipette puller design: form of the heating filament and effects of filament width on tip length and diameter. </w:t>
      </w:r>
      <w:r w:rsidRPr="00BA4C4E">
        <w:rPr>
          <w:i/>
        </w:rPr>
        <w:t>J</w:t>
      </w:r>
      <w:r w:rsidR="007D388C">
        <w:rPr>
          <w:i/>
        </w:rPr>
        <w:t>ournal of</w:t>
      </w:r>
      <w:r w:rsidRPr="00BA4C4E">
        <w:rPr>
          <w:i/>
        </w:rPr>
        <w:t xml:space="preserve"> Neurosci</w:t>
      </w:r>
      <w:r w:rsidR="00BB6C6F">
        <w:rPr>
          <w:i/>
        </w:rPr>
        <w:t>ence</w:t>
      </w:r>
      <w:r w:rsidRPr="00BA4C4E">
        <w:rPr>
          <w:i/>
        </w:rPr>
        <w:t xml:space="preserve"> Methods</w:t>
      </w:r>
      <w:r w:rsidRPr="005A446F">
        <w:rPr>
          <w:iCs/>
        </w:rPr>
        <w:t>.</w:t>
      </w:r>
      <w:r w:rsidRPr="00225D5F">
        <w:rPr>
          <w:iCs/>
        </w:rPr>
        <w:t xml:space="preserve"> </w:t>
      </w:r>
      <w:r w:rsidRPr="00BA4C4E">
        <w:rPr>
          <w:b/>
        </w:rPr>
        <w:t>6</w:t>
      </w:r>
      <w:r w:rsidRPr="00BA4C4E">
        <w:t xml:space="preserve"> (1</w:t>
      </w:r>
      <w:r w:rsidR="00225D5F">
        <w:t>–</w:t>
      </w:r>
      <w:r w:rsidRPr="00BA4C4E">
        <w:t>2), 91</w:t>
      </w:r>
      <w:r w:rsidR="00225D5F">
        <w:t>–</w:t>
      </w:r>
      <w:r w:rsidRPr="00BA4C4E">
        <w:t>102, (1982).</w:t>
      </w:r>
    </w:p>
    <w:p w14:paraId="7D062DC8" w14:textId="77EA7DAD" w:rsidR="00BA4C4E" w:rsidRPr="005A446F" w:rsidRDefault="00BA4C4E" w:rsidP="00BB6C6F">
      <w:pPr>
        <w:pStyle w:val="EndNoteBibliography"/>
        <w:ind w:left="720" w:hanging="720"/>
        <w:rPr>
          <w:iCs/>
        </w:rPr>
      </w:pPr>
      <w:r w:rsidRPr="00BA4C4E">
        <w:t>21</w:t>
      </w:r>
      <w:r w:rsidR="00225D5F">
        <w:t>.</w:t>
      </w:r>
      <w:r w:rsidRPr="00BA4C4E">
        <w:tab/>
        <w:t xml:space="preserve">Klingenberg, M. The ADP and ATP transport in mitochondria and its carrier. </w:t>
      </w:r>
      <w:r w:rsidRPr="00BA4C4E">
        <w:rPr>
          <w:i/>
        </w:rPr>
        <w:t>B</w:t>
      </w:r>
      <w:r w:rsidR="00BB6C6F" w:rsidRPr="00BB6C6F">
        <w:rPr>
          <w:i/>
        </w:rPr>
        <w:t>iochimica</w:t>
      </w:r>
      <w:r w:rsidR="00BB6C6F">
        <w:rPr>
          <w:i/>
        </w:rPr>
        <w:t xml:space="preserve"> </w:t>
      </w:r>
      <w:r w:rsidR="00BB6C6F" w:rsidRPr="00BB6C6F">
        <w:rPr>
          <w:i/>
        </w:rPr>
        <w:t>and Biophysica Acta</w:t>
      </w:r>
      <w:r w:rsidRPr="005A446F">
        <w:rPr>
          <w:iCs/>
        </w:rPr>
        <w:t>.</w:t>
      </w:r>
      <w:r w:rsidRPr="00225D5F">
        <w:rPr>
          <w:iCs/>
        </w:rPr>
        <w:t xml:space="preserve"> </w:t>
      </w:r>
      <w:r w:rsidRPr="00BA4C4E">
        <w:rPr>
          <w:b/>
        </w:rPr>
        <w:t>1778</w:t>
      </w:r>
      <w:r w:rsidRPr="00BA4C4E">
        <w:t xml:space="preserve"> (10), 1978</w:t>
      </w:r>
      <w:r w:rsidR="00225D5F">
        <w:t>–</w:t>
      </w:r>
      <w:r w:rsidRPr="00BA4C4E">
        <w:t>2021 (2008).</w:t>
      </w:r>
    </w:p>
    <w:p w14:paraId="6B2B1AA9" w14:textId="14453F6A" w:rsidR="006E4797" w:rsidRDefault="00F511B6" w:rsidP="00ED2D59">
      <w:pPr>
        <w:pBdr>
          <w:top w:val="nil"/>
          <w:left w:val="nil"/>
          <w:bottom w:val="nil"/>
          <w:right w:val="nil"/>
          <w:between w:val="nil"/>
        </w:pBdr>
        <w:rPr>
          <w:color w:val="7F7F7F"/>
        </w:rPr>
      </w:pPr>
      <w:r>
        <w:rPr>
          <w:color w:val="7F7F7F"/>
        </w:rPr>
        <w:fldChar w:fldCharType="end"/>
      </w:r>
    </w:p>
    <w:sectPr w:rsidR="006E4797" w:rsidSect="00B2192C">
      <w:headerReference w:type="even" r:id="rId8"/>
      <w:headerReference w:type="default" r:id="rId9"/>
      <w:footerReference w:type="even"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356D1" w14:textId="77777777" w:rsidR="00DF7BDF" w:rsidRDefault="00DF7BDF">
      <w:r>
        <w:separator/>
      </w:r>
    </w:p>
  </w:endnote>
  <w:endnote w:type="continuationSeparator" w:id="0">
    <w:p w14:paraId="7780A481" w14:textId="77777777" w:rsidR="00DF7BDF" w:rsidRDefault="00DF7B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041D0" w:rsidRDefault="00C041D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5CE29" w14:textId="77777777" w:rsidR="00DF7BDF" w:rsidRDefault="00DF7BDF">
      <w:r>
        <w:separator/>
      </w:r>
    </w:p>
  </w:footnote>
  <w:footnote w:type="continuationSeparator" w:id="0">
    <w:p w14:paraId="34384CB0" w14:textId="77777777" w:rsidR="00DF7BDF" w:rsidRDefault="00DF7B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041D0" w:rsidRDefault="00C041D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9E43C0C" w:rsidR="00C041D0" w:rsidRDefault="00C041D0">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4427D"/>
    <w:multiLevelType w:val="hybridMultilevel"/>
    <w:tmpl w:val="CCD82320"/>
    <w:lvl w:ilvl="0" w:tplc="5A2CD1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2C87DA5"/>
    <w:multiLevelType w:val="hybridMultilevel"/>
    <w:tmpl w:val="5B6EE118"/>
    <w:lvl w:ilvl="0" w:tplc="0E1EDE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D30689"/>
    <w:multiLevelType w:val="hybridMultilevel"/>
    <w:tmpl w:val="0052A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4585A"/>
    <w:multiLevelType w:val="hybridMultilevel"/>
    <w:tmpl w:val="4DC4ADA6"/>
    <w:lvl w:ilvl="0" w:tplc="46663C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E5828DA"/>
    <w:multiLevelType w:val="multilevel"/>
    <w:tmpl w:val="1DAA5AE2"/>
    <w:lvl w:ilvl="0">
      <w:start w:val="1"/>
      <w:numFmt w:val="decimal"/>
      <w:lvlText w:val="%1."/>
      <w:lvlJc w:val="left"/>
      <w:pPr>
        <w:ind w:left="720" w:hanging="360"/>
      </w:pPr>
      <w:rPr>
        <w:rFonts w:hint="default"/>
      </w:rPr>
    </w:lvl>
    <w:lvl w:ilvl="1">
      <w:start w:val="1"/>
      <w:numFmt w:val="decimal"/>
      <w:isLgl/>
      <w:suff w:val="space"/>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8" w15:restartNumberingAfterBreak="0">
    <w:nsid w:val="2E5D5D4F"/>
    <w:multiLevelType w:val="hybridMultilevel"/>
    <w:tmpl w:val="C71E84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067A8"/>
    <w:multiLevelType w:val="multilevel"/>
    <w:tmpl w:val="A614E87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5ED04B3"/>
    <w:multiLevelType w:val="hybridMultilevel"/>
    <w:tmpl w:val="80B4F306"/>
    <w:lvl w:ilvl="0" w:tplc="6E9CC1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93F590E"/>
    <w:multiLevelType w:val="hybridMultilevel"/>
    <w:tmpl w:val="CB7A93FC"/>
    <w:lvl w:ilvl="0" w:tplc="966884E6">
      <w:start w:val="1"/>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1646474"/>
    <w:multiLevelType w:val="hybridMultilevel"/>
    <w:tmpl w:val="C71E8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B595347"/>
    <w:multiLevelType w:val="hybridMultilevel"/>
    <w:tmpl w:val="BDFCE058"/>
    <w:lvl w:ilvl="0" w:tplc="95F2F2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B890666"/>
    <w:multiLevelType w:val="multilevel"/>
    <w:tmpl w:val="4E569B12"/>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E52B72"/>
    <w:multiLevelType w:val="multilevel"/>
    <w:tmpl w:val="CFBC0E9A"/>
    <w:lvl w:ilvl="0">
      <w:start w:val="1"/>
      <w:numFmt w:val="decimal"/>
      <w:lvlText w:val="%1-"/>
      <w:lvlJc w:val="left"/>
      <w:pPr>
        <w:ind w:left="375" w:hanging="37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D5649A2"/>
    <w:multiLevelType w:val="multilevel"/>
    <w:tmpl w:val="1F96367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71C4F86"/>
    <w:multiLevelType w:val="multilevel"/>
    <w:tmpl w:val="53E02252"/>
    <w:lvl w:ilvl="0">
      <w:start w:val="1"/>
      <w:numFmt w:val="decimal"/>
      <w:lvlText w:val="%1."/>
      <w:lvlJc w:val="left"/>
      <w:pPr>
        <w:ind w:left="360" w:hanging="360"/>
      </w:pPr>
      <w:rPr>
        <w:rFonts w:hint="default"/>
      </w:rPr>
    </w:lvl>
    <w:lvl w:ilvl="1">
      <w:start w:val="6"/>
      <w:numFmt w:val="decimal"/>
      <w:suff w:val="space"/>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E901DF3"/>
    <w:multiLevelType w:val="multilevel"/>
    <w:tmpl w:val="C7E64FB6"/>
    <w:lvl w:ilvl="0">
      <w:start w:val="2"/>
      <w:numFmt w:val="decimal"/>
      <w:suff w:val="space"/>
      <w:lvlText w:val="%1."/>
      <w:lvlJc w:val="left"/>
      <w:pPr>
        <w:ind w:left="720" w:hanging="360"/>
      </w:pPr>
      <w:rPr>
        <w:rFonts w:hint="default"/>
      </w:rPr>
    </w:lvl>
    <w:lvl w:ilvl="1">
      <w:start w:val="1"/>
      <w:numFmt w:val="decimal"/>
      <w:isLgl/>
      <w:suff w:val="space"/>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0"/>
  </w:num>
  <w:num w:numId="2">
    <w:abstractNumId w:val="17"/>
  </w:num>
  <w:num w:numId="3">
    <w:abstractNumId w:val="26"/>
  </w:num>
  <w:num w:numId="4">
    <w:abstractNumId w:val="4"/>
  </w:num>
  <w:num w:numId="5">
    <w:abstractNumId w:val="21"/>
  </w:num>
  <w:num w:numId="6">
    <w:abstractNumId w:val="24"/>
  </w:num>
  <w:num w:numId="7">
    <w:abstractNumId w:val="11"/>
  </w:num>
  <w:num w:numId="8">
    <w:abstractNumId w:val="15"/>
  </w:num>
  <w:num w:numId="9">
    <w:abstractNumId w:val="5"/>
  </w:num>
  <w:num w:numId="10">
    <w:abstractNumId w:val="13"/>
  </w:num>
  <w:num w:numId="11">
    <w:abstractNumId w:val="18"/>
  </w:num>
  <w:num w:numId="12">
    <w:abstractNumId w:val="6"/>
  </w:num>
  <w:num w:numId="13">
    <w:abstractNumId w:val="3"/>
  </w:num>
  <w:num w:numId="14">
    <w:abstractNumId w:val="0"/>
  </w:num>
  <w:num w:numId="15">
    <w:abstractNumId w:val="12"/>
  </w:num>
  <w:num w:numId="16">
    <w:abstractNumId w:val="1"/>
  </w:num>
  <w:num w:numId="17">
    <w:abstractNumId w:val="19"/>
  </w:num>
  <w:num w:numId="18">
    <w:abstractNumId w:val="2"/>
  </w:num>
  <w:num w:numId="19">
    <w:abstractNumId w:val="14"/>
  </w:num>
  <w:num w:numId="20">
    <w:abstractNumId w:val="22"/>
  </w:num>
  <w:num w:numId="21">
    <w:abstractNumId w:val="7"/>
  </w:num>
  <w:num w:numId="22">
    <w:abstractNumId w:val="28"/>
  </w:num>
  <w:num w:numId="23">
    <w:abstractNumId w:val="25"/>
  </w:num>
  <w:num w:numId="24">
    <w:abstractNumId w:val="27"/>
  </w:num>
  <w:num w:numId="25">
    <w:abstractNumId w:val="9"/>
  </w:num>
  <w:num w:numId="26">
    <w:abstractNumId w:val="20"/>
  </w:num>
  <w:num w:numId="27">
    <w:abstractNumId w:val="8"/>
  </w:num>
  <w:num w:numId="28">
    <w:abstractNumId w:val="16"/>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pe59vavve9fkezfa7v25dpdwxtzeet2xft&quot;&gt;GeneralCollection Ambre Copy&lt;record-ids&gt;&lt;item&gt;34&lt;/item&gt;&lt;item&gt;53&lt;/item&gt;&lt;item&gt;68&lt;/item&gt;&lt;item&gt;80&lt;/item&gt;&lt;item&gt;95&lt;/item&gt;&lt;item&gt;335&lt;/item&gt;&lt;item&gt;371&lt;/item&gt;&lt;item&gt;417&lt;/item&gt;&lt;item&gt;908&lt;/item&gt;&lt;item&gt;988&lt;/item&gt;&lt;item&gt;1019&lt;/item&gt;&lt;item&gt;1046&lt;/item&gt;&lt;item&gt;1085&lt;/item&gt;&lt;item&gt;1091&lt;/item&gt;&lt;item&gt;1092&lt;/item&gt;&lt;item&gt;1786&lt;/item&gt;&lt;item&gt;1906&lt;/item&gt;&lt;item&gt;1917&lt;/item&gt;&lt;/record-ids&gt;&lt;/item&gt;&lt;/Libraries&gt;"/>
  </w:docVars>
  <w:rsids>
    <w:rsidRoot w:val="006E4797"/>
    <w:rsid w:val="0000039A"/>
    <w:rsid w:val="000123D4"/>
    <w:rsid w:val="00012DAA"/>
    <w:rsid w:val="0001316E"/>
    <w:rsid w:val="00015323"/>
    <w:rsid w:val="000234AB"/>
    <w:rsid w:val="00024ACA"/>
    <w:rsid w:val="00025F26"/>
    <w:rsid w:val="0002670F"/>
    <w:rsid w:val="0003493F"/>
    <w:rsid w:val="0003494A"/>
    <w:rsid w:val="00035529"/>
    <w:rsid w:val="000417E4"/>
    <w:rsid w:val="00046311"/>
    <w:rsid w:val="00052FAD"/>
    <w:rsid w:val="00053416"/>
    <w:rsid w:val="00056BE3"/>
    <w:rsid w:val="000625EA"/>
    <w:rsid w:val="0006321C"/>
    <w:rsid w:val="00063C58"/>
    <w:rsid w:val="000702D4"/>
    <w:rsid w:val="00082328"/>
    <w:rsid w:val="00094D90"/>
    <w:rsid w:val="00095235"/>
    <w:rsid w:val="000A5DDD"/>
    <w:rsid w:val="000B1183"/>
    <w:rsid w:val="000B3FB1"/>
    <w:rsid w:val="000C1F3B"/>
    <w:rsid w:val="000C41E0"/>
    <w:rsid w:val="000C740C"/>
    <w:rsid w:val="000D157E"/>
    <w:rsid w:val="000D6ED4"/>
    <w:rsid w:val="000E0920"/>
    <w:rsid w:val="000F1B94"/>
    <w:rsid w:val="000F1DAC"/>
    <w:rsid w:val="00111FFA"/>
    <w:rsid w:val="0011373E"/>
    <w:rsid w:val="0011534A"/>
    <w:rsid w:val="00133C96"/>
    <w:rsid w:val="00136D1F"/>
    <w:rsid w:val="001409E9"/>
    <w:rsid w:val="00152CFB"/>
    <w:rsid w:val="001575B0"/>
    <w:rsid w:val="001708BD"/>
    <w:rsid w:val="00173822"/>
    <w:rsid w:val="001742B5"/>
    <w:rsid w:val="00182148"/>
    <w:rsid w:val="00182A08"/>
    <w:rsid w:val="00185070"/>
    <w:rsid w:val="0019004D"/>
    <w:rsid w:val="0019175A"/>
    <w:rsid w:val="001949FC"/>
    <w:rsid w:val="001A0FC1"/>
    <w:rsid w:val="001A3D8C"/>
    <w:rsid w:val="001A787E"/>
    <w:rsid w:val="001B4D63"/>
    <w:rsid w:val="001B5A76"/>
    <w:rsid w:val="001B7903"/>
    <w:rsid w:val="001C2009"/>
    <w:rsid w:val="001C23C8"/>
    <w:rsid w:val="001D2B74"/>
    <w:rsid w:val="001D44C8"/>
    <w:rsid w:val="001F7B3A"/>
    <w:rsid w:val="00204021"/>
    <w:rsid w:val="00206207"/>
    <w:rsid w:val="0021030C"/>
    <w:rsid w:val="00210A43"/>
    <w:rsid w:val="00211EF4"/>
    <w:rsid w:val="00212671"/>
    <w:rsid w:val="00220BAF"/>
    <w:rsid w:val="00222FE3"/>
    <w:rsid w:val="00225D5F"/>
    <w:rsid w:val="002357D8"/>
    <w:rsid w:val="00236660"/>
    <w:rsid w:val="00241726"/>
    <w:rsid w:val="00253FDD"/>
    <w:rsid w:val="00265EB5"/>
    <w:rsid w:val="00267A0B"/>
    <w:rsid w:val="00267E6A"/>
    <w:rsid w:val="00272445"/>
    <w:rsid w:val="00274D7F"/>
    <w:rsid w:val="002761AA"/>
    <w:rsid w:val="0028308C"/>
    <w:rsid w:val="00286399"/>
    <w:rsid w:val="00287AF4"/>
    <w:rsid w:val="00290B29"/>
    <w:rsid w:val="002919EE"/>
    <w:rsid w:val="00294C06"/>
    <w:rsid w:val="0029658C"/>
    <w:rsid w:val="002A3353"/>
    <w:rsid w:val="002B755C"/>
    <w:rsid w:val="002C07CB"/>
    <w:rsid w:val="002C2224"/>
    <w:rsid w:val="002C44CE"/>
    <w:rsid w:val="002C515D"/>
    <w:rsid w:val="002C7665"/>
    <w:rsid w:val="002C7C95"/>
    <w:rsid w:val="002D4EFC"/>
    <w:rsid w:val="002D53E0"/>
    <w:rsid w:val="002E04EC"/>
    <w:rsid w:val="002E3783"/>
    <w:rsid w:val="002E5BE2"/>
    <w:rsid w:val="002E6AEB"/>
    <w:rsid w:val="002F00BB"/>
    <w:rsid w:val="002F2066"/>
    <w:rsid w:val="002F5D74"/>
    <w:rsid w:val="00302079"/>
    <w:rsid w:val="00303345"/>
    <w:rsid w:val="00311513"/>
    <w:rsid w:val="00311732"/>
    <w:rsid w:val="00313B48"/>
    <w:rsid w:val="0032006C"/>
    <w:rsid w:val="00322C9E"/>
    <w:rsid w:val="00323871"/>
    <w:rsid w:val="00324512"/>
    <w:rsid w:val="00325B94"/>
    <w:rsid w:val="003316C1"/>
    <w:rsid w:val="00340608"/>
    <w:rsid w:val="00342766"/>
    <w:rsid w:val="00345100"/>
    <w:rsid w:val="00346E2A"/>
    <w:rsid w:val="00350CC0"/>
    <w:rsid w:val="00351087"/>
    <w:rsid w:val="00351C56"/>
    <w:rsid w:val="00352DCB"/>
    <w:rsid w:val="003558A8"/>
    <w:rsid w:val="00366689"/>
    <w:rsid w:val="00372514"/>
    <w:rsid w:val="00383981"/>
    <w:rsid w:val="00385C62"/>
    <w:rsid w:val="003907E4"/>
    <w:rsid w:val="00393FBE"/>
    <w:rsid w:val="003943DC"/>
    <w:rsid w:val="003A3021"/>
    <w:rsid w:val="003B3977"/>
    <w:rsid w:val="003B6E1A"/>
    <w:rsid w:val="003C54F5"/>
    <w:rsid w:val="003D08CD"/>
    <w:rsid w:val="003E1934"/>
    <w:rsid w:val="003E1C0E"/>
    <w:rsid w:val="003E2825"/>
    <w:rsid w:val="003E348E"/>
    <w:rsid w:val="003E3EC7"/>
    <w:rsid w:val="003E523A"/>
    <w:rsid w:val="003E6A80"/>
    <w:rsid w:val="00406711"/>
    <w:rsid w:val="004204EF"/>
    <w:rsid w:val="0042178E"/>
    <w:rsid w:val="0042394D"/>
    <w:rsid w:val="004307FF"/>
    <w:rsid w:val="004330BF"/>
    <w:rsid w:val="00435788"/>
    <w:rsid w:val="00437C35"/>
    <w:rsid w:val="004477B4"/>
    <w:rsid w:val="004523BC"/>
    <w:rsid w:val="00452A6D"/>
    <w:rsid w:val="00457500"/>
    <w:rsid w:val="00462C2B"/>
    <w:rsid w:val="00463360"/>
    <w:rsid w:val="00463645"/>
    <w:rsid w:val="00467A0B"/>
    <w:rsid w:val="00471C18"/>
    <w:rsid w:val="0047362A"/>
    <w:rsid w:val="00474327"/>
    <w:rsid w:val="00481475"/>
    <w:rsid w:val="00490A0E"/>
    <w:rsid w:val="004A0047"/>
    <w:rsid w:val="004A5B4F"/>
    <w:rsid w:val="004B0432"/>
    <w:rsid w:val="004B5B4C"/>
    <w:rsid w:val="004C179D"/>
    <w:rsid w:val="004C62E2"/>
    <w:rsid w:val="004D51B0"/>
    <w:rsid w:val="004E13A1"/>
    <w:rsid w:val="004E2F69"/>
    <w:rsid w:val="004F04C8"/>
    <w:rsid w:val="004F2CFD"/>
    <w:rsid w:val="004F397D"/>
    <w:rsid w:val="004F7C8E"/>
    <w:rsid w:val="005037EC"/>
    <w:rsid w:val="00513706"/>
    <w:rsid w:val="00513E7E"/>
    <w:rsid w:val="0051512B"/>
    <w:rsid w:val="00525535"/>
    <w:rsid w:val="00530789"/>
    <w:rsid w:val="0053469F"/>
    <w:rsid w:val="005349E0"/>
    <w:rsid w:val="00535571"/>
    <w:rsid w:val="00536EEC"/>
    <w:rsid w:val="00541BD5"/>
    <w:rsid w:val="00541FBD"/>
    <w:rsid w:val="00543487"/>
    <w:rsid w:val="005448F1"/>
    <w:rsid w:val="00551D82"/>
    <w:rsid w:val="00554D39"/>
    <w:rsid w:val="005651E6"/>
    <w:rsid w:val="00572105"/>
    <w:rsid w:val="005733DC"/>
    <w:rsid w:val="00575C2B"/>
    <w:rsid w:val="005825A5"/>
    <w:rsid w:val="005839F0"/>
    <w:rsid w:val="0058467A"/>
    <w:rsid w:val="0059053D"/>
    <w:rsid w:val="005907A9"/>
    <w:rsid w:val="0059392E"/>
    <w:rsid w:val="005A0367"/>
    <w:rsid w:val="005A446F"/>
    <w:rsid w:val="005A4D02"/>
    <w:rsid w:val="005A5EFC"/>
    <w:rsid w:val="005B1F35"/>
    <w:rsid w:val="005B2572"/>
    <w:rsid w:val="005B4C1E"/>
    <w:rsid w:val="005C4CD5"/>
    <w:rsid w:val="005D1269"/>
    <w:rsid w:val="005D7513"/>
    <w:rsid w:val="005F3216"/>
    <w:rsid w:val="005F57D1"/>
    <w:rsid w:val="005F7E91"/>
    <w:rsid w:val="0060395B"/>
    <w:rsid w:val="00611688"/>
    <w:rsid w:val="00613EC8"/>
    <w:rsid w:val="00614A66"/>
    <w:rsid w:val="00620CBF"/>
    <w:rsid w:val="0062171D"/>
    <w:rsid w:val="006222A8"/>
    <w:rsid w:val="00622578"/>
    <w:rsid w:val="006225D4"/>
    <w:rsid w:val="006255CA"/>
    <w:rsid w:val="00626227"/>
    <w:rsid w:val="00633E1C"/>
    <w:rsid w:val="00636AF1"/>
    <w:rsid w:val="00644C18"/>
    <w:rsid w:val="00645B2A"/>
    <w:rsid w:val="006476C5"/>
    <w:rsid w:val="00655708"/>
    <w:rsid w:val="00661198"/>
    <w:rsid w:val="0066585D"/>
    <w:rsid w:val="00674081"/>
    <w:rsid w:val="00676E41"/>
    <w:rsid w:val="006915A4"/>
    <w:rsid w:val="006A66F6"/>
    <w:rsid w:val="006A6B32"/>
    <w:rsid w:val="006A76D7"/>
    <w:rsid w:val="006B0447"/>
    <w:rsid w:val="006B10DB"/>
    <w:rsid w:val="006C35DC"/>
    <w:rsid w:val="006C6F2C"/>
    <w:rsid w:val="006D2D0A"/>
    <w:rsid w:val="006D5139"/>
    <w:rsid w:val="006E3EA5"/>
    <w:rsid w:val="006E4797"/>
    <w:rsid w:val="006E4F9F"/>
    <w:rsid w:val="006F607E"/>
    <w:rsid w:val="006F6961"/>
    <w:rsid w:val="00701E57"/>
    <w:rsid w:val="0070444F"/>
    <w:rsid w:val="00716E3C"/>
    <w:rsid w:val="00722AF5"/>
    <w:rsid w:val="007352AD"/>
    <w:rsid w:val="00737367"/>
    <w:rsid w:val="007431D4"/>
    <w:rsid w:val="007435AB"/>
    <w:rsid w:val="0074389D"/>
    <w:rsid w:val="00746C90"/>
    <w:rsid w:val="00762C14"/>
    <w:rsid w:val="00763DF1"/>
    <w:rsid w:val="00766572"/>
    <w:rsid w:val="007669B8"/>
    <w:rsid w:val="00770920"/>
    <w:rsid w:val="007719D7"/>
    <w:rsid w:val="00775F73"/>
    <w:rsid w:val="00776A5F"/>
    <w:rsid w:val="007778AA"/>
    <w:rsid w:val="00783043"/>
    <w:rsid w:val="0078331B"/>
    <w:rsid w:val="00784C37"/>
    <w:rsid w:val="00793CD3"/>
    <w:rsid w:val="007B5D49"/>
    <w:rsid w:val="007C0767"/>
    <w:rsid w:val="007C503B"/>
    <w:rsid w:val="007C648C"/>
    <w:rsid w:val="007C719D"/>
    <w:rsid w:val="007D33CC"/>
    <w:rsid w:val="007D388C"/>
    <w:rsid w:val="007E5D76"/>
    <w:rsid w:val="007F177F"/>
    <w:rsid w:val="007F7861"/>
    <w:rsid w:val="00816073"/>
    <w:rsid w:val="00822E35"/>
    <w:rsid w:val="00825A6E"/>
    <w:rsid w:val="00826DE1"/>
    <w:rsid w:val="00830136"/>
    <w:rsid w:val="00834D3B"/>
    <w:rsid w:val="00841499"/>
    <w:rsid w:val="008436E5"/>
    <w:rsid w:val="0084535B"/>
    <w:rsid w:val="00846E23"/>
    <w:rsid w:val="008579C8"/>
    <w:rsid w:val="00861AFC"/>
    <w:rsid w:val="00873A93"/>
    <w:rsid w:val="00876E0E"/>
    <w:rsid w:val="00880B57"/>
    <w:rsid w:val="008950A2"/>
    <w:rsid w:val="008B0354"/>
    <w:rsid w:val="008B1C22"/>
    <w:rsid w:val="008B3E52"/>
    <w:rsid w:val="008D584F"/>
    <w:rsid w:val="008E04A9"/>
    <w:rsid w:val="008E2C81"/>
    <w:rsid w:val="008E4A0F"/>
    <w:rsid w:val="0090692A"/>
    <w:rsid w:val="00915903"/>
    <w:rsid w:val="00916C9A"/>
    <w:rsid w:val="00926928"/>
    <w:rsid w:val="00933BD4"/>
    <w:rsid w:val="0094360E"/>
    <w:rsid w:val="00945CF9"/>
    <w:rsid w:val="00947637"/>
    <w:rsid w:val="0095392B"/>
    <w:rsid w:val="00954BB4"/>
    <w:rsid w:val="0096026F"/>
    <w:rsid w:val="0096064B"/>
    <w:rsid w:val="00960980"/>
    <w:rsid w:val="00961F29"/>
    <w:rsid w:val="00963BAA"/>
    <w:rsid w:val="00963ED1"/>
    <w:rsid w:val="00967B07"/>
    <w:rsid w:val="00976308"/>
    <w:rsid w:val="0097757D"/>
    <w:rsid w:val="00987ABF"/>
    <w:rsid w:val="00996C63"/>
    <w:rsid w:val="009B39B3"/>
    <w:rsid w:val="009B422A"/>
    <w:rsid w:val="009C1BAD"/>
    <w:rsid w:val="009C44BE"/>
    <w:rsid w:val="009D3F2F"/>
    <w:rsid w:val="009D6488"/>
    <w:rsid w:val="009E0244"/>
    <w:rsid w:val="009E40D9"/>
    <w:rsid w:val="009E4C91"/>
    <w:rsid w:val="009F0D37"/>
    <w:rsid w:val="009F1E81"/>
    <w:rsid w:val="009F4507"/>
    <w:rsid w:val="00A103AF"/>
    <w:rsid w:val="00A11FF0"/>
    <w:rsid w:val="00A12B1E"/>
    <w:rsid w:val="00A145BE"/>
    <w:rsid w:val="00A14CF8"/>
    <w:rsid w:val="00A205BD"/>
    <w:rsid w:val="00A21A5E"/>
    <w:rsid w:val="00A27C80"/>
    <w:rsid w:val="00A30C57"/>
    <w:rsid w:val="00A34646"/>
    <w:rsid w:val="00A354A9"/>
    <w:rsid w:val="00A36387"/>
    <w:rsid w:val="00A45B46"/>
    <w:rsid w:val="00A47BD9"/>
    <w:rsid w:val="00A47CB4"/>
    <w:rsid w:val="00A5236B"/>
    <w:rsid w:val="00A55475"/>
    <w:rsid w:val="00A640AD"/>
    <w:rsid w:val="00A649F1"/>
    <w:rsid w:val="00A71A83"/>
    <w:rsid w:val="00A75061"/>
    <w:rsid w:val="00A75E54"/>
    <w:rsid w:val="00A824E9"/>
    <w:rsid w:val="00A827BD"/>
    <w:rsid w:val="00A83A06"/>
    <w:rsid w:val="00A84059"/>
    <w:rsid w:val="00A856FA"/>
    <w:rsid w:val="00A85765"/>
    <w:rsid w:val="00A87031"/>
    <w:rsid w:val="00A87E43"/>
    <w:rsid w:val="00A96061"/>
    <w:rsid w:val="00A972CD"/>
    <w:rsid w:val="00A9797B"/>
    <w:rsid w:val="00A97BD0"/>
    <w:rsid w:val="00A97D51"/>
    <w:rsid w:val="00AA1A5D"/>
    <w:rsid w:val="00AA41CF"/>
    <w:rsid w:val="00AB5878"/>
    <w:rsid w:val="00AC0E98"/>
    <w:rsid w:val="00AD0418"/>
    <w:rsid w:val="00AD2249"/>
    <w:rsid w:val="00AE0E35"/>
    <w:rsid w:val="00AE2444"/>
    <w:rsid w:val="00AE3D62"/>
    <w:rsid w:val="00AF1E13"/>
    <w:rsid w:val="00AF6CD7"/>
    <w:rsid w:val="00B01A46"/>
    <w:rsid w:val="00B11804"/>
    <w:rsid w:val="00B14335"/>
    <w:rsid w:val="00B2192C"/>
    <w:rsid w:val="00B21BE3"/>
    <w:rsid w:val="00B246FC"/>
    <w:rsid w:val="00B3300E"/>
    <w:rsid w:val="00B3367C"/>
    <w:rsid w:val="00B33C37"/>
    <w:rsid w:val="00B36F3F"/>
    <w:rsid w:val="00B4623B"/>
    <w:rsid w:val="00B46D60"/>
    <w:rsid w:val="00B53084"/>
    <w:rsid w:val="00B55207"/>
    <w:rsid w:val="00B62109"/>
    <w:rsid w:val="00B71BB9"/>
    <w:rsid w:val="00B7421C"/>
    <w:rsid w:val="00B91215"/>
    <w:rsid w:val="00B92A0E"/>
    <w:rsid w:val="00BA20F4"/>
    <w:rsid w:val="00BA4C4E"/>
    <w:rsid w:val="00BA5CCB"/>
    <w:rsid w:val="00BB0BA5"/>
    <w:rsid w:val="00BB6C6F"/>
    <w:rsid w:val="00BD12BD"/>
    <w:rsid w:val="00BD5708"/>
    <w:rsid w:val="00BE22A2"/>
    <w:rsid w:val="00BE6694"/>
    <w:rsid w:val="00BF0663"/>
    <w:rsid w:val="00BF3D55"/>
    <w:rsid w:val="00BF644F"/>
    <w:rsid w:val="00C0210D"/>
    <w:rsid w:val="00C02991"/>
    <w:rsid w:val="00C041D0"/>
    <w:rsid w:val="00C05CC7"/>
    <w:rsid w:val="00C10E66"/>
    <w:rsid w:val="00C1607F"/>
    <w:rsid w:val="00C16EA2"/>
    <w:rsid w:val="00C215FA"/>
    <w:rsid w:val="00C25FD5"/>
    <w:rsid w:val="00C269F8"/>
    <w:rsid w:val="00C40DAD"/>
    <w:rsid w:val="00C40E96"/>
    <w:rsid w:val="00C52199"/>
    <w:rsid w:val="00C54ECB"/>
    <w:rsid w:val="00C61EAF"/>
    <w:rsid w:val="00C67A28"/>
    <w:rsid w:val="00C71505"/>
    <w:rsid w:val="00C72075"/>
    <w:rsid w:val="00C75A8D"/>
    <w:rsid w:val="00C77183"/>
    <w:rsid w:val="00C77A19"/>
    <w:rsid w:val="00C831AF"/>
    <w:rsid w:val="00C84D11"/>
    <w:rsid w:val="00C8635B"/>
    <w:rsid w:val="00C94002"/>
    <w:rsid w:val="00C95B91"/>
    <w:rsid w:val="00C96007"/>
    <w:rsid w:val="00CA3F97"/>
    <w:rsid w:val="00CA4CF4"/>
    <w:rsid w:val="00CA5C69"/>
    <w:rsid w:val="00CA7EA8"/>
    <w:rsid w:val="00CC037E"/>
    <w:rsid w:val="00CC05A6"/>
    <w:rsid w:val="00CC0B1E"/>
    <w:rsid w:val="00CC40F0"/>
    <w:rsid w:val="00CD25D8"/>
    <w:rsid w:val="00CD4F8E"/>
    <w:rsid w:val="00CD786A"/>
    <w:rsid w:val="00CE507F"/>
    <w:rsid w:val="00CF032F"/>
    <w:rsid w:val="00CF3E2C"/>
    <w:rsid w:val="00D06A94"/>
    <w:rsid w:val="00D07266"/>
    <w:rsid w:val="00D10A4D"/>
    <w:rsid w:val="00D243A9"/>
    <w:rsid w:val="00D30C84"/>
    <w:rsid w:val="00D46849"/>
    <w:rsid w:val="00D5352F"/>
    <w:rsid w:val="00D55DE1"/>
    <w:rsid w:val="00D6585C"/>
    <w:rsid w:val="00D663BF"/>
    <w:rsid w:val="00D854DA"/>
    <w:rsid w:val="00D8645E"/>
    <w:rsid w:val="00D94DB1"/>
    <w:rsid w:val="00D963FC"/>
    <w:rsid w:val="00D96970"/>
    <w:rsid w:val="00D97FEE"/>
    <w:rsid w:val="00DA73E7"/>
    <w:rsid w:val="00DC58AD"/>
    <w:rsid w:val="00DC6D34"/>
    <w:rsid w:val="00DD17B5"/>
    <w:rsid w:val="00DD6A71"/>
    <w:rsid w:val="00DF1BBB"/>
    <w:rsid w:val="00DF1BFC"/>
    <w:rsid w:val="00DF1DF6"/>
    <w:rsid w:val="00DF7BDF"/>
    <w:rsid w:val="00E04ACA"/>
    <w:rsid w:val="00E13099"/>
    <w:rsid w:val="00E16348"/>
    <w:rsid w:val="00E2271E"/>
    <w:rsid w:val="00E25640"/>
    <w:rsid w:val="00E34B02"/>
    <w:rsid w:val="00E36111"/>
    <w:rsid w:val="00E477DB"/>
    <w:rsid w:val="00E47A10"/>
    <w:rsid w:val="00E620D8"/>
    <w:rsid w:val="00E672E8"/>
    <w:rsid w:val="00E9298E"/>
    <w:rsid w:val="00E947C3"/>
    <w:rsid w:val="00E963AB"/>
    <w:rsid w:val="00E96C89"/>
    <w:rsid w:val="00E975EE"/>
    <w:rsid w:val="00EB1E68"/>
    <w:rsid w:val="00EB20C5"/>
    <w:rsid w:val="00EB7451"/>
    <w:rsid w:val="00EC01A2"/>
    <w:rsid w:val="00EC2FB7"/>
    <w:rsid w:val="00EC7A71"/>
    <w:rsid w:val="00ED04D5"/>
    <w:rsid w:val="00ED2B07"/>
    <w:rsid w:val="00ED2D59"/>
    <w:rsid w:val="00ED3FE6"/>
    <w:rsid w:val="00EE3A25"/>
    <w:rsid w:val="00EE6781"/>
    <w:rsid w:val="00F04FDB"/>
    <w:rsid w:val="00F137DD"/>
    <w:rsid w:val="00F2187E"/>
    <w:rsid w:val="00F22336"/>
    <w:rsid w:val="00F22975"/>
    <w:rsid w:val="00F232DA"/>
    <w:rsid w:val="00F30A8E"/>
    <w:rsid w:val="00F342BC"/>
    <w:rsid w:val="00F43B3F"/>
    <w:rsid w:val="00F511B6"/>
    <w:rsid w:val="00F54B51"/>
    <w:rsid w:val="00F638E6"/>
    <w:rsid w:val="00F673C8"/>
    <w:rsid w:val="00F711D2"/>
    <w:rsid w:val="00F71B73"/>
    <w:rsid w:val="00F7337B"/>
    <w:rsid w:val="00F74443"/>
    <w:rsid w:val="00F774BC"/>
    <w:rsid w:val="00F840B8"/>
    <w:rsid w:val="00F95E01"/>
    <w:rsid w:val="00FA1884"/>
    <w:rsid w:val="00FB140D"/>
    <w:rsid w:val="00FB3082"/>
    <w:rsid w:val="00FB5B26"/>
    <w:rsid w:val="00FC350E"/>
    <w:rsid w:val="00FC5293"/>
    <w:rsid w:val="00FC70A2"/>
    <w:rsid w:val="00FE48DF"/>
    <w:rsid w:val="00FE53A4"/>
    <w:rsid w:val="00FF380F"/>
    <w:rsid w:val="00FF71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5839F0"/>
    <w:pPr>
      <w:ind w:left="720"/>
      <w:contextualSpacing/>
    </w:pPr>
  </w:style>
  <w:style w:type="paragraph" w:styleId="Footer">
    <w:name w:val="footer"/>
    <w:basedOn w:val="Normal"/>
    <w:link w:val="FooterChar"/>
    <w:uiPriority w:val="99"/>
    <w:unhideWhenUsed/>
    <w:rsid w:val="00265EB5"/>
    <w:pPr>
      <w:tabs>
        <w:tab w:val="center" w:pos="4680"/>
        <w:tab w:val="right" w:pos="9360"/>
      </w:tabs>
    </w:pPr>
  </w:style>
  <w:style w:type="character" w:customStyle="1" w:styleId="FooterChar">
    <w:name w:val="Footer Char"/>
    <w:basedOn w:val="DefaultParagraphFont"/>
    <w:link w:val="Footer"/>
    <w:uiPriority w:val="99"/>
    <w:rsid w:val="00265EB5"/>
  </w:style>
  <w:style w:type="paragraph" w:customStyle="1" w:styleId="EndNoteBibliographyTitle">
    <w:name w:val="EndNote Bibliography Title"/>
    <w:basedOn w:val="Normal"/>
    <w:link w:val="EndNoteBibliographyTitleChar"/>
    <w:rsid w:val="00F511B6"/>
    <w:pPr>
      <w:jc w:val="center"/>
    </w:pPr>
    <w:rPr>
      <w:noProof/>
    </w:rPr>
  </w:style>
  <w:style w:type="character" w:customStyle="1" w:styleId="EndNoteBibliographyTitleChar">
    <w:name w:val="EndNote Bibliography Title Char"/>
    <w:basedOn w:val="DefaultParagraphFont"/>
    <w:link w:val="EndNoteBibliographyTitle"/>
    <w:rsid w:val="00F511B6"/>
    <w:rPr>
      <w:noProof/>
    </w:rPr>
  </w:style>
  <w:style w:type="paragraph" w:customStyle="1" w:styleId="EndNoteBibliography">
    <w:name w:val="EndNote Bibliography"/>
    <w:basedOn w:val="Normal"/>
    <w:link w:val="EndNoteBibliographyChar"/>
    <w:rsid w:val="00F511B6"/>
    <w:rPr>
      <w:noProof/>
    </w:rPr>
  </w:style>
  <w:style w:type="character" w:customStyle="1" w:styleId="EndNoteBibliographyChar">
    <w:name w:val="EndNote Bibliography Char"/>
    <w:basedOn w:val="DefaultParagraphFont"/>
    <w:link w:val="EndNoteBibliography"/>
    <w:rsid w:val="00F511B6"/>
    <w:rPr>
      <w:noProof/>
    </w:rPr>
  </w:style>
  <w:style w:type="paragraph" w:styleId="Header">
    <w:name w:val="header"/>
    <w:basedOn w:val="Normal"/>
    <w:link w:val="HeaderChar"/>
    <w:uiPriority w:val="99"/>
    <w:unhideWhenUsed/>
    <w:rsid w:val="00A45B46"/>
    <w:pPr>
      <w:tabs>
        <w:tab w:val="center" w:pos="4680"/>
        <w:tab w:val="right" w:pos="9360"/>
      </w:tabs>
    </w:pPr>
  </w:style>
  <w:style w:type="character" w:customStyle="1" w:styleId="HeaderChar">
    <w:name w:val="Header Char"/>
    <w:basedOn w:val="DefaultParagraphFont"/>
    <w:link w:val="Header"/>
    <w:uiPriority w:val="99"/>
    <w:rsid w:val="00A45B46"/>
  </w:style>
  <w:style w:type="character" w:styleId="LineNumber">
    <w:name w:val="line number"/>
    <w:basedOn w:val="DefaultParagraphFont"/>
    <w:uiPriority w:val="99"/>
    <w:semiHidden/>
    <w:unhideWhenUsed/>
    <w:rsid w:val="00B2192C"/>
  </w:style>
  <w:style w:type="paragraph" w:styleId="Revision">
    <w:name w:val="Revision"/>
    <w:hidden/>
    <w:uiPriority w:val="99"/>
    <w:semiHidden/>
    <w:rsid w:val="00961F29"/>
    <w:pPr>
      <w:widowControl/>
      <w:jc w:val="left"/>
    </w:pPr>
  </w:style>
  <w:style w:type="character" w:styleId="CommentReference">
    <w:name w:val="annotation reference"/>
    <w:basedOn w:val="DefaultParagraphFont"/>
    <w:uiPriority w:val="99"/>
    <w:semiHidden/>
    <w:unhideWhenUsed/>
    <w:rsid w:val="005825A5"/>
    <w:rPr>
      <w:sz w:val="16"/>
      <w:szCs w:val="16"/>
    </w:rPr>
  </w:style>
  <w:style w:type="paragraph" w:styleId="CommentText">
    <w:name w:val="annotation text"/>
    <w:basedOn w:val="Normal"/>
    <w:link w:val="CommentTextChar"/>
    <w:uiPriority w:val="99"/>
    <w:semiHidden/>
    <w:unhideWhenUsed/>
    <w:rsid w:val="005825A5"/>
    <w:rPr>
      <w:sz w:val="20"/>
      <w:szCs w:val="20"/>
    </w:rPr>
  </w:style>
  <w:style w:type="character" w:customStyle="1" w:styleId="CommentTextChar">
    <w:name w:val="Comment Text Char"/>
    <w:basedOn w:val="DefaultParagraphFont"/>
    <w:link w:val="CommentText"/>
    <w:uiPriority w:val="99"/>
    <w:semiHidden/>
    <w:rsid w:val="005825A5"/>
    <w:rPr>
      <w:sz w:val="20"/>
      <w:szCs w:val="20"/>
    </w:rPr>
  </w:style>
  <w:style w:type="paragraph" w:styleId="CommentSubject">
    <w:name w:val="annotation subject"/>
    <w:basedOn w:val="CommentText"/>
    <w:next w:val="CommentText"/>
    <w:link w:val="CommentSubjectChar"/>
    <w:uiPriority w:val="99"/>
    <w:semiHidden/>
    <w:unhideWhenUsed/>
    <w:rsid w:val="005825A5"/>
    <w:rPr>
      <w:b/>
      <w:bCs/>
    </w:rPr>
  </w:style>
  <w:style w:type="character" w:customStyle="1" w:styleId="CommentSubjectChar">
    <w:name w:val="Comment Subject Char"/>
    <w:basedOn w:val="CommentTextChar"/>
    <w:link w:val="CommentSubject"/>
    <w:uiPriority w:val="99"/>
    <w:semiHidden/>
    <w:rsid w:val="005825A5"/>
    <w:rPr>
      <w:b/>
      <w:bCs/>
      <w:sz w:val="20"/>
      <w:szCs w:val="20"/>
    </w:rPr>
  </w:style>
  <w:style w:type="paragraph" w:styleId="BalloonText">
    <w:name w:val="Balloon Text"/>
    <w:basedOn w:val="Normal"/>
    <w:link w:val="BalloonTextChar"/>
    <w:uiPriority w:val="99"/>
    <w:semiHidden/>
    <w:unhideWhenUsed/>
    <w:rsid w:val="00746C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C9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323496">
      <w:bodyDiv w:val="1"/>
      <w:marLeft w:val="0"/>
      <w:marRight w:val="0"/>
      <w:marTop w:val="0"/>
      <w:marBottom w:val="0"/>
      <w:divBdr>
        <w:top w:val="none" w:sz="0" w:space="0" w:color="auto"/>
        <w:left w:val="none" w:sz="0" w:space="0" w:color="auto"/>
        <w:bottom w:val="none" w:sz="0" w:space="0" w:color="auto"/>
        <w:right w:val="none" w:sz="0" w:space="0" w:color="auto"/>
      </w:divBdr>
    </w:div>
    <w:div w:id="961304496">
      <w:bodyDiv w:val="1"/>
      <w:marLeft w:val="0"/>
      <w:marRight w:val="0"/>
      <w:marTop w:val="0"/>
      <w:marBottom w:val="0"/>
      <w:divBdr>
        <w:top w:val="none" w:sz="0" w:space="0" w:color="auto"/>
        <w:left w:val="none" w:sz="0" w:space="0" w:color="auto"/>
        <w:bottom w:val="none" w:sz="0" w:space="0" w:color="auto"/>
        <w:right w:val="none" w:sz="0" w:space="0" w:color="auto"/>
      </w:divBdr>
    </w:div>
    <w:div w:id="18278945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79BA0-50FB-4693-A5FA-128F87A62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9691</Words>
  <Characters>55240</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bre Bertholet</dc:creator>
  <cp:lastModifiedBy>Vineeta Bajaj</cp:lastModifiedBy>
  <cp:revision>7</cp:revision>
  <dcterms:created xsi:type="dcterms:W3CDTF">2021-04-22T17:30:00Z</dcterms:created>
  <dcterms:modified xsi:type="dcterms:W3CDTF">2021-04-22T17:48:00Z</dcterms:modified>
</cp:coreProperties>
</file>